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BB0812" w14:textId="77777777" w:rsidR="00281A4E" w:rsidRPr="00B96022" w:rsidRDefault="00281A4E" w:rsidP="00F244AF">
      <w:pPr>
        <w:pStyle w:val="ListParagraph"/>
        <w:widowControl w:val="0"/>
        <w:numPr>
          <w:ilvl w:val="0"/>
          <w:numId w:val="1"/>
        </w:numPr>
        <w:spacing w:after="0"/>
        <w:ind w:left="0" w:firstLine="0"/>
        <w:contextualSpacing w:val="0"/>
        <w:jc w:val="both"/>
        <w:rPr>
          <w:rFonts w:ascii="Times New Roman" w:hAnsi="Times New Roman" w:cs="Times New Roman"/>
          <w:sz w:val="24"/>
          <w:szCs w:val="24"/>
          <w:lang w:val="en-CA"/>
        </w:rPr>
      </w:pPr>
      <w:r w:rsidRPr="00B96022">
        <w:rPr>
          <w:rFonts w:ascii="Times New Roman" w:hAnsi="Times New Roman" w:cs="Times New Roman"/>
          <w:sz w:val="24"/>
          <w:szCs w:val="24"/>
          <w:lang w:val="en-CA"/>
        </w:rPr>
        <w:t>Overview of the research program:</w:t>
      </w:r>
    </w:p>
    <w:p w14:paraId="69F6CBF7" w14:textId="031B983B" w:rsidR="00032134" w:rsidRDefault="0011530E" w:rsidP="00F244AF">
      <w:pPr>
        <w:widowControl w:val="0"/>
        <w:spacing w:after="0"/>
        <w:jc w:val="both"/>
        <w:rPr>
          <w:rFonts w:ascii="Times New Roman" w:hAnsi="Times New Roman" w:cs="Times New Roman"/>
          <w:sz w:val="24"/>
          <w:szCs w:val="24"/>
          <w:lang w:val="en-CA"/>
        </w:rPr>
      </w:pPr>
      <w:r w:rsidRPr="00B96022">
        <w:rPr>
          <w:rFonts w:ascii="Times New Roman" w:hAnsi="Times New Roman" w:cs="Times New Roman"/>
          <w:sz w:val="24"/>
          <w:szCs w:val="24"/>
          <w:lang w:val="en-CA"/>
        </w:rPr>
        <w:t>A specific and targeted</w:t>
      </w:r>
      <w:r w:rsidR="00281A4E" w:rsidRPr="00B96022">
        <w:rPr>
          <w:rFonts w:ascii="Times New Roman" w:hAnsi="Times New Roman" w:cs="Times New Roman"/>
          <w:sz w:val="24"/>
          <w:szCs w:val="24"/>
          <w:lang w:val="en-CA"/>
        </w:rPr>
        <w:t xml:space="preserve"> response to external stimuli requires the </w:t>
      </w:r>
      <w:r w:rsidR="00B81FE9" w:rsidRPr="00B96022">
        <w:rPr>
          <w:rFonts w:ascii="Times New Roman" w:hAnsi="Times New Roman" w:cs="Times New Roman"/>
          <w:sz w:val="24"/>
          <w:szCs w:val="24"/>
          <w:lang w:val="en-CA"/>
        </w:rPr>
        <w:t xml:space="preserve">large scale </w:t>
      </w:r>
      <w:r w:rsidR="00281A4E" w:rsidRPr="00B96022">
        <w:rPr>
          <w:rFonts w:ascii="Times New Roman" w:hAnsi="Times New Roman" w:cs="Times New Roman"/>
          <w:sz w:val="24"/>
          <w:szCs w:val="24"/>
          <w:lang w:val="en-CA"/>
        </w:rPr>
        <w:t>modification of cell</w:t>
      </w:r>
      <w:r w:rsidR="00734879">
        <w:rPr>
          <w:rFonts w:ascii="Times New Roman" w:hAnsi="Times New Roman" w:cs="Times New Roman"/>
          <w:sz w:val="24"/>
          <w:szCs w:val="24"/>
          <w:lang w:val="en-CA"/>
        </w:rPr>
        <w:t>ular</w:t>
      </w:r>
      <w:r w:rsidR="00281A4E" w:rsidRPr="00B96022">
        <w:rPr>
          <w:rFonts w:ascii="Times New Roman" w:hAnsi="Times New Roman" w:cs="Times New Roman"/>
          <w:sz w:val="24"/>
          <w:szCs w:val="24"/>
          <w:lang w:val="en-CA"/>
        </w:rPr>
        <w:t xml:space="preserve"> </w:t>
      </w:r>
      <w:r w:rsidR="00734879">
        <w:rPr>
          <w:rFonts w:ascii="Times New Roman" w:hAnsi="Times New Roman" w:cs="Times New Roman"/>
          <w:sz w:val="24"/>
          <w:szCs w:val="24"/>
          <w:lang w:val="en-CA"/>
        </w:rPr>
        <w:t>gene expression</w:t>
      </w:r>
      <w:r w:rsidR="00281A4E" w:rsidRPr="00B96022">
        <w:rPr>
          <w:rFonts w:ascii="Times New Roman" w:hAnsi="Times New Roman" w:cs="Times New Roman"/>
          <w:sz w:val="24"/>
          <w:szCs w:val="24"/>
          <w:lang w:val="en-CA"/>
        </w:rPr>
        <w:t xml:space="preserve">. </w:t>
      </w:r>
      <w:r w:rsidR="00FA44FA">
        <w:rPr>
          <w:rFonts w:ascii="Times New Roman" w:hAnsi="Times New Roman" w:cs="Times New Roman"/>
          <w:sz w:val="24"/>
          <w:szCs w:val="24"/>
          <w:lang w:val="en-CA"/>
        </w:rPr>
        <w:t>The control code for each gene is written into DNA elements</w:t>
      </w:r>
      <w:r w:rsidR="00F65E41">
        <w:rPr>
          <w:rFonts w:ascii="Times New Roman" w:hAnsi="Times New Roman" w:cs="Times New Roman"/>
          <w:sz w:val="24"/>
          <w:szCs w:val="24"/>
          <w:lang w:val="en-CA"/>
        </w:rPr>
        <w:t xml:space="preserve"> </w:t>
      </w:r>
      <w:r w:rsidR="00E869B8">
        <w:rPr>
          <w:rFonts w:ascii="Times New Roman" w:hAnsi="Times New Roman" w:cs="Times New Roman"/>
          <w:sz w:val="24"/>
          <w:szCs w:val="24"/>
          <w:lang w:val="en-CA"/>
        </w:rPr>
        <w:t xml:space="preserve">either </w:t>
      </w:r>
      <w:r w:rsidR="008F1A16">
        <w:rPr>
          <w:rFonts w:ascii="Times New Roman" w:hAnsi="Times New Roman" w:cs="Times New Roman"/>
          <w:sz w:val="24"/>
          <w:szCs w:val="24"/>
          <w:lang w:val="en-CA"/>
        </w:rPr>
        <w:t>proximal</w:t>
      </w:r>
      <w:r w:rsidR="00E869B8">
        <w:rPr>
          <w:rFonts w:ascii="Times New Roman" w:hAnsi="Times New Roman" w:cs="Times New Roman"/>
          <w:sz w:val="24"/>
          <w:szCs w:val="24"/>
          <w:lang w:val="en-CA"/>
        </w:rPr>
        <w:t xml:space="preserve"> </w:t>
      </w:r>
      <w:r w:rsidR="007D14DA">
        <w:rPr>
          <w:rFonts w:ascii="Times New Roman" w:hAnsi="Times New Roman" w:cs="Times New Roman"/>
          <w:sz w:val="24"/>
          <w:szCs w:val="24"/>
          <w:lang w:val="en-CA"/>
        </w:rPr>
        <w:t>(promoter)</w:t>
      </w:r>
      <w:r w:rsidR="00E869B8">
        <w:rPr>
          <w:rFonts w:ascii="Times New Roman" w:hAnsi="Times New Roman" w:cs="Times New Roman"/>
          <w:sz w:val="24"/>
          <w:szCs w:val="24"/>
          <w:lang w:val="en-CA"/>
        </w:rPr>
        <w:t xml:space="preserve"> or </w:t>
      </w:r>
      <w:r w:rsidR="008F1A16">
        <w:rPr>
          <w:rFonts w:ascii="Times New Roman" w:hAnsi="Times New Roman" w:cs="Times New Roman"/>
          <w:sz w:val="24"/>
          <w:szCs w:val="24"/>
          <w:lang w:val="en-CA"/>
        </w:rPr>
        <w:t>distal</w:t>
      </w:r>
      <w:r w:rsidR="00E869B8">
        <w:rPr>
          <w:rFonts w:ascii="Times New Roman" w:hAnsi="Times New Roman" w:cs="Times New Roman"/>
          <w:sz w:val="24"/>
          <w:szCs w:val="24"/>
          <w:lang w:val="en-CA"/>
        </w:rPr>
        <w:t xml:space="preserve"> </w:t>
      </w:r>
      <w:r w:rsidR="007D14DA">
        <w:rPr>
          <w:rFonts w:ascii="Times New Roman" w:hAnsi="Times New Roman" w:cs="Times New Roman"/>
          <w:sz w:val="24"/>
          <w:szCs w:val="24"/>
          <w:lang w:val="en-CA"/>
        </w:rPr>
        <w:t xml:space="preserve">(enhancer) </w:t>
      </w:r>
      <w:r w:rsidR="00E869B8">
        <w:rPr>
          <w:rFonts w:ascii="Times New Roman" w:hAnsi="Times New Roman" w:cs="Times New Roman"/>
          <w:sz w:val="24"/>
          <w:szCs w:val="24"/>
          <w:lang w:val="en-CA"/>
        </w:rPr>
        <w:t xml:space="preserve">to the gene. </w:t>
      </w:r>
      <w:r w:rsidR="00EE33D4">
        <w:rPr>
          <w:rFonts w:ascii="Times New Roman" w:hAnsi="Times New Roman" w:cs="Times New Roman"/>
          <w:sz w:val="24"/>
          <w:szCs w:val="24"/>
          <w:lang w:val="en-CA"/>
        </w:rPr>
        <w:t>Th</w:t>
      </w:r>
      <w:r w:rsidR="009F4928">
        <w:rPr>
          <w:rFonts w:ascii="Times New Roman" w:hAnsi="Times New Roman" w:cs="Times New Roman"/>
          <w:sz w:val="24"/>
          <w:szCs w:val="24"/>
          <w:lang w:val="en-CA"/>
        </w:rPr>
        <w:t>is</w:t>
      </w:r>
      <w:r w:rsidR="00EE33D4">
        <w:rPr>
          <w:rFonts w:ascii="Times New Roman" w:hAnsi="Times New Roman" w:cs="Times New Roman"/>
          <w:sz w:val="24"/>
          <w:szCs w:val="24"/>
          <w:lang w:val="en-CA"/>
        </w:rPr>
        <w:t xml:space="preserve"> code contains the necessary information </w:t>
      </w:r>
      <w:r w:rsidR="00856B59">
        <w:rPr>
          <w:rFonts w:ascii="Times New Roman" w:hAnsi="Times New Roman" w:cs="Times New Roman"/>
          <w:sz w:val="24"/>
          <w:szCs w:val="24"/>
          <w:lang w:val="en-CA"/>
        </w:rPr>
        <w:t>in</w:t>
      </w:r>
      <w:r w:rsidR="00EE33D4">
        <w:rPr>
          <w:rFonts w:ascii="Times New Roman" w:hAnsi="Times New Roman" w:cs="Times New Roman"/>
          <w:sz w:val="24"/>
          <w:szCs w:val="24"/>
          <w:lang w:val="en-CA"/>
        </w:rPr>
        <w:t xml:space="preserve"> </w:t>
      </w:r>
      <w:r w:rsidR="009F4928">
        <w:rPr>
          <w:rFonts w:ascii="Times New Roman" w:hAnsi="Times New Roman" w:cs="Times New Roman"/>
          <w:sz w:val="24"/>
          <w:szCs w:val="24"/>
          <w:lang w:val="en-CA"/>
        </w:rPr>
        <w:t xml:space="preserve">the form of </w:t>
      </w:r>
      <w:r w:rsidR="00EE33D4">
        <w:rPr>
          <w:rFonts w:ascii="Times New Roman" w:hAnsi="Times New Roman" w:cs="Times New Roman"/>
          <w:sz w:val="24"/>
          <w:szCs w:val="24"/>
          <w:lang w:val="en-CA"/>
        </w:rPr>
        <w:t xml:space="preserve">DNA binding motifs to recruit </w:t>
      </w:r>
      <w:r w:rsidR="003834BD">
        <w:rPr>
          <w:rFonts w:ascii="Times New Roman" w:hAnsi="Times New Roman" w:cs="Times New Roman"/>
          <w:sz w:val="24"/>
          <w:szCs w:val="24"/>
          <w:lang w:val="en-CA"/>
        </w:rPr>
        <w:t xml:space="preserve">the necessary </w:t>
      </w:r>
      <w:r w:rsidR="00EE33D4">
        <w:rPr>
          <w:rFonts w:ascii="Times New Roman" w:hAnsi="Times New Roman" w:cs="Times New Roman"/>
          <w:sz w:val="24"/>
          <w:szCs w:val="24"/>
          <w:lang w:val="en-CA"/>
        </w:rPr>
        <w:t>transcription factors</w:t>
      </w:r>
      <w:r w:rsidR="003776EE">
        <w:rPr>
          <w:rFonts w:ascii="Times New Roman" w:hAnsi="Times New Roman" w:cs="Times New Roman"/>
          <w:sz w:val="24"/>
          <w:szCs w:val="24"/>
          <w:lang w:val="en-CA"/>
        </w:rPr>
        <w:t xml:space="preserve">. </w:t>
      </w:r>
      <w:r w:rsidR="00F65E41">
        <w:rPr>
          <w:rFonts w:ascii="Times New Roman" w:hAnsi="Times New Roman" w:cs="Times New Roman"/>
          <w:sz w:val="24"/>
          <w:szCs w:val="24"/>
          <w:lang w:val="en-CA"/>
        </w:rPr>
        <w:t xml:space="preserve">As such, </w:t>
      </w:r>
      <w:r w:rsidR="00281A4E" w:rsidRPr="00B96022">
        <w:rPr>
          <w:rFonts w:ascii="Times New Roman" w:hAnsi="Times New Roman" w:cs="Times New Roman"/>
          <w:sz w:val="24"/>
          <w:szCs w:val="24"/>
          <w:lang w:val="en-CA"/>
        </w:rPr>
        <w:t xml:space="preserve">changing the transcription factor (TF) milieu </w:t>
      </w:r>
      <w:r w:rsidR="00D97E0E">
        <w:rPr>
          <w:rFonts w:ascii="Times New Roman" w:hAnsi="Times New Roman" w:cs="Times New Roman"/>
          <w:sz w:val="24"/>
          <w:szCs w:val="24"/>
          <w:lang w:val="en-CA"/>
        </w:rPr>
        <w:t xml:space="preserve">will </w:t>
      </w:r>
      <w:r w:rsidR="003834BD">
        <w:rPr>
          <w:rFonts w:ascii="Times New Roman" w:hAnsi="Times New Roman" w:cs="Times New Roman"/>
          <w:sz w:val="24"/>
          <w:szCs w:val="24"/>
          <w:lang w:val="en-CA"/>
        </w:rPr>
        <w:t xml:space="preserve">target </w:t>
      </w:r>
      <w:r w:rsidR="00D97E0E">
        <w:rPr>
          <w:rFonts w:ascii="Times New Roman" w:hAnsi="Times New Roman" w:cs="Times New Roman"/>
          <w:sz w:val="24"/>
          <w:szCs w:val="24"/>
          <w:lang w:val="en-CA"/>
        </w:rPr>
        <w:t>different transcriptional code</w:t>
      </w:r>
      <w:r w:rsidR="003834BD">
        <w:rPr>
          <w:rFonts w:ascii="Times New Roman" w:hAnsi="Times New Roman" w:cs="Times New Roman"/>
          <w:sz w:val="24"/>
          <w:szCs w:val="24"/>
          <w:lang w:val="en-CA"/>
        </w:rPr>
        <w:t>s</w:t>
      </w:r>
      <w:r w:rsidR="00D97E0E">
        <w:rPr>
          <w:rFonts w:ascii="Times New Roman" w:hAnsi="Times New Roman" w:cs="Times New Roman"/>
          <w:sz w:val="24"/>
          <w:szCs w:val="24"/>
          <w:lang w:val="en-CA"/>
        </w:rPr>
        <w:t xml:space="preserve"> and</w:t>
      </w:r>
      <w:r w:rsidR="00281A4E" w:rsidRPr="00B96022">
        <w:rPr>
          <w:rFonts w:ascii="Times New Roman" w:hAnsi="Times New Roman" w:cs="Times New Roman"/>
          <w:sz w:val="24"/>
          <w:szCs w:val="24"/>
          <w:lang w:val="en-CA"/>
        </w:rPr>
        <w:t xml:space="preserve"> gene sets. </w:t>
      </w:r>
      <w:r w:rsidR="00BE596F">
        <w:rPr>
          <w:rFonts w:ascii="Times New Roman" w:hAnsi="Times New Roman" w:cs="Times New Roman"/>
          <w:sz w:val="24"/>
          <w:szCs w:val="24"/>
          <w:lang w:val="en-CA"/>
        </w:rPr>
        <w:t>T</w:t>
      </w:r>
      <w:r w:rsidR="00211700">
        <w:rPr>
          <w:rFonts w:ascii="Times New Roman" w:hAnsi="Times New Roman" w:cs="Times New Roman"/>
          <w:sz w:val="24"/>
          <w:szCs w:val="24"/>
          <w:lang w:val="en-CA"/>
        </w:rPr>
        <w:t xml:space="preserve">his suggests that </w:t>
      </w:r>
      <w:r w:rsidR="00E1497D">
        <w:rPr>
          <w:rFonts w:ascii="Times New Roman" w:hAnsi="Times New Roman" w:cs="Times New Roman"/>
          <w:sz w:val="24"/>
          <w:szCs w:val="24"/>
          <w:lang w:val="en-CA"/>
        </w:rPr>
        <w:t>genes</w:t>
      </w:r>
      <w:r w:rsidR="00211700">
        <w:rPr>
          <w:rFonts w:ascii="Times New Roman" w:hAnsi="Times New Roman" w:cs="Times New Roman"/>
          <w:sz w:val="24"/>
          <w:szCs w:val="24"/>
          <w:lang w:val="en-CA"/>
        </w:rPr>
        <w:t xml:space="preserve"> within a similar program must contain similar </w:t>
      </w:r>
      <w:r w:rsidR="002640C4">
        <w:rPr>
          <w:rFonts w:ascii="Times New Roman" w:hAnsi="Times New Roman" w:cs="Times New Roman"/>
          <w:sz w:val="24"/>
          <w:szCs w:val="24"/>
          <w:lang w:val="en-CA"/>
        </w:rPr>
        <w:t xml:space="preserve">sets of </w:t>
      </w:r>
      <w:r w:rsidR="00E1497D">
        <w:rPr>
          <w:rFonts w:ascii="Times New Roman" w:hAnsi="Times New Roman" w:cs="Times New Roman"/>
          <w:sz w:val="24"/>
          <w:szCs w:val="24"/>
          <w:lang w:val="en-CA"/>
        </w:rPr>
        <w:t xml:space="preserve">cis DNA control code </w:t>
      </w:r>
      <w:r w:rsidR="002640C4">
        <w:rPr>
          <w:rFonts w:ascii="Times New Roman" w:hAnsi="Times New Roman" w:cs="Times New Roman"/>
          <w:sz w:val="24"/>
          <w:szCs w:val="24"/>
          <w:lang w:val="en-CA"/>
        </w:rPr>
        <w:t xml:space="preserve">for </w:t>
      </w:r>
      <w:r w:rsidR="009C7DC6">
        <w:rPr>
          <w:rFonts w:ascii="Times New Roman" w:hAnsi="Times New Roman" w:cs="Times New Roman"/>
          <w:sz w:val="24"/>
          <w:szCs w:val="24"/>
          <w:lang w:val="en-CA"/>
        </w:rPr>
        <w:t xml:space="preserve">transcription factor </w:t>
      </w:r>
      <w:r w:rsidR="002640C4">
        <w:rPr>
          <w:rFonts w:ascii="Times New Roman" w:hAnsi="Times New Roman" w:cs="Times New Roman"/>
          <w:sz w:val="24"/>
          <w:szCs w:val="24"/>
          <w:lang w:val="en-CA"/>
        </w:rPr>
        <w:t>recruitment</w:t>
      </w:r>
      <w:r w:rsidR="009C7DC6">
        <w:rPr>
          <w:rFonts w:ascii="Times New Roman" w:hAnsi="Times New Roman" w:cs="Times New Roman"/>
          <w:sz w:val="24"/>
          <w:szCs w:val="24"/>
          <w:lang w:val="en-CA"/>
        </w:rPr>
        <w:t xml:space="preserve">. </w:t>
      </w:r>
      <w:r w:rsidR="00D908E8" w:rsidRPr="00681F54">
        <w:rPr>
          <w:rFonts w:ascii="Times New Roman" w:hAnsi="Times New Roman" w:cs="Times New Roman"/>
          <w:sz w:val="24"/>
          <w:szCs w:val="24"/>
          <w:lang w:val="en-CA"/>
        </w:rPr>
        <w:t xml:space="preserve">By studying </w:t>
      </w:r>
      <w:r w:rsidR="00231317" w:rsidRPr="00681F54">
        <w:rPr>
          <w:rFonts w:ascii="Times New Roman" w:hAnsi="Times New Roman" w:cs="Times New Roman"/>
          <w:sz w:val="24"/>
          <w:szCs w:val="24"/>
          <w:lang w:val="en-CA"/>
        </w:rPr>
        <w:t>TF</w:t>
      </w:r>
      <w:r w:rsidR="00B529F4" w:rsidRPr="00681F54">
        <w:rPr>
          <w:rFonts w:ascii="Times New Roman" w:hAnsi="Times New Roman" w:cs="Times New Roman"/>
          <w:sz w:val="24"/>
          <w:szCs w:val="24"/>
          <w:lang w:val="en-CA"/>
        </w:rPr>
        <w:t xml:space="preserve"> targeting we can gain insight in the </w:t>
      </w:r>
      <w:r w:rsidR="00EB0D31" w:rsidRPr="00681F54">
        <w:rPr>
          <w:rFonts w:ascii="Times New Roman" w:hAnsi="Times New Roman" w:cs="Times New Roman"/>
          <w:sz w:val="24"/>
          <w:szCs w:val="24"/>
          <w:lang w:val="en-CA"/>
        </w:rPr>
        <w:t xml:space="preserve">sets of control codes used </w:t>
      </w:r>
      <w:r w:rsidR="00681F54" w:rsidRPr="00681F54">
        <w:rPr>
          <w:rFonts w:ascii="Times New Roman" w:hAnsi="Times New Roman" w:cs="Times New Roman"/>
          <w:sz w:val="24"/>
          <w:szCs w:val="24"/>
          <w:lang w:val="en-CA"/>
        </w:rPr>
        <w:t>for transcriptional activation</w:t>
      </w:r>
      <w:r w:rsidR="00B529F4" w:rsidRPr="00681F54">
        <w:rPr>
          <w:rFonts w:ascii="Times New Roman" w:hAnsi="Times New Roman" w:cs="Times New Roman"/>
          <w:sz w:val="24"/>
          <w:szCs w:val="24"/>
          <w:lang w:val="en-CA"/>
        </w:rPr>
        <w:t>.</w:t>
      </w:r>
      <w:r w:rsidR="00B529F4">
        <w:rPr>
          <w:rFonts w:ascii="Times New Roman" w:hAnsi="Times New Roman" w:cs="Times New Roman"/>
          <w:sz w:val="24"/>
          <w:szCs w:val="24"/>
          <w:lang w:val="en-CA"/>
        </w:rPr>
        <w:t xml:space="preserve"> </w:t>
      </w:r>
    </w:p>
    <w:p w14:paraId="4FBB0814" w14:textId="559ECF64" w:rsidR="0099746A" w:rsidRDefault="00281A4E" w:rsidP="00F244AF">
      <w:pPr>
        <w:widowControl w:val="0"/>
        <w:spacing w:after="0"/>
        <w:jc w:val="both"/>
        <w:rPr>
          <w:rFonts w:ascii="Times New Roman" w:hAnsi="Times New Roman" w:cs="Times New Roman"/>
          <w:sz w:val="24"/>
          <w:szCs w:val="24"/>
          <w:lang w:val="en-CA"/>
        </w:rPr>
      </w:pPr>
      <w:r w:rsidRPr="00B96022">
        <w:rPr>
          <w:rFonts w:ascii="Times New Roman" w:hAnsi="Times New Roman" w:cs="Times New Roman"/>
          <w:sz w:val="24"/>
          <w:szCs w:val="24"/>
          <w:lang w:val="en-CA"/>
        </w:rPr>
        <w:t>Changes in the nuclear TF milieu are, initially, a property of changes in the localization and post translational modifications of previously expressed TFs</w:t>
      </w:r>
      <w:r w:rsidR="000600E3">
        <w:rPr>
          <w:rFonts w:ascii="Times New Roman" w:hAnsi="Times New Roman" w:cs="Times New Roman"/>
          <w:sz w:val="24"/>
          <w:szCs w:val="24"/>
          <w:lang w:val="en-CA"/>
        </w:rPr>
        <w:fldChar w:fldCharType="begin" w:fldLock="1"/>
      </w:r>
      <w:r w:rsidR="001F07CF">
        <w:rPr>
          <w:rFonts w:ascii="Times New Roman" w:hAnsi="Times New Roman" w:cs="Times New Roman"/>
          <w:sz w:val="24"/>
          <w:szCs w:val="24"/>
          <w:lang w:val="en-CA"/>
        </w:rPr>
        <w:instrText>ADDIN CSL_CITATION {"citationItems":[{"id":"ITEM-1","itemData":{"ISSN":"0968-0004","PMID":"8851662","abstract":"Import of 'nuclear' proteins into the nucleus, in particular, transcription factors, is not a constitutive process; instead it appears to be modulated in response to external stimuli, cell-cycle progression and developmental cues. Examples of such regulation involve direct phosphorylation of the transported protein, masking of the nuclear localization signal(s), cytoplasmic retention by binding to an anchoring protein, modulation of the import machinery itself and possible interplay between these different mechanisms. As such, nucleo-cytoplasmic traffic constitutes an important regulatory checkpoint in the control of gene expression.","author":[{"dropping-particle":"","family":"Vandromme","given":"M","non-dropping-particle":"","parse-names":false,"suffix":""},{"dropping-particle":"","family":"Gauthier-Rouvière","given":"C","non-dropping-particle":"","parse-names":false,"suffix":""},{"dropping-particle":"","family":"Lamb","given":"N","non-dropping-particle":"","parse-names":false,"suffix":""},{"dropping-particle":"","family":"Fernandez","given":"A","non-dropping-particle":"","parse-names":false,"suffix":""}],"container-title":"Trends in biochemical sciences","id":"ITEM-1","issue":"2","issued":{"date-parts":[["1996","2"]]},"page":"59-64","title":"Regulation of transcription factor localization: fine-tuning of gene expression.","type":"article-journal","volume":"21"},"uris":["http://www.mendeley.com/documents/?uuid=0de5cef8-e700-369e-b845-592fe5cd71ed"]}],"mendeley":{"formattedCitation":"&lt;sup&gt;1&lt;/sup&gt;","plainTextFormattedCitation":"1","previouslyFormattedCitation":"&lt;sup&gt;1&lt;/sup&gt;"},"properties":{"noteIndex":0},"schema":"https://github.com/citation-style-language/schema/raw/master/csl-citation.json"}</w:instrText>
      </w:r>
      <w:r w:rsidR="000600E3">
        <w:rPr>
          <w:rFonts w:ascii="Times New Roman" w:hAnsi="Times New Roman" w:cs="Times New Roman"/>
          <w:sz w:val="24"/>
          <w:szCs w:val="24"/>
          <w:lang w:val="en-CA"/>
        </w:rPr>
        <w:fldChar w:fldCharType="separate"/>
      </w:r>
      <w:r w:rsidR="000600E3" w:rsidRPr="000600E3">
        <w:rPr>
          <w:rFonts w:ascii="Times New Roman" w:hAnsi="Times New Roman" w:cs="Times New Roman"/>
          <w:noProof/>
          <w:sz w:val="24"/>
          <w:szCs w:val="24"/>
          <w:vertAlign w:val="superscript"/>
          <w:lang w:val="en-CA"/>
        </w:rPr>
        <w:t>1</w:t>
      </w:r>
      <w:r w:rsidR="000600E3">
        <w:rPr>
          <w:rFonts w:ascii="Times New Roman" w:hAnsi="Times New Roman" w:cs="Times New Roman"/>
          <w:sz w:val="24"/>
          <w:szCs w:val="24"/>
          <w:lang w:val="en-CA"/>
        </w:rPr>
        <w:fldChar w:fldCharType="end"/>
      </w:r>
      <w:r w:rsidRPr="00B96022">
        <w:rPr>
          <w:rFonts w:ascii="Times New Roman" w:hAnsi="Times New Roman" w:cs="Times New Roman"/>
          <w:sz w:val="24"/>
          <w:szCs w:val="24"/>
          <w:lang w:val="en-CA"/>
        </w:rPr>
        <w:t xml:space="preserve">. </w:t>
      </w:r>
      <w:r w:rsidR="00FB5CCC">
        <w:rPr>
          <w:rFonts w:ascii="Times New Roman" w:hAnsi="Times New Roman" w:cs="Times New Roman"/>
          <w:sz w:val="24"/>
          <w:szCs w:val="24"/>
          <w:lang w:val="en-CA"/>
        </w:rPr>
        <w:t xml:space="preserve">Considering this, </w:t>
      </w:r>
      <w:r w:rsidR="00C5348B">
        <w:rPr>
          <w:rFonts w:ascii="Times New Roman" w:hAnsi="Times New Roman" w:cs="Times New Roman"/>
          <w:sz w:val="24"/>
          <w:szCs w:val="24"/>
          <w:lang w:val="en-CA"/>
        </w:rPr>
        <w:t xml:space="preserve">to study changes in </w:t>
      </w:r>
      <w:r w:rsidR="003879AE">
        <w:rPr>
          <w:rFonts w:ascii="Times New Roman" w:hAnsi="Times New Roman" w:cs="Times New Roman"/>
          <w:sz w:val="24"/>
          <w:szCs w:val="24"/>
          <w:lang w:val="en-CA"/>
        </w:rPr>
        <w:t>TF</w:t>
      </w:r>
      <w:r w:rsidR="00C5348B">
        <w:rPr>
          <w:rFonts w:ascii="Times New Roman" w:hAnsi="Times New Roman" w:cs="Times New Roman"/>
          <w:sz w:val="24"/>
          <w:szCs w:val="24"/>
          <w:lang w:val="en-CA"/>
        </w:rPr>
        <w:t xml:space="preserve"> binding</w:t>
      </w:r>
      <w:r w:rsidR="003879AE">
        <w:rPr>
          <w:rFonts w:ascii="Times New Roman" w:hAnsi="Times New Roman" w:cs="Times New Roman"/>
          <w:sz w:val="24"/>
          <w:szCs w:val="24"/>
          <w:lang w:val="en-CA"/>
        </w:rPr>
        <w:t xml:space="preserve"> from a null state, we can focus on TFs which are </w:t>
      </w:r>
      <w:r w:rsidR="00553596">
        <w:rPr>
          <w:rFonts w:ascii="Times New Roman" w:hAnsi="Times New Roman" w:cs="Times New Roman"/>
          <w:sz w:val="24"/>
          <w:szCs w:val="24"/>
          <w:lang w:val="en-CA"/>
        </w:rPr>
        <w:t>excluded from the nucleus in the bas</w:t>
      </w:r>
      <w:r w:rsidR="00406DC0">
        <w:rPr>
          <w:rFonts w:ascii="Times New Roman" w:hAnsi="Times New Roman" w:cs="Times New Roman"/>
          <w:sz w:val="24"/>
          <w:szCs w:val="24"/>
          <w:lang w:val="en-CA"/>
        </w:rPr>
        <w:t>a</w:t>
      </w:r>
      <w:r w:rsidR="00553596">
        <w:rPr>
          <w:rFonts w:ascii="Times New Roman" w:hAnsi="Times New Roman" w:cs="Times New Roman"/>
          <w:sz w:val="24"/>
          <w:szCs w:val="24"/>
          <w:lang w:val="en-CA"/>
        </w:rPr>
        <w:t xml:space="preserve">l state. </w:t>
      </w:r>
      <w:r w:rsidR="00597A82">
        <w:rPr>
          <w:rFonts w:ascii="Times New Roman" w:hAnsi="Times New Roman" w:cs="Times New Roman"/>
          <w:sz w:val="24"/>
          <w:szCs w:val="24"/>
          <w:lang w:val="en-CA"/>
        </w:rPr>
        <w:t xml:space="preserve">This </w:t>
      </w:r>
      <w:r w:rsidR="00B93F91">
        <w:rPr>
          <w:rFonts w:ascii="Times New Roman" w:hAnsi="Times New Roman" w:cs="Times New Roman"/>
          <w:sz w:val="24"/>
          <w:szCs w:val="24"/>
          <w:lang w:val="en-CA"/>
        </w:rPr>
        <w:t xml:space="preserve">also </w:t>
      </w:r>
      <w:r w:rsidR="00597A82">
        <w:rPr>
          <w:rFonts w:ascii="Times New Roman" w:hAnsi="Times New Roman" w:cs="Times New Roman"/>
          <w:sz w:val="24"/>
          <w:szCs w:val="24"/>
          <w:lang w:val="en-CA"/>
        </w:rPr>
        <w:t xml:space="preserve">allows us to study the </w:t>
      </w:r>
      <w:r w:rsidR="000A4E00">
        <w:rPr>
          <w:rFonts w:ascii="Times New Roman" w:hAnsi="Times New Roman" w:cs="Times New Roman"/>
          <w:sz w:val="24"/>
          <w:szCs w:val="24"/>
          <w:lang w:val="en-CA"/>
        </w:rPr>
        <w:t xml:space="preserve">different contexts and </w:t>
      </w:r>
      <w:r w:rsidR="00597A82">
        <w:rPr>
          <w:rFonts w:ascii="Times New Roman" w:hAnsi="Times New Roman" w:cs="Times New Roman"/>
          <w:sz w:val="24"/>
          <w:szCs w:val="24"/>
          <w:lang w:val="en-CA"/>
        </w:rPr>
        <w:t xml:space="preserve">effects of different signals on global binding patterns. </w:t>
      </w:r>
      <w:r w:rsidRPr="00B96022">
        <w:rPr>
          <w:rFonts w:ascii="Times New Roman" w:hAnsi="Times New Roman" w:cs="Times New Roman"/>
          <w:sz w:val="24"/>
          <w:szCs w:val="24"/>
          <w:lang w:val="en-CA"/>
        </w:rPr>
        <w:t>One</w:t>
      </w:r>
      <w:r w:rsidR="000A4E00">
        <w:rPr>
          <w:rFonts w:ascii="Times New Roman" w:hAnsi="Times New Roman" w:cs="Times New Roman"/>
          <w:sz w:val="24"/>
          <w:szCs w:val="24"/>
          <w:lang w:val="en-CA"/>
        </w:rPr>
        <w:t xml:space="preserve"> of</w:t>
      </w:r>
      <w:r w:rsidRPr="00B96022">
        <w:rPr>
          <w:rFonts w:ascii="Times New Roman" w:hAnsi="Times New Roman" w:cs="Times New Roman"/>
          <w:sz w:val="24"/>
          <w:szCs w:val="24"/>
          <w:lang w:val="en-CA"/>
        </w:rPr>
        <w:t xml:space="preserve"> the most recognized of these signal dependent TFs is the NF-κB family. </w:t>
      </w:r>
      <w:r w:rsidRPr="00B96022">
        <w:rPr>
          <w:rFonts w:ascii="Times New Roman" w:hAnsi="Times New Roman" w:cs="Times New Roman"/>
          <w:i/>
          <w:sz w:val="24"/>
          <w:szCs w:val="24"/>
          <w:lang w:val="en-CA"/>
        </w:rPr>
        <w:t xml:space="preserve">Our focus is </w:t>
      </w:r>
      <w:r w:rsidR="003253B8" w:rsidRPr="00B96022">
        <w:rPr>
          <w:rFonts w:ascii="Times New Roman" w:hAnsi="Times New Roman" w:cs="Times New Roman"/>
          <w:i/>
          <w:sz w:val="24"/>
          <w:szCs w:val="24"/>
          <w:lang w:val="en-CA"/>
        </w:rPr>
        <w:t>to define</w:t>
      </w:r>
      <w:r w:rsidRPr="00B96022">
        <w:rPr>
          <w:rFonts w:ascii="Times New Roman" w:hAnsi="Times New Roman" w:cs="Times New Roman"/>
          <w:i/>
          <w:sz w:val="24"/>
          <w:szCs w:val="24"/>
          <w:lang w:val="en-CA"/>
        </w:rPr>
        <w:t xml:space="preserve"> the differential DNA</w:t>
      </w:r>
      <w:r w:rsidR="00FE6B07">
        <w:rPr>
          <w:rFonts w:ascii="Times New Roman" w:hAnsi="Times New Roman" w:cs="Times New Roman"/>
          <w:i/>
          <w:sz w:val="24"/>
          <w:szCs w:val="24"/>
          <w:lang w:val="en-CA"/>
        </w:rPr>
        <w:t xml:space="preserve"> binding</w:t>
      </w:r>
      <w:r w:rsidRPr="00B96022">
        <w:rPr>
          <w:rFonts w:ascii="Times New Roman" w:hAnsi="Times New Roman" w:cs="Times New Roman"/>
          <w:i/>
          <w:sz w:val="24"/>
          <w:szCs w:val="24"/>
          <w:lang w:val="en-CA"/>
        </w:rPr>
        <w:t xml:space="preserve"> and large scale protein complex recruitment of the NF-κB family members</w:t>
      </w:r>
      <w:r w:rsidRPr="00B96022">
        <w:rPr>
          <w:rFonts w:ascii="Times New Roman" w:hAnsi="Times New Roman" w:cs="Times New Roman"/>
          <w:sz w:val="24"/>
          <w:szCs w:val="24"/>
          <w:lang w:val="en-CA"/>
        </w:rPr>
        <w:t>. Our current work in based on using next generation sequencing (NGS) technologies along with machine learning analysis</w:t>
      </w:r>
      <w:r w:rsidR="003A0CBC" w:rsidRPr="00B96022">
        <w:rPr>
          <w:rFonts w:ascii="Times New Roman" w:hAnsi="Times New Roman" w:cs="Times New Roman"/>
          <w:sz w:val="24"/>
          <w:szCs w:val="24"/>
          <w:lang w:val="en-CA"/>
        </w:rPr>
        <w:t xml:space="preserve"> to infer the DNA binding partners which specify the distinct DNA binding of NF-κB family members</w:t>
      </w:r>
      <w:r w:rsidR="00FE6B07">
        <w:rPr>
          <w:rFonts w:ascii="Times New Roman" w:hAnsi="Times New Roman" w:cs="Times New Roman"/>
          <w:sz w:val="24"/>
          <w:szCs w:val="24"/>
          <w:lang w:val="en-CA"/>
        </w:rPr>
        <w:t xml:space="preserve"> by their respective DNA motifs</w:t>
      </w:r>
      <w:r w:rsidR="003A0CBC" w:rsidRPr="00B96022">
        <w:rPr>
          <w:rFonts w:ascii="Times New Roman" w:hAnsi="Times New Roman" w:cs="Times New Roman"/>
          <w:sz w:val="24"/>
          <w:szCs w:val="24"/>
          <w:lang w:val="en-CA"/>
        </w:rPr>
        <w:t xml:space="preserve">. Over the next five years, we will continue to develop and improve our predictive models of TF targeting to the genome and expand upon the predictive modeling through proteomic approaches. </w:t>
      </w:r>
      <w:r w:rsidR="00DA01AD">
        <w:rPr>
          <w:rFonts w:ascii="Times New Roman" w:hAnsi="Times New Roman" w:cs="Times New Roman"/>
          <w:sz w:val="24"/>
          <w:szCs w:val="24"/>
          <w:lang w:val="en-CA"/>
        </w:rPr>
        <w:t xml:space="preserve">By </w:t>
      </w:r>
      <w:r w:rsidR="00DA01AD" w:rsidRPr="00B96022">
        <w:rPr>
          <w:rFonts w:ascii="Times New Roman" w:hAnsi="Times New Roman" w:cs="Times New Roman"/>
          <w:sz w:val="24"/>
          <w:szCs w:val="24"/>
          <w:lang w:val="en-CA"/>
        </w:rPr>
        <w:t xml:space="preserve">learning the complimentary tendencies of transcription factors, we may be able to infer the </w:t>
      </w:r>
      <w:r w:rsidR="00DA01AD">
        <w:rPr>
          <w:rFonts w:ascii="Times New Roman" w:hAnsi="Times New Roman" w:cs="Times New Roman"/>
          <w:sz w:val="24"/>
          <w:szCs w:val="24"/>
          <w:lang w:val="en-CA"/>
        </w:rPr>
        <w:t xml:space="preserve">complex and </w:t>
      </w:r>
      <w:r w:rsidR="00DA01AD" w:rsidRPr="00B96022">
        <w:rPr>
          <w:rFonts w:ascii="Times New Roman" w:hAnsi="Times New Roman" w:cs="Times New Roman"/>
          <w:sz w:val="24"/>
          <w:szCs w:val="24"/>
          <w:lang w:val="en-CA"/>
        </w:rPr>
        <w:t>precise binding of proteins at target DNA locations</w:t>
      </w:r>
      <w:r w:rsidR="00DA01AD">
        <w:rPr>
          <w:rFonts w:ascii="Times New Roman" w:hAnsi="Times New Roman" w:cs="Times New Roman"/>
          <w:sz w:val="24"/>
          <w:szCs w:val="24"/>
          <w:lang w:val="en-CA"/>
        </w:rPr>
        <w:t xml:space="preserve">. </w:t>
      </w:r>
      <w:r w:rsidR="009438B4">
        <w:rPr>
          <w:rFonts w:ascii="Times New Roman" w:hAnsi="Times New Roman" w:cs="Times New Roman"/>
          <w:sz w:val="24"/>
          <w:szCs w:val="24"/>
          <w:lang w:val="en-CA"/>
        </w:rPr>
        <w:t xml:space="preserve">We also intend to package our </w:t>
      </w:r>
      <w:r w:rsidR="00895D67">
        <w:rPr>
          <w:rFonts w:ascii="Times New Roman" w:hAnsi="Times New Roman" w:cs="Times New Roman"/>
          <w:sz w:val="24"/>
          <w:szCs w:val="24"/>
          <w:lang w:val="en-CA"/>
        </w:rPr>
        <w:t xml:space="preserve">bioinformatic </w:t>
      </w:r>
      <w:r w:rsidR="000B5D17">
        <w:rPr>
          <w:rFonts w:ascii="Times New Roman" w:hAnsi="Times New Roman" w:cs="Times New Roman"/>
          <w:sz w:val="24"/>
          <w:szCs w:val="24"/>
          <w:lang w:val="en-CA"/>
        </w:rPr>
        <w:t>pipeline</w:t>
      </w:r>
      <w:r w:rsidR="00895D67">
        <w:rPr>
          <w:rFonts w:ascii="Times New Roman" w:hAnsi="Times New Roman" w:cs="Times New Roman"/>
          <w:sz w:val="24"/>
          <w:szCs w:val="24"/>
          <w:lang w:val="en-CA"/>
        </w:rPr>
        <w:t>s as we have done previously</w:t>
      </w:r>
      <w:r w:rsidR="00895D67">
        <w:rPr>
          <w:rFonts w:ascii="Times New Roman" w:hAnsi="Times New Roman" w:cs="Times New Roman"/>
          <w:sz w:val="24"/>
          <w:szCs w:val="24"/>
          <w:lang w:val="en-CA"/>
        </w:rPr>
        <w:fldChar w:fldCharType="begin" w:fldLock="1"/>
      </w:r>
      <w:r w:rsidR="0095128A">
        <w:rPr>
          <w:rFonts w:ascii="Times New Roman" w:hAnsi="Times New Roman" w:cs="Times New Roman"/>
          <w:sz w:val="24"/>
          <w:szCs w:val="24"/>
          <w:lang w:val="en-CA"/>
        </w:rPr>
        <w:instrText>ADDIN CSL_CITATION {"citationItems":[{"id":"ITEM-1","itemData":{"DOI":"10.1038/s41467-018-08236-0","ISSN":"2041-1723","PMID":"30679424","abstract":"Mechanisms by which members of the AP-1 family of transcription factors play non-redundant biological roles despite recognizing the same DNA sequence remain poorly understood. To address this question, here we investigate the molecular functions and genome-wide DNA binding patterns of AP-1 family members in primary and immortalized mouse macrophages. ChIP-sequencing shows overlapping and distinct binding profiles for each factor that were remodeled following TLR4 ligation. Development of a machine learning approach that jointly weighs hundreds of DNA recognition elements yields dozens of motifs predicted to drive factor-specific binding profiles. Machine learning-based predictions are confirmed by analysis of the effects of mutations in genetically diverse mice and by loss of function experiments. These findings provide evidence that non-redundant genomic locations of different AP-1 family members in macrophages largely result from collaborative interactions with diverse, locus-specific ensembles of transcription factors and suggest a general mechanism for encoding functional specificities of their common recognition motif.","author":[{"dropping-particle":"","family":"Fonseca","given":"Gregory J.","non-dropping-particle":"","parse-names":false,"suffix":""},{"dropping-particle":"","family":"Tao","given":"Jenhan","non-dropping-particle":"","parse-names":false,"suffix":""},{"dropping-particle":"","family":"Westin","given":"Emma M.","non-dropping-particle":"","parse-names":false,"suffix":""},{"dropping-particle":"","family":"Duttke","given":"Sascha H.","non-dropping-particle":"","parse-names":false,"suffix":""},{"dropping-particle":"","family":"Spann","given":"Nathanael J.","non-dropping-particle":"","parse-names":false,"suffix":""},{"dropping-particle":"","family":"Strid","given":"Tobias","non-dropping-particle":"","parse-names":false,"suffix":""},{"dropping-particle":"","family":"Shen","given":"Zeyang","non-dropping-particle":"","parse-names":false,"suffix":""},{"dropping-particle":"","family":"Stender","given":"Joshua D.","non-dropping-particle":"","parse-names":false,"suffix":""},{"dropping-particle":"","family":"Sakai","given":"Mashito","non-dropping-particle":"","parse-names":false,"suffix":""},{"dropping-particle":"","family":"Link","given":"Verena M.","non-dropping-particle":"","parse-names":false,"suffix":""},{"dropping-particle":"","family":"Benner","given":"Christopher","non-dropping-particle":"","parse-names":false,"suffix":""},{"dropping-particle":"","family":"Glass","given":"Christopher K.","non-dropping-particle":"","parse-names":false,"suffix":""}],"container-title":"Nature Communications","id":"ITEM-1","issue":"1","issued":{"date-parts":[["2019","12","24"]]},"page":"414","title":"Diverse motif ensembles specify non-redundant DNA binding activities of AP-1 family members in macrophages","type":"article-journal","volume":"10"},"uris":["http://www.mendeley.com/documents/?uuid=b768eb15-030c-39d5-8678-b52d1c03e94d"]}],"mendeley":{"formattedCitation":"&lt;sup&gt;2&lt;/sup&gt;","plainTextFormattedCitation":"2","previouslyFormattedCitation":"&lt;sup&gt;2&lt;/sup&gt;"},"properties":{"noteIndex":0},"schema":"https://github.com/citation-style-language/schema/raw/master/csl-citation.json"}</w:instrText>
      </w:r>
      <w:r w:rsidR="00895D67">
        <w:rPr>
          <w:rFonts w:ascii="Times New Roman" w:hAnsi="Times New Roman" w:cs="Times New Roman"/>
          <w:sz w:val="24"/>
          <w:szCs w:val="24"/>
          <w:lang w:val="en-CA"/>
        </w:rPr>
        <w:fldChar w:fldCharType="separate"/>
      </w:r>
      <w:r w:rsidR="00895D67" w:rsidRPr="00895D67">
        <w:rPr>
          <w:rFonts w:ascii="Times New Roman" w:hAnsi="Times New Roman" w:cs="Times New Roman"/>
          <w:noProof/>
          <w:sz w:val="24"/>
          <w:szCs w:val="24"/>
          <w:vertAlign w:val="superscript"/>
          <w:lang w:val="en-CA"/>
        </w:rPr>
        <w:t>2</w:t>
      </w:r>
      <w:r w:rsidR="00895D67">
        <w:rPr>
          <w:rFonts w:ascii="Times New Roman" w:hAnsi="Times New Roman" w:cs="Times New Roman"/>
          <w:sz w:val="24"/>
          <w:szCs w:val="24"/>
          <w:lang w:val="en-CA"/>
        </w:rPr>
        <w:fldChar w:fldCharType="end"/>
      </w:r>
      <w:r w:rsidR="000B5D17">
        <w:rPr>
          <w:rFonts w:ascii="Times New Roman" w:hAnsi="Times New Roman" w:cs="Times New Roman"/>
          <w:sz w:val="24"/>
          <w:szCs w:val="24"/>
          <w:lang w:val="en-CA"/>
        </w:rPr>
        <w:t xml:space="preserve"> to allow </w:t>
      </w:r>
      <w:r w:rsidR="00C922BE">
        <w:rPr>
          <w:rFonts w:ascii="Times New Roman" w:hAnsi="Times New Roman" w:cs="Times New Roman"/>
          <w:sz w:val="24"/>
          <w:szCs w:val="24"/>
          <w:lang w:val="en-CA"/>
        </w:rPr>
        <w:t xml:space="preserve">others to easily reproduce our </w:t>
      </w:r>
      <w:r w:rsidR="00895D67">
        <w:rPr>
          <w:rFonts w:ascii="Times New Roman" w:hAnsi="Times New Roman" w:cs="Times New Roman"/>
          <w:sz w:val="24"/>
          <w:szCs w:val="24"/>
          <w:lang w:val="en-CA"/>
        </w:rPr>
        <w:t xml:space="preserve">analysis on </w:t>
      </w:r>
      <w:r w:rsidR="00895D67" w:rsidRPr="00B96022">
        <w:rPr>
          <w:rFonts w:ascii="Times New Roman" w:hAnsi="Times New Roman" w:cs="Times New Roman"/>
          <w:sz w:val="24"/>
          <w:szCs w:val="24"/>
          <w:lang w:val="en-CA"/>
        </w:rPr>
        <w:t xml:space="preserve">NF-κB </w:t>
      </w:r>
      <w:r w:rsidR="00895D67">
        <w:rPr>
          <w:rFonts w:ascii="Times New Roman" w:hAnsi="Times New Roman" w:cs="Times New Roman"/>
          <w:sz w:val="24"/>
          <w:szCs w:val="24"/>
          <w:lang w:val="en-CA"/>
        </w:rPr>
        <w:t>in different contexts or on other transcription factors</w:t>
      </w:r>
      <w:r w:rsidR="003E494A">
        <w:rPr>
          <w:rFonts w:ascii="Times New Roman" w:hAnsi="Times New Roman" w:cs="Times New Roman"/>
          <w:sz w:val="24"/>
          <w:szCs w:val="24"/>
          <w:lang w:val="en-CA"/>
        </w:rPr>
        <w:t xml:space="preserve"> in a simple to use command line tool</w:t>
      </w:r>
      <w:r w:rsidR="00895D67">
        <w:rPr>
          <w:rFonts w:ascii="Times New Roman" w:hAnsi="Times New Roman" w:cs="Times New Roman"/>
          <w:sz w:val="24"/>
          <w:szCs w:val="24"/>
          <w:lang w:val="en-CA"/>
        </w:rPr>
        <w:t xml:space="preserve">. </w:t>
      </w:r>
      <w:r w:rsidR="003A0CBC" w:rsidRPr="00B96022">
        <w:rPr>
          <w:rFonts w:ascii="Times New Roman" w:hAnsi="Times New Roman" w:cs="Times New Roman"/>
          <w:sz w:val="24"/>
          <w:szCs w:val="24"/>
          <w:lang w:val="en-CA"/>
        </w:rPr>
        <w:t>Our longer term objectives are to define the NF-κB containing DNA activation complexes by their underlying cis DNA binding motifs</w:t>
      </w:r>
      <w:r w:rsidR="00445838">
        <w:rPr>
          <w:rFonts w:ascii="Times New Roman" w:hAnsi="Times New Roman" w:cs="Times New Roman"/>
          <w:sz w:val="24"/>
          <w:szCs w:val="24"/>
          <w:lang w:val="en-CA"/>
        </w:rPr>
        <w:t xml:space="preserve"> and become leaders in the field of </w:t>
      </w:r>
      <w:r w:rsidR="00445838" w:rsidRPr="00B96022">
        <w:rPr>
          <w:rFonts w:ascii="Times New Roman" w:hAnsi="Times New Roman" w:cs="Times New Roman"/>
          <w:sz w:val="24"/>
          <w:szCs w:val="24"/>
          <w:lang w:val="en-CA"/>
        </w:rPr>
        <w:t>NF-κB</w:t>
      </w:r>
      <w:r w:rsidR="00445838">
        <w:rPr>
          <w:rFonts w:ascii="Times New Roman" w:hAnsi="Times New Roman" w:cs="Times New Roman"/>
          <w:sz w:val="24"/>
          <w:szCs w:val="24"/>
          <w:lang w:val="en-CA"/>
        </w:rPr>
        <w:t xml:space="preserve"> transcriptional networks</w:t>
      </w:r>
      <w:r w:rsidR="003A0CBC" w:rsidRPr="00B96022">
        <w:rPr>
          <w:rFonts w:ascii="Times New Roman" w:hAnsi="Times New Roman" w:cs="Times New Roman"/>
          <w:sz w:val="24"/>
          <w:szCs w:val="24"/>
          <w:lang w:val="en-CA"/>
        </w:rPr>
        <w:t>.</w:t>
      </w:r>
      <w:r w:rsidR="00DA01AD" w:rsidRPr="00DA01AD">
        <w:rPr>
          <w:rFonts w:ascii="Times New Roman" w:hAnsi="Times New Roman" w:cs="Times New Roman"/>
          <w:sz w:val="24"/>
          <w:szCs w:val="24"/>
          <w:lang w:val="en-CA"/>
        </w:rPr>
        <w:t xml:space="preserve"> </w:t>
      </w:r>
    </w:p>
    <w:p w14:paraId="27D5BB67" w14:textId="77777777" w:rsidR="00063B06" w:rsidRPr="00B96022" w:rsidRDefault="00063B06" w:rsidP="00F244AF">
      <w:pPr>
        <w:widowControl w:val="0"/>
        <w:spacing w:after="0"/>
        <w:jc w:val="both"/>
        <w:rPr>
          <w:rFonts w:ascii="Times New Roman" w:hAnsi="Times New Roman" w:cs="Times New Roman"/>
          <w:sz w:val="24"/>
          <w:szCs w:val="24"/>
          <w:lang w:val="en-CA"/>
        </w:rPr>
      </w:pPr>
    </w:p>
    <w:p w14:paraId="4FBB0815" w14:textId="68BF48E0" w:rsidR="0099746A" w:rsidRDefault="002F02E6" w:rsidP="00F244AF">
      <w:pPr>
        <w:pStyle w:val="ListParagraph"/>
        <w:widowControl w:val="0"/>
        <w:numPr>
          <w:ilvl w:val="0"/>
          <w:numId w:val="1"/>
        </w:numPr>
        <w:spacing w:after="0"/>
        <w:ind w:left="0" w:firstLine="0"/>
        <w:contextualSpacing w:val="0"/>
        <w:jc w:val="both"/>
        <w:rPr>
          <w:rFonts w:ascii="Times New Roman" w:hAnsi="Times New Roman" w:cs="Times New Roman"/>
          <w:sz w:val="24"/>
          <w:szCs w:val="24"/>
          <w:lang w:val="en-CA"/>
        </w:rPr>
      </w:pPr>
      <w:r w:rsidRPr="00B96022">
        <w:rPr>
          <w:rFonts w:ascii="Times New Roman" w:hAnsi="Times New Roman" w:cs="Times New Roman"/>
          <w:sz w:val="24"/>
          <w:szCs w:val="24"/>
          <w:lang w:val="en-CA"/>
        </w:rPr>
        <w:t>Review of the literature relevant to this program:</w:t>
      </w:r>
    </w:p>
    <w:p w14:paraId="002CA026" w14:textId="77777777" w:rsidR="00B30B9C" w:rsidRDefault="004E6207" w:rsidP="00F244AF">
      <w:pPr>
        <w:widowControl w:val="0"/>
        <w:spacing w:after="0"/>
        <w:jc w:val="both"/>
        <w:rPr>
          <w:rFonts w:ascii="Times New Roman" w:hAnsi="Times New Roman" w:cs="Times New Roman"/>
          <w:sz w:val="24"/>
          <w:szCs w:val="24"/>
          <w:lang w:val="en-CA"/>
        </w:rPr>
      </w:pPr>
      <w:r>
        <w:rPr>
          <w:rFonts w:ascii="Times New Roman" w:hAnsi="Times New Roman" w:cs="Times New Roman"/>
          <w:noProof/>
          <w:sz w:val="24"/>
          <w:szCs w:val="24"/>
          <w:lang w:val="en-CA"/>
        </w:rPr>
        <mc:AlternateContent>
          <mc:Choice Requires="wpg">
            <w:drawing>
              <wp:anchor distT="0" distB="0" distL="114300" distR="114300" simplePos="0" relativeHeight="251658240" behindDoc="0" locked="0" layoutInCell="1" allowOverlap="1" wp14:anchorId="139A6F48" wp14:editId="6902D3EA">
                <wp:simplePos x="0" y="0"/>
                <wp:positionH relativeFrom="column">
                  <wp:posOffset>88900</wp:posOffset>
                </wp:positionH>
                <wp:positionV relativeFrom="paragraph">
                  <wp:posOffset>1076960</wp:posOffset>
                </wp:positionV>
                <wp:extent cx="3171825" cy="2407285"/>
                <wp:effectExtent l="0" t="0" r="9525" b="12065"/>
                <wp:wrapSquare wrapText="bothSides"/>
                <wp:docPr id="2" name="Group 2"/>
                <wp:cNvGraphicFramePr/>
                <a:graphic xmlns:a="http://schemas.openxmlformats.org/drawingml/2006/main">
                  <a:graphicData uri="http://schemas.microsoft.com/office/word/2010/wordprocessingGroup">
                    <wpg:wgp>
                      <wpg:cNvGrpSpPr/>
                      <wpg:grpSpPr>
                        <a:xfrm>
                          <a:off x="0" y="0"/>
                          <a:ext cx="3171825" cy="2407285"/>
                          <a:chOff x="0" y="0"/>
                          <a:chExt cx="3171825" cy="2407336"/>
                        </a:xfrm>
                      </wpg:grpSpPr>
                      <pic:pic xmlns:pic="http://schemas.openxmlformats.org/drawingml/2006/picture">
                        <pic:nvPicPr>
                          <pic:cNvPr id="1" name="Picture 1"/>
                          <pic:cNvPicPr>
                            <a:picLocks noChangeAspect="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171825" cy="1626870"/>
                          </a:xfrm>
                          <a:prstGeom prst="rect">
                            <a:avLst/>
                          </a:prstGeom>
                          <a:noFill/>
                          <a:ln>
                            <a:noFill/>
                          </a:ln>
                        </pic:spPr>
                      </pic:pic>
                      <wps:wsp>
                        <wps:cNvPr id="217" name="Text Box 2"/>
                        <wps:cNvSpPr txBox="1">
                          <a:spLocks noChangeArrowheads="1"/>
                        </wps:cNvSpPr>
                        <wps:spPr bwMode="auto">
                          <a:xfrm>
                            <a:off x="0" y="1637717"/>
                            <a:ext cx="3153409" cy="769619"/>
                          </a:xfrm>
                          <a:prstGeom prst="rect">
                            <a:avLst/>
                          </a:prstGeom>
                          <a:solidFill>
                            <a:srgbClr val="FFFFFF"/>
                          </a:solidFill>
                          <a:ln w="9525">
                            <a:solidFill>
                              <a:srgbClr val="000000"/>
                            </a:solidFill>
                            <a:miter lim="800000"/>
                            <a:headEnd/>
                            <a:tailEnd/>
                          </a:ln>
                        </wps:spPr>
                        <wps:txbx>
                          <w:txbxContent>
                            <w:p w14:paraId="6B4A9F3F" w14:textId="5D654A45" w:rsidR="008F6A49" w:rsidRPr="000F190C" w:rsidRDefault="008F6A49">
                              <w:pPr>
                                <w:rPr>
                                  <w:rFonts w:ascii="Times New Roman" w:hAnsi="Times New Roman" w:cs="Times New Roman"/>
                                  <w:sz w:val="24"/>
                                  <w:szCs w:val="24"/>
                                </w:rPr>
                              </w:pPr>
                              <w:r w:rsidRPr="000F190C">
                                <w:rPr>
                                  <w:rFonts w:ascii="Times New Roman" w:hAnsi="Times New Roman" w:cs="Times New Roman"/>
                                  <w:sz w:val="24"/>
                                  <w:szCs w:val="24"/>
                                </w:rPr>
                                <w:t xml:space="preserve">Figure 1. </w:t>
                              </w:r>
                              <w:r w:rsidR="00782350" w:rsidRPr="000F190C">
                                <w:rPr>
                                  <w:rFonts w:ascii="Times New Roman" w:hAnsi="Times New Roman" w:cs="Times New Roman"/>
                                  <w:sz w:val="24"/>
                                  <w:szCs w:val="24"/>
                                </w:rPr>
                                <w:t>Several different c</w:t>
                              </w:r>
                              <w:r w:rsidRPr="000F190C">
                                <w:rPr>
                                  <w:rFonts w:ascii="Times New Roman" w:hAnsi="Times New Roman" w:cs="Times New Roman"/>
                                  <w:sz w:val="24"/>
                                  <w:szCs w:val="24"/>
                                </w:rPr>
                                <w:t xml:space="preserve">ombinations of TFs </w:t>
                              </w:r>
                              <w:r w:rsidR="00782350" w:rsidRPr="000F190C">
                                <w:rPr>
                                  <w:rFonts w:ascii="Times New Roman" w:hAnsi="Times New Roman" w:cs="Times New Roman"/>
                                  <w:sz w:val="24"/>
                                  <w:szCs w:val="24"/>
                                </w:rPr>
                                <w:t>are necessary for activation. DNA motifs are lab</w:t>
                              </w:r>
                              <w:r w:rsidR="00E37E89" w:rsidRPr="000F190C">
                                <w:rPr>
                                  <w:rFonts w:ascii="Times New Roman" w:hAnsi="Times New Roman" w:cs="Times New Roman"/>
                                  <w:sz w:val="24"/>
                                  <w:szCs w:val="24"/>
                                </w:rPr>
                                <w:t>elled.</w:t>
                              </w:r>
                            </w:p>
                          </w:txbxContent>
                        </wps:txbx>
                        <wps:bodyPr rot="0" vert="horz" wrap="square" lIns="91440" tIns="45720" rIns="91440" bIns="45720" anchor="t" anchorCtr="0">
                          <a:spAutoFit/>
                        </wps:bodyPr>
                      </wps:wsp>
                    </wpg:wgp>
                  </a:graphicData>
                </a:graphic>
              </wp:anchor>
            </w:drawing>
          </mc:Choice>
          <mc:Fallback>
            <w:pict>
              <v:group w14:anchorId="139A6F48" id="Group 2" o:spid="_x0000_s1026" style="position:absolute;left:0;text-align:left;margin-left:7pt;margin-top:84.8pt;width:249.75pt;height:189.55pt;z-index:251658240" coordsize="31718,2407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nV6XAMAABUIAAAOAAAAZHJzL2Uyb0RvYy54bWycVW1v2zgM/j5g/0HQ&#10;99Wx827UHbZ2LQbs7orb9gNkWbaFyZImKXF6v/5I2U6adsPWBahLShRFPnwoXr49dIrshfPS6IKm&#10;FzNKhOamkrop6Ncvt282lPjAdMWU0aKgD8LTt1evX132NheZaY2qhCPgRPu8twVtQ7B5knjeio75&#10;C2OFhs3auI4FUF2TVI714L1TSTabrZLeuMo6w4X3sHozbNKr6L+uBQ//1LUXgaiCQmwhfl38lvhN&#10;ri5Z3jhmW8nHMNgfRNExqeHSo6sbFhjZOfnMVSe5M97U4YKbLjF1LbmIOUA26exJNnfO7GzMpcn7&#10;xh5hAmif4PTHbvnf+3tHZFXQjBLNOihRvJVkCE1vmxws7pz9bO/duNAMGmZ7qF2H/yEPcoigPhxB&#10;FYdAOCzO03W6yZaUcNjLFrN1tlkOsPMWavPsHG8//OzkfL7Ck8l0cYLxHcOxkufwN6IE0jOUfs0m&#10;OBV2TtDRSfdbPjrmvu3sGyioZUGWUsnwEMkJpcOg9P5e8ns3KCfA0wlw2MVLSYrJ4QG0GU4wzOiT&#10;4d880ea6ZboR77wFVkOvRSjOzRNUz64rlbS3UimsEspjYtABTxj0A2wGdt4YvuuEDkO7OaEgR6N9&#10;K62nxOWiKwWwx32sIB8OrR6AQtZJHYYie8f/hXghM5b74ETgLYo1xDSuQzmPGzGBU8yYjgfmkbL/&#10;y1TgmO2CiX32Yualq2y1WceGP/IH0HU+3AnTERQgC4g0umf7Tx5jBtPJBKPWBrGMuSh9tgCGuBLj&#10;x4hHERLALoK3zU/Qg/YM/Be17+eWWQFRotsTm7J0PfHpC7bee3OYejiaYQOTcIBlpE6shn1CLOdM&#10;3wpWQXwDucYb8Ohw3Qtqka7m6zXEFME6vQXL+WK2Hd6C9Wq7SreRxVNDn9D+zYJ4o2Q18du7prxW&#10;juwZPPa38Td6PzNTmvQF3S7hTYow/NTFLP5+5KKTAaaWkl1BN0cjliN4H3QVUw5MqkGeqIFoDtRA&#10;KRzKAxiiWJrqAYrjDDAQZhRMUxBa4/6jpIfJVFD/fcfwUVIfNdRmmy4WOMqisliuM1Dc453y8Q7T&#10;HFwVNFAyiNchjr+BAe+gn25lZPopEuAuKkDZKMXZA9LZcHusR6vTNL/6HwAA//8DAFBLAwQKAAAA&#10;AAAAACEAkaJ8e3jqAAB46gAAFQAAAGRycy9tZWRpYS9pbWFnZTEudGlmZklJKgCK5gAAgAAgUDgk&#10;Fg0HhEJhULhkNh0PiERiUTikVi0XjEZjUbjkdj0fkEhkUjkklk0nlEplUrlktl0vmExmUzmk1m03&#10;nE5nU7nk9n0/oEUGYmGYUAQKf5QZbQZycoNPqFRqVTqlVq1XrFZrVbrldr1fsFhsVjslls1ntFpt&#10;Vrtltt1vuFxqYxFgxFwIAwCaLzfT5FLUwDYuWDwmFw2HxGJxWLxmNx2PyGRyWTymVy2XzGZzWbsV&#10;0uxjdzqaKwCwVdLmfT6DzW1j6zmv2Gx2Wz2m12233G53W73m932/4HB4XDg+eFxsdroaIrej0f5v&#10;EolTTJZzONHE7HZ7Xb7kXgKAACBQOCQWDQeEQmFQuGQ2HQ+IRGJROKRWLReMRmNRuOR2PR+QSGRS&#10;OSSWTSeUSmVSuWS2XS+YTGZTOaTWbTecTmdTueT2fT+gRQYiwYi42O10NExOdzgA3iQSv9iA4GiV&#10;nVdu0GtVuuV2vV+wWGxWOyWWzWe0Wm1Wu2W23W+4XG5XO6XW7Xe8Xm9Xu+Tqh0Wj0ml01+QMfjIZ&#10;PVjVcGX3HY/IZHJZPKZXLZfMZnNZvOZ3PZ/QaHRaPSaXTWW/0akUqmQVvAcDgAsCoWrZls9mEvT7&#10;veb3fb/gcHhcPicXjcfkcnlcvmc3nc7U4HWU2EHgRiMALUEgkUtTvNjn+HxePyeWIwGAACBQOCQW&#10;DQeEQmFQuGQ2HQ+IRGJROKRWLReMRmNRuOR2PR+QSGRSOSSWTSeUSmVSuWS2XS+YTGZTOaTWbTec&#10;TmdTueT2fT+gRQYiwYi42O10NExOdzwl/wMbDEZPdmM9nAqg1mtVuuV2vV+wWGxWOyWWzWe0Wm1W&#10;u2W23W+4XG5XO6XW7Xe8Xm9XuGgQSX8FBEGg0dAQBAIcgZ+PwagJ/v8CxB/gEAgwvOl0jgwuh0Q1&#10;1AMBv8mi4XMZlM9njy+avWa3Xa/YbHZbPabXbbfcbndbveb3fb/gcHhcOGjPjVh8PgbBDDqoSvh8&#10;g8sOp1AYdPF4ADIzZFB0Ov9ThMJkFoeVg8T0en1ev2e33e/4fH5fP6fX7ff8fn9fuxDUUBqCYDgQ&#10;fpNBMep6CaPJxnEAoSOSrh9oGI4XBeeJxnseoLm5DZ8v5D0PxBEMRIKgIIAAIFA4JBYNB4RCYVC4&#10;ZDYdD4hEYlE4pFYtF4xGY1G45HY9H5BIZFI5JJZNJ5RKZVK5ZLZdL5hMZlM5pNZtN5xOZ1O55PZ9&#10;P4gKqEDAcCAQcxW83ofEw220BAJQIm4wMBn+VRYLWGyWczR/UrBYbFY7JZbNZ7RabVa7Zbbdb7hc&#10;blc7pdbtd7xeb1e75fb9f8BgbANxcLh4HX6/lsjKcDA++n0Ab0mAyGn+ngsFSwy2i0VVgtBodFo9&#10;JpdNp9RqdVq9Zrddr9hsdls9ptdtt9xAxoMhodSW7nYhz44HAA6jgH1AywKhW72yAH+JGt03duet&#10;1+x2e12+53e93/B4fF4/J5fN5/R6Z4M/YBQO/3+nDg4nGXiq7HXqG8B/eW6EYBkGeZ4hPVAsDQPB&#10;EEoGgICAACBQOCQWDQeEQmFQuGQ2HQ+IRGJROKRWLReMRmNRuOR2PR+QSGRSOSSWTSeUSmVSuWS2&#10;XS+YTGZTOaTWbTecTmdTueT2fT4BDoZjNYopttslDt5PIBT+aqILhd/pMMBg0MxotFNU6uV2vV+w&#10;WGxWOyWWzWe0Wm1Wu2W23W+4XG5XO6XW7Xe8Xm9Xu+X2yDcZDJOoFvt8wkd3u8A36KvsAYsyCkUv&#10;FngQBixp5lyYzOZ3PZ/QaHRaPSaXTafUanVavWa3Xa/YbHZbPGDTAno4OVyoUtul07SCOADAd/lw&#10;WCxhsVnM0f8Dnc/odHpdPqdXrdfsdntdvud3vd/weGUDQYDAkkx3vBZn5wuAB4vqo4OB0AKkLBUm&#10;MpnM5a+L/P/AEAu8gICAACBQOCQWDQeEQmFQuGQ2HQ+IRGJROKRWLReMRmNRuOR2PR+QSGRSOSSW&#10;TSeUSmVSuWS2XS+YTGZTOaTWbTecTmdTueT2fS8VUEJCkAgJtqVrNUJAd/v+f0+DOgCgUAFqgs1f&#10;tFojiBvyoV+wWGxWOyWWzWe0Wm1Wu2W23W+4XG5XO6XW7Xe8Xm9Xu+X2/X/ARIajAZplLtxsmUZv&#10;R6AHAyCnQIzicUPlmgQBitnNVqt3H5/QaHRaPSaXTafUanVavWa3Xa/YbHZbPabXbT8aC4XDEgvV&#10;6stFN1ugPbwpZhMJv9BB8QnxmM5mIbi9PqdXrdfsdntdvud3vd/weHxePyeXzQ8gC8XtZZNNpikG&#10;v5/dhz1MAFYVC1msRos4aoGyLzwFAcCQK8aAgIAAIFA4JBYNB4RCYVC4ZDYdD4hEYlE4pFYtF4xG&#10;Y1G45HY9H5BIZFI5JJZNJ5RKZVK5ZLZdL5hMZlM5pNZtN5xOZ1O55PZ9JxqMRiOSi7XcxDy4nCAp&#10;/TYK/oGWhWLHwzXy+A83K066dXa9X7BYbFY7JZbNZ7RabVa7Zbbdb7hcblc7pdbtd7xeb1e75fb9&#10;FhwMBmvV20WcQgY/3/f5CsgmEwAhA8IDmy2ezUdjM1m85nc9n9BodFo9JpdNp9RqdVq9Zrddr9hs&#10;a8J9oGh4AQC5E42GwAdlBnaAwGACULxg1WUzmaLN/zedz+h0el0+p1et1+x2e12+53e93/BExl4z&#10;Wk60lB08nlzn7AyYLBY9Vw1GoEoG+vD+f1+/5/YLAYAAIFA4JBYNB4RCYVC4ZDYdD4hEYlE4pFYt&#10;F4xGY1G45HY9H5BIZFI5JJZNJ5RKZVK5ZLZdL5hMZlM5pNZtN5xOZ1O55PZ9IyGLxg7l40WgEZ/E&#10;X/HwDD6XAlYFAq/0WGw6Z2W0Wcm6TXa9X7BYbFY7JZbNZ7RabVa7Zbbdb7hcblc7pdbtd7xeb1e7&#10;5fb9PRiJxOGhoAAC5E02WxTZ++QDTXOBQM/2EEQg/mMDQg72cDgY9cMAKfEACBjQ5nKGjE53PDXe&#10;AwGACQLhc1GUz2eLb/u95vd9v+BweFw+JxeNx+RyeVy+Zzedz+h0el0wAMRaLR8e3O6GCU3Y65y9&#10;AEAn+qAsF36mg2G2s/38/UWzNwp4G/YwMRYMRcbHa6Gi1bWoYIQWhce5fmmaQGvq6kGQbB0HwhCM&#10;JQnCkKwtC8MQzDUNw5DsPQ+robBiGJKlmaZpjUCx+H4mrMgafw5hKExpnuep6CgaJsmycCSPw/T+&#10;P9ACEk0DINH+TYMAuKj5GeV0QSfKEoylKaOoCIAAIFA4JBYNB4RCYVC4ZDYdD4hEYlE4pFYtF4xG&#10;Y1G45HY9H5BIZFI5JJZNJ5RKZVK5ZLZdL5hMZlM5pNZtN5xOZ1O55PZ9HyEMBg9F60GgC5okQ4HA&#10;ApgqFUGymezz9LBiLBiLjY7XQ0TE53PBXSBQKACeLhczGSzWaNZ/b7hcblc7pdbtd7xeb1e75fb9&#10;f8BgcFg8JhcNh8RicVi8Zjcdj8hkYMH8oCBeDge91i02lMUUHQ6/1ZTzOy2czk3MKvWa3Xa/YYIR&#10;RcL32vGk0QPA3/kt5vd9v+BweFw+JxeNx+RyeVy+Zzedz+h0el0+pBRf1wgKH4/HeqGq1Za0QXSD&#10;SJhOnWOz2cZJpq61XK9YABnw8/1WEwkRmZRl51f8/8AQDAUBwJAsDQPBEEwVBcGQbB0HwhCK8BZC&#10;gLiKe58HMRxum4ASWCcFoXH+aR5HiBRwxQfD2qw96uh6d53gAMAUhSWpjKmJkJR1HceR7HyUoCCA&#10;ACBQOCQWDQeEQmFQuGQ2HQ+IRGJROKRWLReMRmNRuOR2PR+QSGRSOSSWTSeUSmVSuWS2XS+YTGZT&#10;OaTWbTecTmdTueT2fRsbC0Whwqu94OM6ORxyl3gMBgAli0YK9jtBmlKcDEWDEXGt2uhoq4JhR7tJ&#10;4O8JuS1Pef223W+4XG5XO6XW7Xe8Xm9Xu+X2/X/AYHBYPCYXDYfEYnFYvGY3HY+HDDJCU3ud0Now&#10;Ol0SlaBIJgA/h0OEJnNFor+s1sXBICABovIAgAfstns9hZDcbndbveb3fb/gcHhcPicXjcfkcnlc&#10;vmc3nc/oREXdMeIJyuVhk92u2UqsLBYAIgOBwZs7zM6cCf1BoIAoFGxk7U9wN/9H7ff8fn9fv+f3&#10;/P/AEAwFAcCQLA0DwRBK/BjBgfECcRxGCJrtu677wvG8rzwVDcOQ7D0PuSgIgAAgUDgkFg0HhEJh&#10;ULhkNh0PiERiUTikVi0XjEZjUbjkdj0fkEhkUjkklk0nlEplUrlktl0vmExmUzmk1m03nE5nU7nk&#10;9n0bGYuFw8PzlcrDJztdspVYWCwARAcDgzZ1VZ0/rFZrVbrldr1fsFhsVjslls1ntFptVrtltt1v&#10;uFxuVzul1u13vF5vVyGYvF47PzkcjEpNLlFNp9RqdWq97x2PyGRyWTymVy2XzGZzWbzmdz2f0Gh0&#10;Wj0ml01wGGpHR/cbkYpQdrsplOqFSqlW0+53W73m932/4HB4XD4nF43H5HJ5XL5nNg4x6A5Pzicb&#10;G2Gyw+0xW3qvO73f8Hh8WZgIgAAgUDgkFg0HhEJhULhkNh0PiERiUTikVi0XjEZjUbjkdj0fkEhk&#10;Ujkklk0nlEplUrlktl0vmExmUzmk1m03nE5nU7nk9n0bGQuFw3Pbmc7IKTsdcpVYWCwARAcDgzZ1&#10;VZ0/rFZrVbrldr1fsFhsVjslls1ntFptVrtltt1vuFxuVzul1u13vF5vVyGgwGA1PLkcrKpNLlFN&#10;p9RqdWq97x1jAkDAePgz5iYGgYBt7+gb7ygAAsDBcDJEDIMDEsDBUDesDbcDYcDXMDeUDfWf3G5h&#10;ejgz/gb23XB4XD4nF43H5HJ5XL5nN53P6E+GoxGI0O7kcjLKbrw0nxFQqVUq3R8kcUsDLWfzkCyc&#10;SbEDE9vY8DHV3C8DUMDI8rZsDMCBmsgb1vKlgGoGecCIKNKBksg5uoGEkEwlCcKQrC0LwxDMNQ3D&#10;kOw9CoZBaFoZjwdB0GYKruKYpzwMW8cPwu86BPSykBvaiL3oE+K3PmgT6rcByBlqgYeJ2byBiEgZ&#10;wxgiLVoEQSBh6gYbwSB6BncgYBQdCCKICIAAIFA4JBYNB4RCYVC4ZDYdD4hEYlE4pFYtF4xGY1G4&#10;5HY9H5BIZFI5JJZNJ5RKZVK5ZLZdL5hMZlM5pNZtN5xOZ1O55PZ9GxkLRaMju6HSzSs63VKVWFgs&#10;AEQHA4M2dVWdP6xWa1EVLAy1W5I/oGA4m2IGJ7BE2PAx1aYcGYG2oGDLcACBA2Ddb1CCFA13AwFA&#10;2VAxve5kB4G54GEYW3YGJMNkclk8plctl8xmc1m85nc9n9BodFo9JpdNLRqLxeMDm53Ozyu6qXKK&#10;bT6jU6tV9Pu8rXYFX95A7FArJErNArRnLXArblATA3FAwpE3pA23A3NA3JA+rAufAg7Aw5AxLc4u&#10;LYG1ODK1/A7vCsHAsL64jiIEz4GKYfjoFkPo/8AQDAUBwJAsDQPBEEwVBcGQbB0HoUGwVhgF45HW&#10;cxoNi2aTtqqCpKoq0IREkQDIGAiTsYgTtocUKBjUk5/oGe6yrOhZwoGFS6n6gZ8sqV6Bigh56oGP&#10;iBkgj8ToEOSBjygYIIfHaBSTEaJm+gYQIW+IAPnBMnoEYiBhWib+AA/0qTPNE0zVNc2TbN03zhOM&#10;5TnOiYKCoI6HScppCydR0qYp0PNxEM60KlIJIGdqHk8gYxp+44AOShJwIGENDIW6aBHKgcSoUeKB&#10;g8gZ5JWDDBIG8KHEEgY/0LKyBSw+DCQPMSBL+gS4ItMkzIigIIAAIFA4JBYNB4RCYVC4ZDYdD4hE&#10;YlE4pFYtF4xGY1G45HY9H5BIZFI5JJZNJ5RKZVK5ZLZdL5hMZlM5pNZtN5xOZ1O55PZ9GxoLhoLD&#10;k6HG0yy6nTKVWFgsAEQHA4M2dVWdP6xWa1PQlA3bD09AzHP2xAxPC3BAxDW7ZEEZAznDw9A3HM7X&#10;AmrAwTC3/AwFbcA34GIIWyoGN8BJTXA7fAgRG27AxJicplctl8xmc1m85nc9n9BodFo9JpdNp9Rq&#10;dVFBfrRWdXQ6GoW3TS5RTafUanVqvq99v49XYFX4dYYFY59ZYFZ4VaYFd+BM2Rh4XxAAFJ2qYGVr&#10;5AwhA3l0ZJgoFhIVhoFiOAM4GlepEnfAwjC8jAsn4vx+f1+/5/f8/8AQDAUBwJAsDQPBCXBhBYVD&#10;mc50GqLh0nQpinKgqSqKtBMNs84QAOshjjAA5CeuUADmIS5wAOhDiOG0gYSoWVCBiynYPoG8gAAC&#10;hYxIGT8WodHLzIS9AAPU0sPE4gYnIGAaJjLGiBiE+jJSBK0ryxLMtS3Lkuy9L8wTDMUxqyGczBQO&#10;ByHKa8JQo28LN1DKqzJOiWQ9ECFxFEieRNFCERVFk6oQbiBhGhZfIGIafnigYHIOvqBEggY5JeFS&#10;Bx6gQYoGDKBgWgZ+IGdyBvqABZIGU6B0gkIkU6g5LIGp6FG2gY8oWfSBlmy4XoGaCJxyKCBmkgZe&#10;ylKj7IogIIAAIFA4JBYNB4OD4GRIRDYdD4hEYlE4pFYtF4xGY1DnpA1zG5BIZFI5JEiBAwnJZVK5&#10;ZLZdL4ewYG7JhNZtN5xOZ1O55GyhAwHPaFQ6JPX/A1dKwFAyjRadT6hNVjA35LxtAw7Ua1W65FWZ&#10;A3DXaGNLIJzc5HI2C66HROVWFgsAEQHA4M2dd2dYr1e75fYuEoG7YmnoGY782IGJ4e4IGIb9j5BX&#10;4EM4e/qBfhLA3vA47AnlA8tOhvA0pAxlA6XKnfA0xAz1K29jZu64HcchDRfA2hlYGeIGkoG+YOvY&#10;GQoe3YGJK2MIGz9vz+hLs6ADtA0v0exIGNAxz2e934vMoFP4E8PB5/R6fS9oGCfV7/BoQAoMLIwV&#10;A3r8P16lNAy2l7+oELL9wI7DJAAKiwQKigYQaEo4rYbQvLYty4Lkui7LxBcNw4vjAIEwSJMIgTDL&#10;6xCBMUhzGIEx0Or6SyBjSiZOIGMsXJERSBjggYCqGaiBiCmaNtjFjZtq87coE3aDE+gY9oGc6JuI&#10;gTjIc5CBOUrTmIEZ5uRvL6hM2gQWoMTaBjNMDsmMESBByN80zgnBeIGWaDA1KE4zzPUvnsHyBASK&#10;c90ElRKoGbSBHUgYLvs/BG0cAAn0jQdJpAI1LAAb1MnclEAIHAdKVAlstgAaNBwaGASjhCIvwonC&#10;3riua6rwvNQ1rWyBw+AEQojEYARKvkTgBFKGxWAEW1unVFoEciBgIiZloGJqBnTUBOoGMKBgCi5x&#10;oGaqBgWgbRoEAyLragUkgBRKLSJY0jIE2zvhWgYxIGRyBnKjcpgBKqGyuAEsqjUZnqPZGCoa/KBA&#10;ZMsz4MqJjBRNpAYbiaCFkgcAoJO6BSjimO48mB7CRP4wY/hpCoGadEUVRiBHqUmXgALeZZLZAU5s&#10;ABsZzTaBJSl2MU/mmg1HUtBBlowRjacxzG4MFWpvV8L1lDWg6o99c12iFe1+vdg2GhFi2PqqVlgg&#10;Ynou+VmIE+iBRzlsODqgZE2yib/oEWiBs+hzUgADaByagQhomayB3kiwHNQg+iAADyHmahaH4IAB&#10;44bfV+IRf2AIqgKAACBQOCQWDQeDjCBs9/wiHQ+IRGJROKRWLReMRmNRuBPWBgyDJuBmaOSWTSeU&#10;SmHsYUQIcoCVTGZTOaTWbQNZQNTQYNQNzzegUGhUOiUWjUeMPYkQIEmCkU+oVGiIWBtOBOqBheUA&#10;qBvVSV8AFuxVKyWWzRwU2kANi2O6BhObTuBFmz3W7XeNQqBNG8UYW38RHF1utumF0OiiKsLBYAIg&#10;OBwZs7JM6+5XLZfMRgJQN2xRPQMx5lsQMTxBwQMQ5nVSkBwPTwIOSh/QN6QNywNLwPPx3VwISQNr&#10;wMCRB5QMTQN0ygAwM1QNKRQ/wNBShvwMQRBlQMb73Lr2BkKIN2B7+63oAQyUh8PwJbreBCMRwIBA&#10;KDP1+wJqtWBEUiwJ3LchxWFYgQlCUoq1AAcJwoeRhGIENTmoKBSuIkHgeIEXRdKKITwAAZBkIcjy&#10;BJAgqRIEkjuRSlCWJcmCYimeqPHydrOloDwPJMFpBkGAATDkOQAGWMoygAcRTLkjAdlcVwAAyJIk&#10;gAAIBtagh/vsAB3GU7JhieJ4AH2eB4IkAYFgWAAmwUAABgSBIAF+HwfSwZpmo0AgGgaAAnsOAB+n&#10;yfIAFmDoOz5GKNJygUkIGnqBJ/FVHUfSFIo4pSmKcsgcFKUoAA2KAoAAYAiCIAB2mOY6HRhESOH+&#10;fh+VHD4AGgOY5gAeJqGoiQKB0HQAB+XZdpoc5cFwABjCmKapKogSrAArCBK0k8KAArywLELaaGZb&#10;AAB7bagFFbwACrcIAUFQZ2XMohx3SAAKXYgtWVbTtPV9X77Pugj5vpNk2llfleB+H6kLSFK1rat6&#10;4oGuiZW8UUogC5Yu4gkwb4mAA2YsAEBQGWONolficw48GHOWPWSAAGmTy+fZ9gAMWWpU/j+i9mSL&#10;T9P5r5uABL50AB7Z6qLzL5SSTBdogQjedR1m8MR0UaoTFMYxzIMmymharq2roizaBM6ibdgA0LMN&#10;GgTSoehqBZWzAcIXrCIyoABsoG+Kg7NL6BwWgRAoHTS6yRhKJRwgRxqE56BDWiE/oEuDeI26qBOu&#10;h7soE7e2Ke7yBQ6hzxN8uzzPQjgrCsgRUlSgR/7NViBTTNUqMegQCOHhqBTggRhmGgxYFggQmCYi&#10;b5oFhyBSuiwSPIcDXoQ/6BAcBz5PoAAUJaABtG0h/ZgAXxfIn4AAd8AB/NmAHTInbgAVLEKPpCkf&#10;KfXFgAJemQr/FGbOlhdqSheRJE+eOw7AAZIXwvgAHAt8iIHgsBYAADhI7DTlpWPuP0fQ+iBPfTUA&#10;gBDzYGFrEcI4AA0VZESBAzMGwoBQQTNmK4B4DwAD8UKRJ4ATl1AIA0T1ISRBvidE6SZQ4AFEkCUW&#10;ABpr64hRDiIUVSgACmllB2gIAAHFjAAF6twdgxBiEOfiQ10zZoKEWe28BkT0hJCSPOG8N5DgKrcC&#10;EMIYT4XxRsJMOYWotQADECcE5ZBVSrlZK2V0r4pCwljJmMuQQAAbSFIKvglSRydhXkYAADEjwAGD&#10;HWRJ774CByIIqOmTS612jnk8AA9R62VMrkRI8DAAE7p4G5KtPjwiBpPSgLaWRRGBMEGwgAADiiaN&#10;9JmvV7jvocQ5DJMMjUjArgAFRMkAAfpmAAR2jwhA0ppAAL+C2Vq9iBg5m0ABLR2WagAgtBclIbZy&#10;AAjDGKLMXHtkDHJO1cagijtAiKRMGc9QPBoHMOYcIZJPlDaeY0x5kTJzzoJQUuzWlRmeNAaI0jWA&#10;aEDTpQYhAXTdHCLKcUgSxyBOWfCTZZ4ADEETDcQMSZRpdSTd+RAMhA4cuMOsdg7VEib0ccwQhzQA&#10;DyFnc63Qi0KT/IAeFIZWA0CJn8PYe51ZTE2gAHwPgjYwRguyTi+4HJAlXtDBcXtoIWgtECUyQIcp&#10;t53kxD4HwgSOyBBwDgQISIkSVKpRIQREwAEUUyRU+195MYrgAfmAB+oFCTP4f0Ch/j/oAQCgIQcD&#10;YUQogAB4K0Vr3krjHq4AAcgqxVkSAmroAAQXsJqAOAcAA1xECIAANIPIeSJA+lmk5KA5pZjDCWEs&#10;iQKw/nRBYIAmA64qPXfISiHcPQAQ/iDXa41x67RHiSWSJaA4nLHiiD0AEU4qkIr2PhPYsQMgZI0B&#10;pAtjl+pSNaLqQw75BkEjPdKNMax0i8F4p+ozbFkgAWWs0AFHySrRWnH5apNJBDLkJIaWAAJZC2Lx&#10;CmFQ8sFLMHUVgCuDyNA1wkABbAzAACZwxXQM1dSHj3w8ADBDKWVi/xIAAIGJygS1LZLdgxNZeEyl&#10;9IidN27uSaOSRWY0yJlTMD9M6tBCJvzpTKmaXyVX5J+nBBYlU5A2zmjCAC250RBZTIc684c2qqsb&#10;FiAACOXQAJLSYsajRQZ5XIIHPUGYHgzz5HCGWfrTjF0AalQPM2dc7EloQ1wiTXmwGXbEABsjVqHk&#10;CojncgqXiBCZIGBEgYBioTYBeQM/RMXQuiIg3SU8eSnpMIFY0h6wyBJQpc46mDktDEnpoeE8ZGSA&#10;gIAAIFA4JBYNB4OMIGz3/CIdAx8PoEwWDAlIpIEXS7D44AIpAojAhsNoEy2XHYfHwBIQAORzAmQy&#10;JRKJNAhoNIECwXAnU6oECARAgSCYE+33M46fD5AkGg4EcDhAkikaRM3rAwZBk3AzNVa9X7BYbFY7&#10;JB2MKIEOUBZYOV3/DXy7XaAFgFApbBeiUSABQdjsAGSXy+AHAolFBQCBAIACi7ncAAKDKysg+HwA&#10;93G47ECxGIwASmu1wAAsUAFqKLQ9G02oeAQCACe6XSAAQFQqAGASSSAHSuFxBQUIBAACa32+AH07&#10;3eAFeEglbIQsoGpoMGoG5+h2e12+53e93/B4fF4wA9iRQjB5JQO1YrAAHCmUwAvR6PQA7GIxIdbo&#10;a+HQdAAFiDIMrYGBGkaAATjkOQAGqQJAgAahALWggKvqAAhGEYTeF4XjcCKIr1REgRCoGaaeIGC7&#10;sgUgZ6oujAtxi76TJOkaSN03ZbR1EaqgfHwAHlIIAJ6nzbNuqq3oaA8lgBJIAHzKDRgEASvGPKwA&#10;B1LIABxLgASsY7xhTMQAGxMrHoECbwuogQsu8fs3gAf05AAxTFnhO4AOc58nI6K8/AAVFAgAP1CA&#10;ApqnIJOoAKMo5h0claWIPJ0oHy2igO2NtMgASVOAAP9PgAQVRLFJx7VMACdJ29SFIEaMeVepAZ1k&#10;DwzHMc5wjMc5zRGVYLAsABEA4DgZmdYpnVhZFk2VZdmRE56BLmmZPIGMdmpQbCBhPaztJwgRm23c&#10;CZvOgS/oEFyBgegbFvIRaB3KthQoGLyOGggYY2sjaBMOh9KqEgaGq+46BOGh5lIGG9w4Sr5eoGIS&#10;OG6gYSYTVgAIYsMLgBDSBFuW6BCUJSxpugQVBUgRe4YABynKsaVJYlyYJksTSgAeJ4oFOYAAaBqB&#10;CeJ6BFgWCBE2rYADMrq2KUplEKgqSqO0q6BKyguiaLhWrWas60wo7b+SeuS6LsvC9L4vzAMEwjDI&#10;KFkJgAFdQHEVJUy8LAsO2FI8jyAAXEMQwAG+UBQAAZQwjClAKpCIBfF80YBgGABXOcAB+nqq4qyi&#10;f04FwFgWAAecyu+6SBTWgjrIE7Gr9R1PVdX1ikPM9FrPY9z4Pk+j7Pw/SEa6/0AQFAiyhGM4zgAG&#10;hMEwABu6GABmaMgsLPtDMNnTDsPxD1qqxKgUTyHFMVxbF4ARiLcZprGwARwAEdFtq0fXTIJ5SGno&#10;ASMsUlgO5B9H1zp5nmADJNSKQPeAQABQwFAAmIFIAAfwLTCmNMo2EzgATSeB0abTupvH6AAuRc0i&#10;NtBWCsAAl4RAADVCUlCfgrqAUEoQPyhimgACNDEAAHYaAAE5DcABoTRF6L3BgAD4FJpRKAUEhCig&#10;oxHAAAqJQAEaAAGtE8ACmQ2qbU6p8P6oVRlhScPiLgAChlEVWQNVz1zwKyBmrRWyuFdK8V8sBYSx&#10;FjRkjlHOOizFnwaKQtMgS1XVrYIEtoh44SBgmdY/qOrrQDEDhTHtbJA1fkCSodAS5Aw1FkG4QMzx&#10;DxTkDDWtYHhA3QkoBEQNgRXpSsEIcwYgTCJDsJZQhhh7EWJkLYAV8yRAmVECAcA4gQpRSokeyN4b&#10;xAkorIZaRIlpLwAExLGHgPBAhDiHIEF5eYABRijIMW8gSQgAI/aQUuFxTyogAKmdtqD/itFclbOs&#10;r7WSWtbO010uJcy6l3LKXkvZfS/mBMGYVfZAwjjTROBBzYABZmVPKOIcR2wGAlBKAAJZqwAD4fkL&#10;EC6Kiqg2cAAAELZx4DQXqAA103QXLnG2JQSjFQ3BuPHKF0ZA3SgAdPOymlNabU0dfF49KzXZHvPi&#10;fNC7uD9zad4gFAZbAdtAPez15YbA2PIEqJV5yF3oocQ8MBEFNyBvZAA9snxAqMFsRYQJFxF3woyO&#10;9E18z6H1PsR++9+KRTbFiCDXU3AwBgAABbXuEMI4PwgfbSKkbCoEJkTMQOCZ34KpuThBsAAGrIGX&#10;gGQRkjJRt2XP2n9QIqFBqFUOgEWIsQAA8tInlyKjEgJCi4Pg96wkmzaUopaIi6jSiZtsABwjhT2n&#10;uCtb0gsUoqCSU8qBUQgivM6Z3XAc9y7H2RjCq2rRYozAeDLcscIZxzK7REr1X6wVhrGWPdG8V46a&#10;R3WiSiPQAI+Oqj8gkjg4CBghvJfNZcjwAB1kUQMDhAzXkzlqt0AF4SUX9AAPwgckb6SscEWCU5HJ&#10;VAAwVfQ9Ur2HEPYgQJiRYzfncl4WmWpYgdg7IFaFNFiSBpwAA4ogSggADGGMQIbI2SBTaO3MctMy&#10;pmFiG7hcEUowAS7IE/wgzGgAMYCkFIgQrxXljaTOEADTJyNOOzOeABAzNECGthKmwNi0AAAjPA7L&#10;XR+KnpPSksoFoGATBuwifjaJ/kCCdcwBIGAMAAFaBACGBWancpGFWAYAkmCwjaPkdY6yvBMHDIIB&#10;YHgPEFHrQoAAtKEIipcQavMxMtaZ01pstgRFxgDp2synrtKgO3PzUM/r8hdsiI6YkxYBnIgkDSGk&#10;AAIgxrVH2kIWoJpCD5NlVN6DGh3DMGYxUOIcSxaE0MPPGK4KuPbX6bg7LjiBBEfA+J8iNSRgA0Zo&#10;0Jm3ztiT3ElLBBX7A1wg6/QsJyjlpZB1Ya9pBq/gAhRDCGQMd8AAANvtZFhYHlHIE4s8C5yBO/O5&#10;D6xyvlf5HyQK3hwADMmaOEcNOQ/iC71s3Z2FtnyCAF48/h/RFCKhA5IQ6IKlYhgAca46qNUmjFdF&#10;PzGs74yEXAU5cITvOQAOAcCQjldHAQ3y5bypxsHoQY7wueTF+QdOEO32AYBAfAMgaB+FIddX8JgR&#10;OeHoeA7xjuUHq/DppY5NkCXj2PtBHLzR5Wo6y9sgCHXwIFfLtPdTw3rEcQPDpKGbECzyTPvffdNY&#10;VAAL/BhA5UEIwfhHux0MKSxwwWEgIIAAIE0oFBYNB4RCYMCIKJX/CohEQADAZAjud4ETCZAhUKoE&#10;BgNEWm04EWy3ApHEpVBWCwYEPh9AhyOYEyGRK4OJhNAmu14Ex2PAh4PIiHQ7AnE4oE3m9AhGI5xC&#10;j4fIEg0HAjgcIEkUjUZw9YLFYO7oK5a9Z7RabVa7ZbYSIxRAgUgLdCSu/4fdaiyS+XwA4FEooOUn&#10;g8AABQeDwArAWCwA/Xs9r1CSa5HIAAUGw2AFsKLi82y2bOFiGQwAQV4vIOtRKJQA9G43MnOFlBVN&#10;CJ9An5s95vd9v+BweFw+Jxa8KyRAgEYONKh2rFYAA4UymAF6PR6AHYxGJELved88222wAxiuVwA8&#10;Gez4gFewACEwmFvHEqFQAGOWSzzZWhYKkgAN2njJgEgoVlJBAAJMk7fmXBwABtCLiH7CgAAFC61s&#10;SxR5Q4AB1Q+AAKxE3hORKABQxQABoRW156HoiAExiAESk4AAtRu/gUx0ABsR6fqCms4SjoECDfwp&#10;H52ySAALSYAAAye8pjGMAAcSqABJywAA3S2g7zvQ+z7j9MQAKsq6DALNAAH1NYAJalwgTgiC8Ief&#10;M6swBQFAAriujXPoAFHQAAL6vyVDbQwAElRLeDNRgAE3R7+IK8iBHxSNLKjJ4AgAC8m0ugx1HWdY&#10;AH9UlPVMupNIKSlT1ZVtXIOCSCnaqJPIKMdXpUbCChOiRwIKENcWDYVhtGgptIKxSIn8goKoKsiI&#10;gmgp2WI4TkoEXK0m+goQIkZSChvalwpUXqCiEiRuoKElhhggpnvA4gEIYAAiCIgQnCcgQlCUgTNI&#10;QEFuAAcJwrYlqXpiACZpqm6zuggTqIELguIGgiIQwAD1oFUoAA8DyBHMcy0KmqszKyrautmsCBLE&#10;gxNoKM1xZhS5jLjhC6N6781MKABgCFcy3BKN43gAEK+gAvi/MAwSDCid53gAAwISKViKMeeuUt8J&#10;50HQAAEAuC4AFop4AHqpiVgCAgCAAJxxnHrgMAwg59w6VzEv42qBNug4NIKc+Y79v/AcDwB7WsBL&#10;mVc57oum6rruy7buoVnB+nxSpzFmWaD7PtIHR2BzPAAe22AAZQxDEAB0tSs73Oy+L5nob9tHEU28&#10;rSeBpIIcZVFVYL/JQgR1ILr69TygR6wQUkFJM4EHGXCEJCD6AAdn2i9a9r9MwzusOHlD0QRFZrmq&#10;AoJY/IADUtUZv0oOQv2AAPX3uJHQUx5HtngBaLg9o/bfSOAEkqzSYBYg4EYCOnHSOkg4NYFAAGjA&#10;0ACXgAJgAAmIPyZCrEHTQAVNSbE3AATgEBOReINj6AAJeEwAGgtCJGSQF0LSzqGDaohRQvYaJtYK&#10;QptDaQNQ7Pgz0AAIogAAeY84GxzV2ECGi4KJUS4mRNidE9WJAlZk4VqQJW7fldECV4RFXxAlgRPi&#10;a2kjhBX8P3jIQV5DxYlBLIK5ggSmiIh1IKIwiSRSBNOJwLcgpsomiVIKaItC2iBMAIgt4gS4IwLB&#10;XIQJnxEF0ECXUsKI7F13q4ErH4AAag1E8NyR1ghLgAEwJkTQABNicADAGQJUJAoCm8FcK5hx1Szs&#10;igsVgrSemTmTauysgrLSBMvkTMElbMyZM2N4zgfKShYAUAoXUF4iREgABQHYOzRmitJIOEwpIAAF&#10;lGAAK4CSsR9tNN4ANGQU0XEHamRUfw9x7krB0w0DrDz6n3AiDIGQAAGk6L+oEZIXgvHEbu9IhDey&#10;BN9mFQmhVC4luEIE4ZV7iTpMPcado7h3oRD4a0AAWIGQMkRSgC8RYi5pBzDmAAeI1BqAAF8nEfSS&#10;iVOrPgfJ07qRgBFCLQwADvQAIAeAQJ4RdXiNjeO8lBhvohoRiKEmphnBbC2WohoAD23uvAe+XVOa&#10;TkoFeqy+QWIAAo1hAAA6slKB4jxfijtHo2H7RlN+/pIyFX/pLU6XY88ET7AAPGeR+QAAqV/rwmFM&#10;aZYMJpTXCSDsH4QyVqy5RSqF0CgvskAA0MgCJQwhkJIAAf7OAAEFZ8tY1rRAAr6HK0wABH2pOHJO&#10;JNOrXWvthbGJUUX/K0Vs3+LIAItkQi60O2S1JmyqKiDQgozYnDzLCRIV5BQpESJCpQgscCIBlIKj&#10;W35CZBAAkIQqQwAJEXXOJIs+C510rrXbJUqNo7tMAAm/idxemrFyeIxaERZ4byiYRKSUxKwxxXRM&#10;Ys6IABdC6LQAcA5Aks1mIFOFjKyyVy0guABksuDeS7IRL4AEwLwRPmIzU30yJlTMmdNCaU1JrNIM&#10;CQcIAvhfKbejTenLqDVGzAmDoHS8xijFPTA4XIMJJkRA+F0Lt3hQCgZyYYWMPABkgAAFNDo/1Si/&#10;NKAAdYwBgHAoG9QgVBgAUIw3l/MGYSJUOABRBxDDXFnWPe4+jBD6NNbo7R9symgei0FoAADS+kPZ&#10;WABlI0yo8HEJpk62mpqsYU6p5T54Jk6hvGQSgt5aD6lAAqYEmp1UFiVSqoh+qyIyvSak2J7UQABd&#10;6lAAdg7Jaqsr/W4UkpTWmtvWOBX2tdbThVwf5XJJUAWKoYfOad6IjdhRCQfBKCkFkzEFgzCOGyb0&#10;4kKqzVlPdHHyi/2sAAnpPiOkeUKodRNmrOB/s9aAtRTyoGxNkN3dQAASbttWQW1uYt5bz3pvUAFt&#10;IpkriqACK7Mbc27IVb2L+9lTNXqGQoTpBQyRO3zbQhWBCBBHKjl5uBEbNECaFmK7N2yE3du/wQt1&#10;4pGkKkfuwtRAQIAAIFA4JBYNB4OMIGz3/CIdA1Wq4EVCpAjcboEk0nD44AAMBoE83nAgCAYFH47D&#10;2CwYEPh9AhyOYEyGRKQAy2XAhoNIEKBRAmy2ZtCGg0IELxfAjgcIEkUjNj4fIEg0HSqYAKdQ5s9Y&#10;GDIMm4GZq1Y7JZbNZ7RaYOxp+ABygLVByu/4a+Xa7QAsAoFLiL0SiQAKDsdgAyS+XwA4FEooKEhu&#10;NwARGOxwA+XW6wAsgyGQA/38/riPlwuAAGSORwA0cGAGwi0XDgSHQ6ACS1WqAAKDQaAFuLBYAHlt&#10;oKHIoAB3EQA+3k8ryFQqAH8+n1cYIsoGpoMGoG5+p3e93/B4fF4/J5fN5wA9iRAgSYPRKR2rFYAA&#10;4UymAF6PR6AHYxGIhy5oafB0HQABYs2sYDguC4ACUoKPAeB4AGYNA0AAbpMkyhwKv0AAhGEYQAHS&#10;XheAAYAiiK98VIEQqBmmgR1IHBjqAUgZ6lJHAAC3HbxpwnIbSA2gkiSABbSNFatQjCTluYdUnAA5&#10;znq0SEqAAOMrgAJktMyWTrJKkytH7MQAAnMoAHpNAAHrNYAAPNzxhTOLWGwbB3IGCbyuwgQsvFMR&#10;+gAu68AtQaUgxQwAHDRKCqcp460cAA/UiACqKqggC0uADpOmlaWCBTyHLoup8nyAAEVMAEvgAV1V&#10;gAKFXAAQ1YgAPdaIcNtbgASVdAAP9egAQVgLODdhgAcljURRQQWU8yFIEaMkWhaNpWnalq2ta9sL&#10;ICSBrwmxPIGMdso4bCBhOjhwIGENxXXFUXoE36Hz+9iBn3diOnggcJIeSyBjWoZXIGKKOG2gYTXs&#10;95voGECOGUgbIYPiCOF6gYhI4bqBhJdlmgAhizSCwpkoFNgADUNSBMWm1TgAXZdoEHgeIENI0oET&#10;BMLQlaWpetyZAAmiH2WABuG4gR3negVDgBMazh0HSBGKYqgKEwK2o6qKp0qpamqe7yuIEryCrAgS&#10;xYjsloLYmC4PBALKruvK9r6v7AtWwzEMUxiECOaNnggFwXAAcRUlSABjiwLCzhVSQWkCQL0nGcci&#10;hPcx+nue6HCOaRpAACAWhaABoUebJGEYlIgl+X4AAtT50mAYETCCILvusgU9II7SBO5svc913fed&#10;09T2Pda74vm+r7vy/b+v+hG1wHAsDs4swQjEMQABsTpOgAfk2FqEoSgAfBz9wgcOP3D8QxHEsTxT&#10;3qbRagV3RigUZrjGuRRwUkdR48UferIMhpESMLZg6SjgHLAAk5GKUSxprK4B+BygG2q3DaAB0Toy&#10;PkgIQZ80AgIOKTKoAA3xvxpwjPOnEFKc06p3TyQNPh4U/QQUEoQrQXIaAAFHDdpKYwBw7UgpJShB&#10;VLgFUydIACnAAKeCAqAuhlVRqlZUQMCUUQAPhO5BoABOyeG2NuQSCSuVdq9D+r9YJZn+RYAAI6NA&#10;AA5xrWYQNZ77I4RxjlHOOjvFtkCW6Slb5Alwu5XIQJcxD10ECXVHWOolyBoWJs8EAAoXdAYIGOQg&#10;YAyOA/IGiEm0fQACcKHCcgUf1pBvIGHo7cpSBDiIGHggbRiyDeXSwxh0hlxMTIExUh7FyBMZXWxt&#10;jpaY2QUdGQVxxAmhECcoQICIESBN9IEAsBZAkQS1ls0oszOAAEuJgzxnxDhKCUIEGtfwAGslYa2W&#10;plTIyCGPIEMwZhD2rQeKs1o77XQANfII2EADY5ZT7Ie2ctzaTvtrLsXgvRfC1F+MAYIwjdDEsoIQ&#10;AUCAEAABLG6xcA8Uh4jUGoAAayshzC1FqQJMYFJsAqVqBUHYO3sj2Hsfhl4AB4DPGeQ4GU3QAAln&#10;AoAZTDRe0vH+PtepHQBgJASAAKcBgAACAEAAZobA2IXEvIgtTsgAO0IG7aKc/KtVbq47x34AD2rY&#10;eGfQ+x+EOvJQBEt5qBkEFnJKh6aIFaXjkFeK8AAxQpBSIK+SuD50SImRRV19wAH4IyO6/VNT938h&#10;bR6Th/oNgAAKskaWtp3TdG7plTMs0BEmQHSfAosx/j/ooRSPi0wAICArtVahCIAHKOVKCUKKgALL&#10;gAtjZR6B5YTQoTsQJPB5HaQtPBC9QLqIZFDh3JQ0ZpAiXNIKpEP0HlKkDiDENTbOIkRKVEqRUwCC&#10;HEUIqREiUI0Xt9b9FxXCuhJJFSPcshyqUFoMCVfMAAML7WumPRGiSmo2rOq7f/AGAcBRwjuoAoce&#10;wASabJKCQJDpBgAkLgNiJsyBMJIFJQh5oCBYUAAOZiLDSBA1I4dMgQByygiIHLglIoyBheWhM8gQ&#10;5V8kckkQID5A8NFjGuQNqhCBmkDJ5hI98tEPMWYwxohZDTugxBiQIQ4hyBBGCMSRMBCECECSwAA5&#10;EOTqTWmwzsmZNSHDmw9ZQgQIsUAAG/hY70aUrBxIELQWhAgmhNncVKeE4irlZa4V0r5YchSyn8W8&#10;8NAm20FbhQluZh6Gt3I4AUBwDgAA4FKKUAAGglhLyoWMeBRQADErymrNZDgNJbB3XUgoswOAce+O&#10;kdJZzHGQCKz4flLAAC0zQZXVxZ6qVWIFVh8WgdhbD2ITar9YXhHyrI8as5/q0oCyu88uICwSMZCU&#10;NfHYAgCAEAAL918B3WJQQ6+ZEVf31WCRcjCwyNEbWKR3Yx/djkgWQPNfoADRZWFls5AaBCUDnFxW&#10;NJLJ+UBNcFeyPwfhDqlVLDpw0AAeOIAAmTMpFVu06Qpt9CtPafUx3FUGBYs4GuRZq1HBeHt0YfqW&#10;UxfyI12SEKhiZdyJ5BuFgAF1zcAAQ+dAAg4XBxbjIu3qO/mthIQujGJHBg887G437F6d0/qHUSDY&#10;FjyR3BGCmI4MXPK/qS2TSECNQTZUhAgoED6+tYUGLSB5VIQLMgYTi0wCIEkQh+SjaEDFye8wBAjC&#10;E2DqQOYJZ52kCBmRwbS5euneyJLYh2KpdFkICIAAIFA4JBYNB4OMIGz3/CIdD4cBwPAgcDoEBAJA&#10;nw+IE8HhAn/DYhI5JJZNJ5RKZVK5I9YGDIMm4GZpZNZtN5xOZqxhRAhygJ1BAiMhkAH8/X6AHi0W&#10;jOASGw2AAQFwuAHq4HAAH07ndLAUHQ6AAmOh0AAqOx3AgCAQA7mazQA62CwatWJBIogDBMJgABQZ&#10;MHy7XaAHs4XDQQAEBhCgCAgEAHy7HZhHE4pYsoGpoMGoG58Rn9BodFo9JpdNp9RBXsSIECTBqYgC&#10;xEIgABggEAA8my2QA/XrLoRQ6K/n4/KU0mliAaJxOAAICwXWni8as3W7zr+AAbewA+3m8wA9G229&#10;hqULA2nAnVA6rOQVA3qpPkAC39fL9/xN+Lxo9H30/7nIwAAIwIvoCgK/KCBTBYAGxByuoECbSM0g&#10;QstCoiiv2ADkOSm4Qw/AcCnNEYAHREyHQw8J6HoABtRdFCiAAkKGmfGqSIqiwSR07p9n2ABpyAsw&#10;KgqACwLClb/n0tquABEZzQSgSFIEpsoSrK0ryxLMtS3LibAkgbBpKTyBjHLqDmwgbmoerKBBDM03&#10;tKBqBnGgYHpMvBoIG16BQ60QeIGTqBhKga2IevAEIHJSahagc+pGfKBiagZdtBPYATGtSII+gQOP&#10;gmxWIGKaIHegcvzhU6Dl6gYhIg66BBJLkpAAhlUVrWzYOAACYIKmSBJpW9gNEnifKBYNjWOnDMIF&#10;CiCM4gTPWRaNpWnaibNW1tLWrbVtPOgT0gA9aBPanD3oE+L5vqLdt3XacFhTBsHoHCTR2ZC12Xvf&#10;AAVlKl837f1/4BYNTABMKSUwAEy1rNCBTUh02ABN2A2OGqBmOgYBpUvEIABOiBFugZqoG8CBAigY&#10;VIGIqBhAgbcUylIaIGuDP2KAA/pMfyBmGgYooHUiSzsgRaIGtOXJIK6BlUnQ9oGQiTHWgePoFkYA&#10;U6gQoYkm9VIFViH1cAFYS3WVaaxskrVzXaCV6AFf7LaVhgAn+27k/FlABZiB2cAFobnvm+77a4AN&#10;dv3BtHbsfvU9idXKqz5FI+j7cJyKdXdeBsY3ebRXryXNtPffOc/0HQ2RgeCpHg+E1RhYAYahGH4j&#10;0UsZggWLIvbWUoEXjSUKABQoGLqVZwgR7USg4DIHxbHpSQ6Bj00ALIGdFCJsvHnoEyfRa0AGuIdr&#10;2wS1sQydh8SRuMgRQJimfxy2YyLbh2X1fggmHm8zbO/j+/8NSeyo8D1n8viGcQNTa4QALjJu4seo&#10;QIFNfR2/98Qq4IFKOm5dCZA17QOgwlEga/IMwdg9B10hJnTq2dU/4gzroPmwQQQJh7eVTqQIEkcu&#10;KUBBEDD6lwOhAxGmoYKwMm4QyBi+dg9l7ZCHukrICIAAIFA4JBYNB4OL4GzIRDYdD4hEYlE4pFYt&#10;F4xGY1Ek5AzTG5BIZFI5JDmHAxxJZVK5ZLZdL4mHYG6JhNZtN5xOZ1O55F3lAwTPaFQ6JRXVAw3I&#10;6DAp/RadT6hMHdAwvL1HAyxUa1W65GRnA2lXbFY7JZbNZ7OEoG7YmnoGY7O2IGJ4e4IGIbReZ1VY&#10;ExoGH4GAoGAZe/oG9oGUYGvLGEYGxbngZXhoFcoFKYE86G1oGKMHFzhA0jepyvYGQoe3YGJNJrdd&#10;r9hsdls9ptdtt9xud1u95vd9v+BweFw+JxeNx+RyeVy5eHIGXoGRIGKYGBclAn/A3zA2VA1NA1bA&#10;37uCnAzBAxtAwJB/HAmhA07A1TZ/XAizAxpAwXA3FA2EgZgoG7LmQJAsDQPBEEwVBcGQbB0HwhCM&#10;JQnCkKwtC8MQzDUNw5DsPQ/EEQxFEcSRLE0TxRFMVRXFkWxdF8YRjGUZxo2qAoAAIFA4JBYNB4RC&#10;YVC4ZDYdD4hEYlE4pFYtF4xGY1G45HY9H5BIZFI5JJZNJ5RKZVK5ZLZdL5hMZlM5pNZtN5xOZ1O5&#10;5PZ9P6BQaFQ6JRaNR6RSaVS6ZTadT6hUalU6pVatV6xWa1W65Xa9X7BYbFY7JZbNZ7RabVa7Zbbd&#10;b7hcblc7pdbtd7xeb1e75fb9f8BgcFg8JhcNh8RicVi8Zjcdj8hkclk8plctl8xmc1m7tASAACBQ&#10;OCQWDQeEQmFQuGQ2HQ+IRGJROKRWLReMRmNRuOR2PR+QSGRSOSSWTSeUSmVSuWS2XS+YTGZTOaTW&#10;bTecTmdTueT2fT+gUGhUOiUWjUekUmlUumU2nU+oVGpVOqVWrVesVmtVuuV2vV+wWGxWOyWWzWe0&#10;Wm1Wu2W23W+4XG5XO6XW7Xe8Xm9Xu+X2/X/AYHBYPCYXDYfEYnFYvGY3HY/IZHJZPKZXLZfMZnNZ&#10;u7QEgAAgUDgkFg0HhEJhULhkNh0PiERiUTikVi0XjEZjUbjkdj0fkEhkUjkklk0nlEplUrlktl0v&#10;mExmUzmk1m03nE5nU7nk9n0/oFBoVDolFo1HpFJpVLplNp1PqFRqVTqlVq1XrFZrVbrldr1fsFhs&#10;Vjslls1ntFptVrtltt1vuFxuVzul1u13vF5vV7vl9v1/wGBwWDwmFw2HxGJxWLxmNx2PyGRyWTym&#10;Vy2XzGZzWbu0BIAAIFA4JBYNB4RCYVC4ZDYdD4hEYlE4pFYtF4xGY1G45HY9H5BIZFI5JJZNJ5RK&#10;ZVK5ZLZdL5hMZlM5pNZtN5xOZ1O55PZ9P6BQaFQ6JRaNR6RSaVS6ZTadT6hUalU6pVatV6xWa1W6&#10;5Xa9X7BYbFY7JZbNZ7RabVa7Zbbdb7hcblc7pdbtd7xeb1e75fb9f8BgcFg8JhcNh8RicVi8Zjcd&#10;j8hkclk8plctl8xmc1m7tASAACBQOCQWDQeEQmFQuGQ2HQ+IRGJROKRWLReMRmNRuOR2PR+QSGRS&#10;OSSWTSeUSmVSuWS2XS+YTGZTOaTWbTecTmdTueT2fT+gUGhUOiUWjUekUmlUumU2nU+oVGpVOqVW&#10;rVesVmtVuuV2vV+wWGxWOyWWzWe0Wm1Wu2W23W+4XG5XO6XW7Xe8Xm9Xu+X2/X/AYHBYPCYXDYfE&#10;YnFYvGY3HY/IZHJZPKZXLZfMZnNZu7QEgAAgUDgkFg0HhEJhULhkNh0PiERiUTikVi0XjEZjUbjk&#10;dj0fkEhkUjkklk0nlEplUrlktl0vmExmUzmk1m03nE5nU7nk9n0/oEUFtDE4IA4HUzLZjMG8DflB&#10;qFRqVTqlVq1XrFZrVbrldr1fsFhsVjslls1ntFptVrtltt1vuFxuVQGIsGIuE7+fTRbwHAxtZTPZ&#10;6UueFw2HxGJxWLxmNx2PyGRyWTymVy2XzGZzWbzmdsd1u5sdroaLBCAQf7Rfj8DrRbbbcue2Wz2m&#10;12233G53W73m932/4HB4XD4nF40H0Au0WkKzpdIAJIvGDgYjPZwjgb+4/b7nd73ficBAgAAgUDgk&#10;Fg0HhEJhULhkNh0PiERiUTikVi0XjEZjUbjkdj0fkEhkUjkklk0nlEplUrlktl0vmExmUzmk1m03&#10;nE5nU7nk9n0/oEUGIsGIuNjtdDRMTnc4AXQQCL/PohECEZTPZ5+oNbrldr1fsFhsVjslls1ntFpt&#10;Vrtltt1vuFxuVzul1u13vF5vV7vl9nVDotHpNLpsEMQoFD/Zr6fQYaTebzqv2TymVy2XzGZzWbzm&#10;dz2f0Gh0Wj0ml02n1Gp1WrsWAo1IpVMgr6AIBAA8GIydzLZzNCes4HB4XD4nF43H5HJ5XL5nN53P&#10;6HR6XT6euwWxwsHaQLBYAMomEycq7PMvU83n9Hp9URgIgAAgUDgkFg0HhEJhULhkNh0PiERiUTik&#10;Vi0XjEZjUbjkdj0fkEhkUjkklk0nlEplUrlktl0vmExmUzmk1m03nE5nU7nk9n0/oEUGIsGIuNjt&#10;dDRMTnc8NNwkEr9YAJBAmadXb1BrVbrldr1fsFhsVjslls1ntFptVrtltt1vuFxuVzul1u13vF5v&#10;V7vkFAg1F41MICAL8NIAAgDDAafL5AQneb0BYGgQBiYCIDwd4JILweENfECf4/GI0drKZ7MCt91m&#10;t12v2Gx2Wz2m12233G53W73m932/4HB4XD4kNGPHM4Hf4CRJadboBphpgB5T/AIEf7/AGWmzbA/K&#10;L4pFKwY7QaBS4vp9Xr9nt93v+Hx+Xz+n1+33/H5/X7/ljGb/j4Cx9H2PpXGmaQCgOyruK67SBD4E&#10;IRH8WQFgUGJqQwaT+w3DkOw9D6CoCIAAIFA4JBYNB4RCYVC4ZDYdD4hEYlE4pFYtF4xGY1G45HY9&#10;H5BIZFI5JJZNJ5RKZVK5ZLZdL5hMZlM5pNZtN5xOZ1O55PZ9P4gNRaLR8CQGBF0pms1QMG30+gDQ&#10;Io+IGQxkM3UxmczQzA39UrBYbFY7JZbNZ7RabVa7Zbbdb7hcblc7pdbtd7xeb1e75fb9f8BgZ0Ks&#10;IBgiBgStzU5nGQS06nVUb62ASCX+YRSKVmyGczifgtBodFo9JpdNp9RqdVq9Zrddr9hsdls9ptdt&#10;t9vQxaEQsAQEz042WwHhA+XzktCiw6Hn+qAkESQzmi0V1uOt1+x2e12+53e93/B4fF4/J5fN5/R6&#10;beMMyJQ/R2Qnmu1gkEn6/dQ+ADUSiLRcdJzAAf4RmlAp6vVBEEwVBcGIKgKAACBQOCQWDQeEQmFQ&#10;uGQ2HQ+IRGJROKRWLReMRmNRuOR2PR+QSGRSOSSWTSeUSmVSuWS2XS+YTGZTOaTWbTecTmdTueT2&#10;fTsW0EOCV/v9nqFrNYKAx/P6fzZqgkEv8xigULFks9nlGn12vV+wWGxWOyWWzWe0Wm1Wu2W23W+4&#10;XG5XO6XW7Xe8Xm9Xu+X2/WGrCgJiMCAVmJ9sNcQBV+Py/xpKBsNv9RBQKFhltFoqrH53PZ/QaHRa&#10;PSaXTafUanVavWa3Xa/YbHZbPaXwSbcDh4FgtgJpsNkcCN8vjawR8gEAgAuioVO1vPsEChmtpmuz&#10;i9fsdntdvud3vd/weHxePyeXzef0en1SQbDEYpFDt5vmwhPF4ALuP+BnwRCJ+lwBYIB4ZxpmcZD1&#10;wRBMFQW86AiAACBQOCQWDQeEQmFQuGQ2HQ+IRGJROKRWLReMRmNRuOR2PR+QSGRSOSSWTSeUSmVS&#10;uWS2XS+YTGZTOaTWbTecTmdTueT2fS8bC0ZDgivR3sVCN9vgKf02EsAHhB/nQQiNIs1oM0406uV2&#10;vV+wWGxWOyWWzWe0Wm1Wu2W23W+4XG5XO6XW7Xe8Xm9Xu+X2JDPAAUIvt+NNWNVqCcHv1+36Qu4B&#10;gMAFcWC1srxotAWwN947PZ/QaHRaPSaXTafUanVavWa3Xa/YbHZbPabWfjQZDQzHJxuJMFl1uoA7&#10;aDP+B1QRPphg4GjdltHM8TpdPqdXrdfsdntdvud3vd/weHxePyeWFjMRCIHiMEAhzKdrNYFUzsL8&#10;IVI7CEQo5mM9njo80AwFAcCQEgKAACBQOCQWDQeEQmFQuGQ2HQ+IRGJROKRWLReMRmNRuOR2PR+Q&#10;SGRSOSSWTSeUSmVSuWS2XS+YTGZTOaTWbTecTmdTueT2fScZC8XmVAuNxpkmO53AGf02Cu8BgMAF&#10;AXC5tMJns8VQN+06vV+wWGxWOyWWzWe0Wm1Wu2W23W+4XG5XO6XW7Xe8Xm9Xu+X2/X+KgMki4Xup&#10;aNJohIBYCPv+BmUUCl8sR/v4UNnMODGZvOZ3PZ/QaHRaPSaXTafUanVavWa3Xa/YbHZV8bjEYi4k&#10;u53tA/uFwUzZwVgA8HgA7iMSoRlM5mH3g8/odHpdPqdXrdfsdntdvud3vd/weHxRMbDMaKBZtFoF&#10;8LPx+dB6ALFkQXjJxMlnswP+P+f3/P/ACEoCgAAgUDgkFg0HhEJhULhkNh0PiERiUTikVi0XjEZj&#10;Ubjkdj0fkEhkUjkklk0nlEplUrlktl0vmExmUzmk1m03nE5nU7nk9n0iBBPFoueywabSAM/pQAf8&#10;DKQrFj5YrqdIUddXelLrVbrldr1fsFhsVjslls1ntFptVrtltt1vuFxuVzul1u13vF5vV7jQ4GIx&#10;EhHdzvbSAcLgpM7f0Cf7gA4HAB8EIkfbeBQIfQBfr/V73fr6VICAIBfEQAgCAQiNDqdSaMTnc8NX&#10;oQCL/O4jER5Zu7RN832/4HB4XD4nF43H5HJ5XL5nN53P6HR6XT6nVvg0v5dR7dbqiHjyeU1psCZo&#10;LBj+NQoFDsf79fhbZjQaC8kAxFgxFxsdroaOv2KEH20YAB2GAYHSZZnmeDDrQZBsHQfCEIwlCcKQ&#10;rC0LwxDMNQ3DkOw9D6ur8GJfGLBIggEmZ8QEK4UhUep0AOBI3GUZ5mE8lD7Pw/T+P8hIiBgGJ+l6&#10;aBnsggR+xBJMlSXJkmo6gICAACBQOCQWDQeEQmFQuGQ2HQ+IRGJROKRWLReMRmNRuOR2PR+QSGRS&#10;OSSWTSeUSmVSuWS2XS+YTGZTOaTWbTecTmdTueT2fR4BkgXC9+LdpNGYvQBAIAEUYDF4MhnM0MwN&#10;8SwYiwYi42O10NExOdzwVUhULP9FhsNGVmtBoJ2f3G5XO6XW7Xe8Xm9Xu+X2/X/AYHBYPCYXDYfE&#10;YnFYvGY3HY/IZHJZODC7LAsRv5/vRXNRpy1/QMjC8XvhetFog6BvuYVmt12v2GxvABgMAEoXjBts&#10;epibKb/gcHhcPicXjcfkcnlcvmc3nc/odHpdPqdXrdeEirtBIZv8AOxRNdrAGWI4OB1/qYJBEfM1&#10;pNJiTTXVyvWCxAAmiwWPxpvN5gacMAqu7ECQLA0DwRBMFQXBkGwdB8IQjCUJwpCsLQuvIZBQGQMi&#10;YfB3HMQJwHAlohKeepfmgZ7VIE0KZvm2BotYAJ/k0DIMCwZ0dFVDEex9H8gSClKAgIAAIFA4JBYN&#10;B4RCYVC4ZDYdD4hEYlE4pFYtF4xGY1G45HY9H5BIZFI5JJZNJ5RKZVK5ZLZdL5hMZlM5pNZtN5xO&#10;Z1O55PZ9GxoKxoHS+73O4jY5nLKWwCQSAC8KBUeGWz2aiZwMRYMRcUXm7miuwiEmIw2gzx9A3/P7&#10;Zbbdb7hcblc7pdbtd7xeb1e75fb9f8BgcFg8JhcNh8RicVi8ZjcdDq0LBcdnS6miWHW6pSrAqFQA&#10;hg4HBqz9IzKzWxcBwOA2W9cyGGm4nE78ftdtt9xud1u95vd9v+BweFw+JxeNx+RyeVy+ZzYiMegP&#10;kDsmCTXa7ZSqwsFgAiNCM2d4WdOA/5QQFggEBGy2i0Wrzvh8fl8/p9ft9/x+f1+/5/f8/8AQDAUB&#10;sCGUDB6QBwnCYTrOwlDtO47wOPA8UCQtC8MQzDTjICCAACBQOCQWDQeEQmFQuGQ2HQ+IRGJROKRW&#10;LReMRmNRuOR2PR+QSGRSOSSWTSeUSmVSuWS2XS+YTGZTOaTWbTecTmdTueT2fRsZi8Xjs/ORyMQn&#10;O12ylVhYLABEBwODNnVVnT+sVmtVuuV2vV+wWGxWOyWWzWe0Wm1Wu2W23W+4XG5XO6XW7Xe8Xm9X&#10;KhUNAuRysQnu12UynVCpVSrXvGY3HY/IZHJZPKZXLZfMZnNZvOZ3PZ/QaHRaPSXEY6ccn5xONjFD&#10;CYan1Gp1ar6Xbbfcbndbveb3fb/gcHhcPicXjcfkcnlQYZC0Wjg+OdzscouzCyim7HE7Tl93vd/w&#10;eHLwEIAAIFA4JBYNB4RCYVC4ZDYdD4hEYlE4pFYtF4xGY1G45HY9H5BIZFI5JJZNJ5RKZVK5ZLZd&#10;L5hMZlM5pNZtN5xOZ1O55PZ9GxmLxeNj05XMySk7HXKVWFgsAEQHA4M2dVWdP6xWa1W65Xa9X7BY&#10;bFY7JZbNZ7RabVa7Zbbdb7hcblc7pdbtd7xeb1choMBgNTy5HKyqTS5RTafUanVqve8dYyRAxRj4&#10;E/4GkYmZYGC7e3IGtMoADRAzjAwvAwLAwHAwDA8tAn5A31A27A0TA1Zod1dAjAylAxvA6fAtnAnD&#10;A2BA1ru+Zzedz+h0el0+p1et1+x2e127eNRiMRod3I5GWU3XhpPiKhUqpVu5748pYGWtDsYFqYk5&#10;oGGberoGKa5vwABroGEDVJWfqBmSgYjIGer4JXAQloGWC9tWgRUoGJyBgI1iLn8gZ7IG0aBPlCET&#10;xRFMVRXFkWxdF8YRjGUZxoh4ZBaFoZDwdB0maKp1nUpinPWxb3RrF8TAA+jKPsAEBIg/SBP4tz/I&#10;FAC3D4gZBQ8nwzoGTUjoc1qBDq2yBjsgZFruMSBk6mcgoEEUHIQgIIAAIFA4JBYNB4RCYVC4ZDYd&#10;D4hEYlE4pFYtF4xGY1G45HY9H5BIZFI5JJZNJ5RKZVK5ZLZdL5hMZlM5pNZtN5xOZ1O55PZ9GxoL&#10;hcMTq53Qzis63VKVWFgsAEQHA4M2dVWdP6xWa1EVLAy1W5I/IGBYm5oGGbBE1dAynaYcoIGX42/4&#10;G/YHdIEAYGA4Heo0lYGbLdg4MI4G2oGAoOdoGi8JE0PAzxF33A7FeYGBsTE3rAxPA3Lj9Fo9JpdN&#10;p9RqdVq9Zrddr9hsdls9ptdtt5oNhWMBecnW5mgV3VS5RTafUanVqvuOZqUhAyfJ8VAg9D3nA3bJ&#10;8uABLZbPC31A7NblxAzTpyrA1VD7wAHlA13A0nA2Hd4WCYGS4Gc4GMIGBCJiygZUOalrroEBiFsY&#10;gTHNcLqBlEh67IEZSBjOgZpoeOqBj0gYIIec6BsMgR7wLE0TxRFMVRXFkWxdF8YRjGUZxpGsbJaG&#10;IWBiFw7HUcpoiw4amKcqCpKoq0byS1gKIGdaHkw8yfvGAC0IUaCBhjJSQL4gUpqehxQoGMCTwSgR&#10;coGHK+oesiBO3LSIQOAEyoTBYAQa1IJIGdCxoWeyBiOgZiI3LgAGCgYdofMKBTHN9G0dR9IUjSVJ&#10;0pStLUvTFM00naghoFg5HQcZpiydR0yG48jOVTdVpdJiBSch0oIE86fSnKqEyugUs1YhlaAASyHk&#10;agY6JmXiBiGh5OoGMleTjOaETrO7UP4gRGIWfyBiKgZfJHQhpIGFSFu2DCAggAAgUDgkFg0HhEJh&#10;ULhkNh0PiERiUTikVi0XjEZjUbjkdj0fkEhkUjkklk0nlEplUrlktl0vmExmUzmk1m03nE5nU7nk&#10;9n0bGguGgsOLpcbTLTpdMpVYWCwARAcDgzZ1VZ0/rFZrU9CkDdcPTEDNM/c0DDMLaEDGNbtkQYsD&#10;HULfMDBE3AsDdUDCELf8DAVtwDzgYMhZ2gaLwEJv8CdEDCsLVkDKsrEMDb0PNuJzWbzmdz2f0Gh0&#10;Wj0ml02n1Gp1Wr1mt12v2Av2QrOrodLULbpxsoptPqNTq1X2HD4khrsCr8OsMCsc+ssCs8KtMCtf&#10;FmrhgYehaWgZrnaggZfvkDA0DfnWkuCgWEhWGgWI0GVgWXhxHga6l95gWPhSl9D/wBAMBQHAkCtK&#10;EqBqfA0FomcCBnLBjWMWAAcwjCyJGOgZ/JGEzHQvD6FG2vEBhjEoUjkcxzmsLjdKYpyoKkqirRBG&#10;jWOOADkoa5YAOanrngA6KEumADqxqkJ2IGCaFjggZIp3BCBGygYAoWuKBQymQBoGEazIGBaBrmgS&#10;loEbSBn0m71AA9iEvcAD4M+HqBmEh4JIGd6XlagYpIWYEjT9P9AUDQVBp+USBi7QkLFuySBnrRLA&#10;AVRtHw+O6BkUkZTIGLNJwXPKBDVEb0BnUYUDgchymvFjdpO3sYOBGdOVirivLAsSyS66S1Vkisfy&#10;ChBZoGJyfl2gc0yQgR2oGUaBmslYgIGNFgoGBKJvOgT8IETiBlekZaoHSKDB4gYCIWbqBnGhZqIG&#10;zKfBsgY9oGDF4oGB69JmVKBishZhoCCAACBQOCQWDQeEQmFQuGQ2HQ+IRGJROKRWLReMRmNRuOR2&#10;PR+QSGRSOSSWTSeUSmVKKBl1breBAQCSqaTWbTeBOJxQIxmOChqBuecUOiUUAAqBvU8UsAEOnUao&#10;VGpQ8xVUAOOsO6BhORqaBlmp2GxWOGjCBtGySkXWsTHN1Opsl50OiUqsLBYAIgOBwZs6/M604HBY&#10;PCQkKQN1w9MQM04NzQMMwtoQMY4XLRRnwOzQ6ZwJ+5ehhyBqCBkKBgGT5mBFuBteNvKBg2TsWBjz&#10;QZdwwMPQtY7ffb/gcHhcPicXjcfkQmWQIuvp9QICgXk9OyNhsQIUimf0Hqd2OUiBPVSeMAFvzd70&#10;VLs9rrNitQKuSKvQKwen7YPNgC0feFDD/BKOC5m0L65rqu68r2vq/v5BkGpuw6BMShzFoExrBMeg&#10;TIoUyaBMrByxEUgY6oeayBhqgZ7Q+hocoGWiBgkox5oGKyBlwi7YIE2STNogTbRUka8IEdKHkJH8&#10;jSPJEkyVJcmSagblgA5rngA6MnSshbrOw7SCKAgShSu9LwAA8TyPM1kwTQg71gA9r3gA+KQvmAD6&#10;zTOqIPy/cjhjPYSDcc5zm2MECpQuy8L0vi/sBO1FwdCAAQkhsKABCzAwwAENITDgAQ9RiRgYgdLR&#10;0hp8IGUiBkQgZuxUFyBmGgYHIeeqBkkgZiIGeCBgQgYVoGOCBhEh57oGI9WonSVdIMLSBukhRmIG&#10;aqFm2gZC06iA/oGQCHhtatuW7b1v3BcLfShKToWZcUjSyADsu3L10N/MUyVNMyQn5ewAHnfKSgVf&#10;gAAPf4AHhgQAH/gqUgfhAAAFhaGmthwAGRiIAHzigABBi4ACNjQAAHjqiTXNqtq6r8kgbkwAHtlI&#10;AH7ll3s0s8khlmQRjYcxzG4MNBpPQsEURBeXaAwtHUghlJUotNLUwhFNU5oKMV8gRHouf1UoGZKB&#10;zkXSBs+4QDoG66BBAh9qIFsgAWEiQBIGKqBlQh8hoEEiBnojcZIFT6FDsgZF6ch1HLogQBoXaCBB&#10;YgKAACBQOCQWDQeEQmFQuGQ2HQ+IRGJROKRWLReMRmNRuOR2PR+QSGRSOSSWTSeUSmVKKBl19PqB&#10;AUCyqCG43QJksmBEYjQJBoONDsdwJ+PyJAMBwIKBSBE8nwIwGCBUiaQ8uFylUwAJBIRpsNiBCkUw&#10;UNQNz1W0Wm1Q0FQN6qS4AAt3OQsu7AAbXmSqi+AAr38ABbBAB14WU4V1gCl1qBqDHAA95EAObKQ2&#10;ZTMfZkALjOAACZ+U2Kx19sO6BhORqaBlmQPHXAAA7EABfaAB77eKl/dABJ70AIbgABEcOEmXjABH&#10;ckAAzmQVQ88AFLpAB99UABPsR09dsAHjvRF/eEAPTyABr+cAEz1AB8+2qjCBtG1/OBi77CE3up1t&#10;4xOizpQVbBkQDgOBmZ0Dmc+kFQXBkGwcgjGMShxMIGNMHoOcyBgyhZxIGQMLoMVSBnpECQktCqRn&#10;ygcOoEaSBlGgZaIGfsSj4gagIcNCBkykahoEYiHkcgY5o2eaBgYhY7IGRcSyaiikoEa6BhKh4roH&#10;EUnSzLUty5LsvS/MEwzFMcyI+liBJcmAAJklR0HQgQNg2gTxAAAwDIEdR1IEB4HotOyBOsjrsgAY&#10;pioEE4TvoS5LoENQ1Kap4AFgWCvLAACxLIs0y02tK2oEt64rmLa6ruvIbAADFUgAH9WI6mybh1WI&#10;AOMMoAHnW6GlbXQAKKoynKeBFgoaTViAAB1jgAU1lAALtmgA8J/AAL1pgAKdrAABtsgAZtuAAP1v&#10;ts3AR3GABuXM0NMNI0yBNQkTVIE1iP2g2DZHbezFKWiozX2ABM38ABAYCABA4IhLXHjY1kHThYAH&#10;HhwAKiqRqYnXiizXNiOEJjTIMkjle1RVV7HalD4IE+VOIuF+VBANx0nUb7+v+k8Ags4UCQNBGUZ1&#10;neeILCKHwogULSzDKBQ3nQRIGb+eocLSBzOAEoJSfCBnLK6BkNEaaAWgc9IFTyElQgenIEf6TjpJ&#10;aF6ogWaoFIyLbe5ck7TpkHlYgYpoeYKBiBuu/b/wHA8FwfCcLwyQahNKYpmlN/gANEdAAMIwoET5&#10;PoFx1+IrP7qH2gR3nehx/7NcKBDOM6BFpGQABUFSBGqaqVdGgVwABjaCqcgVJ0qsKxoIsqBZlw/h&#10;oLsFQFIuS6JAuxlrwvQk+gABbenC8+T6eXsABPM9Ar7qKhL8Fy3P5gABn816AChKXpg0QAG994AE&#10;j+QAVekv23U07UtWkF5tj9Lo2zCNgEAAOsBSIr7DMv1f7ARAMDYKQhebH1ggIWenQgcAGKlGMuR1&#10;jQhGOB7AAY4UAAA1wlIK/5qJVAFwrAAL+FwAFEKJYWOlkAGGSHxeIQV8wMwPBpMoOEMY53hElZoz&#10;ZAqCEEw5iVEsjbP0JooaIhpnbSSBNLiWBEgYiSBq1PoUYgQ4CBk9iqSMKBAxXkPBIQMbpNF2gAHY&#10;Q9sgABTkXbikghSSiBJMiYSMShAw1kPXWAADxbo9yFkNIeREiZFSLZ24kl7iyTOzkFIMADoCBDla&#10;sAACAECBAgBBFWKxFHOMWgqRaR4AHvAAeyAAZ4zyBAwZKSBhgAGVEClmnwgRrwAO5UkpQjJX3eqZ&#10;eDIxwLxi4PIVEqR5qpgAPQCS9J6iD3rSqey9uVEqSHwYKQUmFbXHsDyfQREcE4wAAhnNLSWo0J1P&#10;2XSV+QMbSQLvAAvEjz/TZEEY/BsiECIFI8gZA5D5BAE0DAAPagwAGRL4MYQaDE+WMEbg7B8AAnKK&#10;KzOORShrFp9EmliyeJcOwPBnh+GWIRKYioDiOzmYlK4mROIa0EADQ0nNFAA0dlEVAAShkRBSV5Ax&#10;IkDVOWlaJAhexhTMS0hcriBAyQU3sgQPiFzyVG3BI7c480sIoJMgYbCHxeAAC4gaUiDkBIAAIFA4&#10;JBYNB4RCYVC4ZDYdD4hEYlE4pFYtF4xGY1G45HY9H5BIZFI5JJZNJ5RKZUooGXX0+oEBQLJmczoE&#10;MxnAikUoErVbAiaTYEtFpAmGw4EPB5EgMBoE/H5An8/o0RyPAl0uoEs1nAiYTI8/3/AgEAoMg0HA&#10;iqVYEKBRAieT4EsFhGmw2IEKRTBQ1A3PKsBgcFFQVA3qpMQAC3i5Cy8cABtkQAScoAFtl8HCwfmw&#10;A8s8AHVoQAFdJEbFYwbqQA9dYAHXrwAFNlprEAH3twBZbMBN5Jb1e7u2HdAwnI1NAyzIKnVII3ec&#10;ABJ0QBzm70OlDDN2QAme4AEB3wAgfEAGL5QAL/QAAX6wBpwA9vgAOWAAd9fbtahUZlM4R6wWAByQ&#10;CAD9gARkDO88BCQUAA9waABOQgAAywmir3H7C4AN4AiUBggZoszECCpwGYPDMcxznCMxznMlJVgs&#10;CwAEQDgOBmmqaxDHEcx1HceIUCiBnWh5MIGNMeoRFiBAzIyLhEgZvyXKCCLMgT/oENyBjmgYIpOe&#10;qBgYjZ0oHGCFESgY8RyPqBkEhZwoGECLnnLyFjsgZFyjO6EFcgYoIGAKFuYAAeoGY08ULQ1D0RRN&#10;FUXRlG0dR9IMCliBJcmEBv4kgzjOgRNE0gRclygQjCMua6gAKIorUtgAFSVKBADPyGqap6ovlQCJ&#10;tqAAShKgTnvIYqBB0HSwrGAFNU5TyCm0bSBBOE64LkAC6LsvAAL0vi/UjbTBsKgTDsSxYtsax7Ih&#10;sybKsuW0ls2B7Os+0J1NG0qKCdeoAK4rqCEhfYAOyMwAKapzdABWFYxy34AOC4aBOKkTjoE5KPvm&#10;gkCNufeCVgAA5Y2ABH48hN/O27rvkA8LxmblAABXlYAAPlz7rGl9LIGBGa5gAD80vTCBZqBAAHfo&#10;GW5eUOiAAMOjoLBRCQZB0IE5CUKIgC+pgAdGrAAdms3kCsOQ9baMRGDwynPFAznNJCTxdGEZRpGy&#10;ba/uG47kgkfoFIKHSGgUi0LtElIUaCBhjufBsDuoADugdNyogcpoqdiB64iV2oEeCHlIgZhRyGiB&#10;3+h2fIEfKJzigUvoVOiBTtwiR4NzKkoefqBiCgakIl0vVdv3Hc913fed733foZZIACyl6Y52jx4n&#10;igQIAggQOg6gRxHEhV560AGzyTvyGVnnFaqmiTcAATpO71vYJ4a0Tc8awFl2bZ4ALjUtqLyvaCV4&#10;gR0eB/SDW6AB0mIcuuFcYyzIGSQI8x5pHGrP5YGRRdi7h5GgNEaRyJFwawXAAMyDRDQcQdAAH+EA&#10;AClFLAZCUwTCGFEDA+SMTxA1VkeYm4wsoAAfQ1AAMGHAAB8Q7ABAgAA+YgEFZCdwTKCGSniECQUB&#10;USzVmtHbE82JsyEHuZygRAjWXHmpAaAAVEXQABajAQlpTTA9gAGlGcAAu41EJh8EKNwAAQxxAAzK&#10;HrzAAD3jwShYZAhpv7fsrsDocjWDWDQ9glDajvGyB6NaRjgI/ERZmzOR8j3DN3Ia3kADe08N9IXI&#10;4ADgpJyhIm40SZAwxM0ImuIgTDyGghIGN53oGyBtoIg6MADtiEOnAA6mURDHPgAj6QIEhD2ZlLIF&#10;AQiyxZezLmZM2Z0z5oTRSg8VS5IiiFAKEAANobSBCSEkQoNQaiBCXEvN2b82puKyKcbZi55wXkKV&#10;y0EAA4xxkGN6AAVgrFoI4faABZ0+1pKmIwXd+k0pQwAMUYwkBjoCLlfUWZgJHTWJdgaROB5noIrw&#10;a2R2M40p0TckYNYAETx2s3IQIWlAAA8Uroeb5a5wWvwxLJDMgg26bHWmGMmnQAIOg4iEdqIkRmTR&#10;JIJEswtE6RxQNk4Yg0VCoAAZ6AActUwAIvRgq1VwWatENjGg2MpHKsAADJWMAA9KzUGJEgQJQI5h&#10;gih4SgcjLxaDiTbHge9aCCCFIGHyvDuJKpCSIoaTjf3A19rw42ZEn0+kLS66Qh79QAUid4COV7ok&#10;5OmTrQaCo1ExEPHsQOyD0yLkBIAAIEcYFBYNB4RCYVC4ZDYdD4hEYlE4pFYtF4xGY1G45HY9H5BI&#10;ZFI5JJZNJ5RKZVK5SWoKNH0+oEBQLIH8/oELRbAms1oEzmdAg4HIY2WzAh6PYEDQbAnW64EBwPDA&#10;MBoE+33AgWC4gAwHAgUCoEIxHAkwmIELBZCHs9oE4XDFBEIqjU4m2m1AhOJ4ETyfAlgsI42GxAhS&#10;KYOgIK8pZjcdj4vVoEiFJlQAW8xI2XmwANs8ACToQAttJkIaD9QAHlqwA6tcAArsZXMZknNsAEtu&#10;QBPZ8/98ADZwQAk+JJ8PiMI2LdAj5JS5BRlIpvOIMAutBwp2QA6e4AOsAgAV/EAFV5QAZvQAEz6w&#10;AgPcAED8YPYbE9fsAHb+QB2QpC98f4AH5AQAHFAoALmujeAAFcGImQkHgAPcJAAaEKgAXEMIWqqr&#10;BNDoABlEAAA1EYAPseoAAhFMAwGkpGoKcrTRjGUZxokhkoKY0ax1HaVP6pyIrQgQ0x4hRzIKDKGm&#10;ggoYyJJrIACgsASchxuoKuiGOoACuIEfCGrWgRpojLMpoeEyCyqih5oKBiGjsgpFzI0zooEYSCy2&#10;h52oKD6CxPOM/T/QFA0FQdCULQ1D0RRMplEgoupimaao+cBwIEEIQpIYU6gApKqMlFibpQYZhoEH&#10;wfIoahqIFBq7ryAC9r6v4AMCwbCgAw6Dg0gpz0VXjILEgR6sqUjLsykTNmWzrPtCJLRtLIjUAe1T&#10;WNcdTYNkiR+2yAB6W5LStgAAlwouZlyAAGtzgABl1WkxgA3ckbjgA5J3IKCaSlMgosulUDquuhQx&#10;4AADbE4AB34MAAO4TYgtvU9j3MU+JAvmsMSvu/M8v4/zfoM/4AWyfoAK8r4h5IABf5Oh8HkJCMJ4&#10;GAAy5gi+LgACWagAWOcAAKGdpMGCCmjXug6FoeiaKh0fAAqCISCAEhz9IyBSQhklIFJmjTIDyCua&#10;gUrgAsqBA6goMIKdlBhmgtkIFKCGCogpWoaEqC1ah4coKZGrodNSBTYhk3IFOG8IptqBFQgqvohu&#10;bEIFMfA8bx3H8hyPJcnynKpNRiBUcmQAJokA+j6gUINBZgABAECKQMABalqgQeB5OlNXeg6qoFT/&#10;GJGwiBPkiZFEVsGw1YvS+AAvzAMEjfc1txSC1ygVd8t6CC1/EthYWzTOM8G3R2Y0hbSbaF2Na17Y&#10;gqiYsfOABU/UABg/aAFS1Mi2O9N08CnEAB0fyAAL/5eFbrzXqvdfK+3GHfIWu5KByQAIdTMzgWKz&#10;XvHrEye097EWJn1YsfpjJCmOsdFdB8AAn4RAAFpCV/D+gPwpAAbQhbKmWB7YEbdmAZSLgzhsABcg&#10;zECIGhSnskrPiBNAejEOIkRXHtIaUQ9pjTk4tQAA1IhbVAANWiMSp5ZPiIAuIKmFQxywAAJIaHkg&#10;oiCGgXIKOgiIUCCwPcq3pdKbU3xEDUQUShBW1kPFyQUJZBWQRVj9H+QEgZBSDkI5VzAAHNKQI4Pc&#10;e5SymgAdowUd5dSKKPP2j4ebehxjjKEUR2anh+OLdu0QvDwlYPGVoYZ5ZAnmgAefIVq701gmWMww&#10;xYz2FlGie6981JqzGLUWs+UiQkJiAADjMdnTPBWzLO8v4iLH5Ln9kympEwACpF2JCvGABAl7EkXw&#10;QJfRITpkHgMQ5BAABtzpmaeCZbbwpzvgoxB3b0mKTVZnBshLHUBShJopEgoz6AAABhQN9L63zhYh&#10;ahBCUMGXQzIuTonY0qJAAk3JwD1F2es/lhRujlHSRxISAQWJiZInRQIVFKKlHiNgET4QUyRCxTkF&#10;JcoYeidiGkEIEJAhrh0SkFmwQoPxBRBuWjc3whbfgAOAcoG8gtOiKCSIKHBKJKiAgIAAIFA4JBYN&#10;B4RCYVC4ZDYdD4hEYlE4pFYtF4xGY1G45HY9H5BIZFI5JJZNJ5RKZUooGXX0+oEBQLGmUyoENxvA&#10;h4PIEw2HGiiUYEsFhAj8foEgUDBgMBoE/H5An8/pVVQA2m1AhOJ4ETyfQ6LGWw2IEKRTBQ1A3PVr&#10;ZbbdDQVA3qpLoAC3d5Cy70ABtfQAScAAFtg7fCQfhwA8sUAHVjQAFchEXpkwAHssAHfmQAf84ADz&#10;nwAB9FCanVEjpwActUABZrQA09hJbNZ7G2HdAwnI1NAyzINLBQFwYie+IAEJx4SgOUAKVS4ICugA&#10;Hr0wA7esAAp2YS/+4AKhUZlM4IHfIAHD5wB3H+AB77QAxvhBeOhABxD2AE5+QAZf5FXO/4AAxAQA&#10;F5AoACLBCSBggZosLB0HwhCMJQnCkKoMCiBnWh5MIGNMLIKcyBgyhZoIGGMPxQjhpoGFiHgQgZ8x&#10;SgQDoGeiBgIhYdIGY6HmAgYfoWaiBhbB4ZIGDqBnEgZxoGdiNnmgYGIWOyBkXGSOjEgZOoe9aBDe&#10;gZJyvMUxzJMszTPNE0zVNc2TbCSWIElyYAAmSLO6vgbIEZhmIEWRZIEJomo0ZpmoEGgaIEAkcAAe&#10;J4oE6IAKap6ogAqc3IUrCtK4ACvLAjSxrKs6CLSgS10vU6TrigS5rqu4tryva+zyBdaAAEFbo6Bt&#10;dAAY9eoqw4HsSxbGnUx7IooWdkgAKtmAAfNngAB1pAAI1qgADVsUZRoAF7boAHJcAAVoBbXtiENz&#10;tkswANq26BNykTdoE3qPt+gjggEiKmqc2oAXOEKCuUQDmKUgroLi6Z6uq67swwhD1O8qE6TqhDPj&#10;yABDYwABu42AAS489Luvm+rimRkoAFVlCEgDlbQtGNGXsqy595mAAJZsADJxskcFoFBtUZ/oGg6F&#10;S+GgBDSHQ4gUPRlEKBRGhUSoFE+hxkRKByohxNoGM0rkggcvoVSk6ImNaBkoh4XoGaSqgGgayIEE&#10;iFm6ge4otKCBSkhWsABK2qAAHyBl8ge2oUqiBCugZWb9xfGcbx3H8hyPJcnB04ABOSYvEiltgACA&#10;IIECIIoEd12pAEQRIEb5voFAwACGIaBUliCpcNodMgArauq+ACiU/t91VGtXKeHR65LoUi7LwkC9&#10;GXPE8pJz3Psyd9fsQxR5MYxzIAqjJo+8zbOlp8QAH78uVZYK/0gARn2AADf3pS2d1rH0t3pDeIAX&#10;mj16oHe6KgxgAAAZ0A2AHLOawU6LCGFDtOwdphx3TvsSc0QY0SNGNtzfeBsAAjYOAADpB84xyD7E&#10;dJeTAK0JwACxhUShngAGfPEhhDGGTQmitHIa0kADS0UtNAA08hLUQANThmVVz5AhyEDXIQ4ORAxH&#10;oTRaQJ5pAkXkKG8QMEZEwPkDiqQJfBChfkDCIQN2pJAmEDFmQ8RBA2LN2SiQtgRSWhPcIENkgboi&#10;FJdAAUIgQsYhx9j9H+QEgZBSDkA5ZzDEpCSEVAAB4BA1SAAVNIloCqjpPHeSq+SRJx7ybAAOCTwA&#10;B5yhAAAiUjHWPgJlQYV+S7DcG6N4SAM0sSCialoRkKUt4GoYUIoWXZBVFI4DFMEAA+JiAAFFMchM&#10;sWuG/PyJwhrp3UBEmk+R8wnZrAABrNmIMASKG/WIABPyfy3QthfJmc0550EShqhtDqV4eQ+IRECI&#10;U6SPRNIEHAiYriBhhIG9glQUiBigIGA0hceAUEDKyRZ5BApMENPoQIPpIwLkDjoQJYJCh+t0IGOA&#10;i6jiBAOIWK0gYVGhCpIGFYh4dyBiKRQQEIAAIFA4JBYNB4RCYVC4ZDYdD4hEYlE4pFYtF4xGY1G4&#10;5HY9H5BIZFI5JJZNJ5RKZUooGXX0+oEBQLKppNZtN4E2GxAhSKYKGoG55xQ6JRQACoG9VJSwAW6d&#10;RqhUalD57Pp02HdAwnI1NAyzU7BYbFDRhA2jY7RabVa7ZbaIFIG64emIGabW5oGGYW0IGMbdf4kA&#10;4G1YGJ4nMIEtIHdIEvIG/4mDa9AzHAxpAwFD1fAylGw3A21A6RDlHAzJA8RFRLA19Aw5D0hAzjG3&#10;ZWoW9IGOMHgIOLIG04fcoEdIG/LG8d5yeVy+Zzedz+h0el04TLIFLsRMup27HOp5PoJQIFQu55Y3&#10;owBSqZTi35vdUqqAKvWYFW5FXYFX/f+7XZYEs7+QDAUBwIja4IE4SGsYAC7LUvCBL0hS+IEv0CrQ&#10;+wAMIgQLo2fKBnQgZ5oGfqBgMgYHoHDiBMEixtoGEyRiegZYIm2qBFugZUoGnaBAI3KBi+gYfIHF&#10;iGmkgYboGfCNligYnIefy4oOcqBhmtZXIGKLuGpC0uy9L8wTDMUxzIhjrAA7CYpnMs2IY7wAJ6n6&#10;gza/j0PUUimqfOk9oS+L5ts+7Jz5QaJv8AEAUJRNFUWj8DgBBKGQXBq0weAEIoTCYAQrRiVRQgRh&#10;IGFzlFsgYoIGfaTiwgZSswqZuoGGyBvojrDIEa6BgCi8RIEByx16gR31a7cuU5YtjWPZFk2U3kzi&#10;6Cb7ADXNly+fjjAAeB4Tk8dpuVOwGW+AAEXFbkwnfcwAH7dNZwwkD8AA/VyUJQ1EXjet7S7R1IIX&#10;SS7ryva+3ukNpAAJSBybFapyWgQloGX7HpwFCBl6gbxJsVaBjCpKT4ugQqM8gdKqhGCBGy95qICA&#10;gAAgUDgkFg0HhEJhULhkNh0PiERiUTikVi0XjEZjUbjkdj0fkEhkUjkklk0nlEplRjgY5lUvmExm&#10;UTOcDeMznE5nQAAsDS87oFBoUdesDN8jMsDG9DplNp0NQEDclPqlVq1XrFZnIUgbrh6YgZpq7mgY&#10;ZhbQgYxrVrk09gQigaJgZPk7HgZtgbSgb7p4EgY4gafgYkjb/gatgZugbnnZHgawgYIiZEga9oYv&#10;gdotkSambz2f0Gh0Wj0ml02n1Gp1Wr1mt12v2Gx2Wz2m12233G53W7nYCgYHgduAALgYbgfEgT0g&#10;bhgb4gb5ver4ECA0DCsDC8DfnLgb25vaq4BgfVgQDgfigT96Pp3nt93v+Hx+Xz+n1+33/H5/X7/n&#10;9/z/wBAMBQHAkCwNA8EQTBUFwZBsHQfCEIwlCcKQrC0LwxDMNQ3DkOo+gICAACBQOCQWDQeEQmFQ&#10;uGQ2HQ+IRGJROKRWLReMRmNRuOR2PR+QSGRSOSSWTSeUSmVSuWS2XS+YTGZTOaTWbTecTmdTueT2&#10;fT+gUGhUOiUWjUekUmlUumU2nU+oVGpVOqVWrVesVmtVuuV2vV+wWGxWOyWWzWe0Wm1Wu2W23W+4&#10;XG5XO6XW7Xe8Xm9Xu+X2/X/AYHBYPCYXDYfEYnFYvGY3HY/IZHJZPKZXLZfMZnNZu7QEgAAgUDgk&#10;Fg0HhEJhULhkNh0PiERiUTikVi0XjEZjUbjkdj0fkEhkUjkklk0nlEplUrlktl0vmExmUzmk1m03&#10;nE5nU7nk9n0/oFBoVDolFo1HpFJpVLplNp1PqFRqVTqlVq1XrFZrVbrldr1fsFhsVjslls1ntFpt&#10;Vrtltt1vuFxuVzul1u13vF5vV7vl9v1/wGBwWDwmFw2HxGJxWLxmNx2PyGRyWTymVy2XzGZzWbu0&#10;BIAAIFA4JBYNB4RCYVC4ZDYdD4hEYlE4pFYtF4xGY1G45HY9H5BIZFI5JJZNJ5RKZVK5ZLZdL5hM&#10;ZlM5pNZtN5xOZ1O55PZ9P6BQaFQ6JRaNR6RSaVS6ZTadT6hUalU6pVatV6xWa1W65Xa9X7BYbFY7&#10;JZbNZ7RabVa7Zbbdb7hcblc7pdbtd7xeb1e75fb9f8BgcFg8JhcNh8RicVi8Zjcdj8hkclk8plct&#10;l8xmc1m7tASAACBQOCQWDQeEQmFQuGQ2HQ+IRGJROKRWLReMRmNRuOR2PR+QSGRSOSSWTSeUSmVS&#10;uWS2XS+YTGZTOaTWbTecTmdTueT2fT+gUGhUOiUWjUekUmlUumU2nU+oVGpVOqVWrVesVmtVuuV2&#10;vV+wWGxWOyWWzWe0Wm1Wu2W23W+4XG5XO6XW7Xe8Xm9Xu+X2/X/AYHBYPCYXDYfEYnFYvGY3HY/I&#10;ZHJZPKZXLZfMZnNZu7QEgAAgUDgkFg0HhEJhULhkNh0PiERiUTikVi0XjEZjUbjkdj0fkEhkUjkk&#10;lk0nlEplUrlktl0vmExmUzmk1m03nE5nU7nk9n0/oFBoVDolFo1HpFJpVLplNp1PqFRqVTqlVq1X&#10;rFZrVbrldr1fsFhsVjslls1ntFptVrtltt1vuFxuVzul1u13vF5vV7vl9v1/wGBwWDwmFw2HxGJx&#10;WLxmNx2PyGRyWTymVqIzzAFAb6fQXZTTabky2j0ml02njMBAgAAgUDgkFg0HhEJhULhkNh0PiERi&#10;UTikVi0XjEZjUbjkdj0fkEhkUjkklk0nlEplUrlktl0vmExmUzmk1m03nE5nU7nk9n0/oEUGIsGI&#10;uAwHAbReL1egUbFPdtBqVTqlVq1XrFZrVbrldr1fsFhsVjslls1ntFptVrtltt1vuFxuVzulSodF&#10;KjydzRWwTCbGYrPZw9gb+uuHxGJxWLxmNx2PyGRyWTymVy2XzGZzWbzmdz2fsN3FxsdroaL8AIBf&#10;ydCwWLjKaDQU+g2m12233G53W73m932/4HB4XD4nF43H5EH0Wk0xic7nABVFYsf7LejzCTh7Tw5P&#10;d73f8HhicBCAACBQOCQWDQeEQmFQuGQ2HQ+IRGJROKRWLReMRmNRuOR2PR+QSGRSOSSWTSeUSmVS&#10;uWS2XS+YTGZTOaTWbTecTmdTueT2fT+gRQYiwYi42O10NExOdzgB4gMBgAli0XNhitBnimg1uuV2&#10;vV+wWGxWOyWWzWe0Wm1Wu2W23W+4XG5XO6XW7Xe8Xm9Xu+X2dUOi0ek0umwRVhQKv9Fh0OG9ls9n&#10;pO/ZPKZXLZfMZnNZvOZ3PZ/QaHRaPSaXTafUanVauxYCjUilUyElcWCx/tR/P4KNbeO7Wb/gcHhc&#10;PicXjcfkcnlcvmc3nc/odHpc7XYLY4WDvcAgEAD8ZDJwMtms0Q9Pzef0en1RGAiAACBQOCQWDQeE&#10;QmFQuGQ2HQ+IRGJROKRWLReMRmNRuOR2PR+QSGRSOSSWTSeUSmVSuWS2XS+YTGZTOaTWbTecTmdT&#10;ueT2fT+aCehBoFgcDigCAUCiEA00BxB+Pt/hs1OpzH4xOdzw1fA8Hv88iIRIllM9nnmgWm1Wu2W2&#10;3W+4XG5XO6XW7Xe8Xm9Xu+X2/X/AYHBYPCYXDYfEYnFYuRB7HBENBMJokFP5/Dkju53CMXvR6AkL&#10;Pp9v4Fv5+gAAwLUxMJ6IABJ+vzVwp/QMzCUTPtlAgDiJp79yYzhcPicXjcfkcnlcvmc3nc/odHpd&#10;PqdXrdfsdntR8bjIaGYCgF/nUzuNxiMhPB4AAMvp9U2fvIBAJ/kMYDBwMxnM4Rdv/P/AEAwFAcCQ&#10;LA0DwRBMFQXBkGwdB8IQiwgXQoHgHKUVBOGqawNBKfB7gCAS7mSBoGn+N4RhGTRkmgaA0QlGEYxl&#10;GcaIWgKAACBQOCQWDQeEQmFQuGQ2HQ+IRGJROKRWLReMRmNRuOR2PR+QSGRSOSSWTSeUSmVSuWS2&#10;XS+YTGZTOaTWbTecTmdTueT2fT+HgUbjMZtBAt5vCghO93gECwIA0CKP+BnMRCN+MIFAkWs1qNRs&#10;VKxWOyWWzWe0Wm1Wu2W23W+4XG5XO6XW7Xe8Xm9Xu+X2/X/AYHBYOdDIWi0Zhd/P9hqprtYEAt/P&#10;4A1G/PIBAJ/kQYjFwstms0Q4TSaXTafUanVavWa3Xa/YbHZbPabXbbfcbndbvdjQZDQzEJ4O9Moh&#10;vN0AZbUMwFgx/mwTihRslnMwv7zsdntdvud3vd/weHxePyeXzef0en1eu4jgYDRCGN0uU9GRzufl&#10;bA/CEQv9agaBocmcaRpGS9kDwRBMFQWgqAiAACBQOCQWDQeEQmFQuGQ2HQ+IRGJROKRWLReMRmNR&#10;uOR2PR+QSGRSOSSWTSeUSmVSuWS2XS+YTGZTOaTWbTecTmdTueT2fTsajEZmguup0pc2uVyT+dPU&#10;AgEAE0Xi9xul9PoSNatPqmV2vV+wWGxWOyWWzWe0Wm1Wu2W23W+4XG5XO6XW7Xe8Xm9Xu+X2/V2g&#10;jEkEd4PBboNvt+/x5kgwGv84CUTKFkM9mmHF5nNZvOZ3PZ/QaHRaPSaXTafUanVavWa3Xa/YXwZC&#10;sViMWvx+tZOtlsAYB7GFIAQCAALQJhMeM3lMXgc3nc/odHpdPqdXrdfsdntdvud3vd/wSAVeMDBg&#10;CgZmqpqtQWBN+PzpvYBAIAFnaOluP1+1mtPTwv/AEAwE7qAggAAgUDgkFg0HhEJhULhkNh0PiERi&#10;UTikVi0XjEZjUbjkdj0fkEhkUjkklk0nlEplUrlktl0vmExmUzmk1m03nE5nU7nk9n0vGoxGJyPL&#10;jciLKLsdYCn9Ngr/gaMDodfqoCIVKDOaTOWlOr1fsFhsVjslls1ntFptVrtltt1vuFxuVzul1u13&#10;vF5vV7vl9v1/iQvwQbGL3fDeT7abIGwEkZgMBj/NgmFCjZLOZhfxubzmdz2f0Gh0Wj0ml02n1Gp1&#10;Wr1mt12v2Gx2VfHVCVaebDYKgne732cHeYCphUFotcjZeDwErh5j43/P6HR6XT6nV63X7HZ7Xb7n&#10;d73f8Hh8ULGnFE493rWRzcblM6VQgSCDwffavCIQIzR/TA8f9/z/wA/yAoAAIFA4JBYNB4RCYVC4&#10;ZDYdD4hEYlE4pFYtF4xGY1G45HY9H5BIZFI5JJZNJ5RKZVK5ZLZdL5hMZlM5pNZtN5xOZ1O55PZ9&#10;JxsMRim1S1msZBA+XzP6ZBmYDAY/zUJxOoGWzWaYqbW65Xa9X7BYbFY7JZbNZ7RabVa7Zbbdb7hc&#10;blc7pdbtd7xeb1e75FheHxeEBUCn27FM12sA77IHoAgEACcLhe5F+0GeIYG/MXm85nc9n9BodFo9&#10;JpdNp9RqdVq9Zrddr9hsdlXBkLxeUTw5XMrSq7HWAdnAn/AzoIxI+2IDQYNWU0Gg0eD0el0+p1et&#10;1+x2e12+53e93/B4fF4/JEx+MRk1V3lhUBX/w+izagADQJhQmWYzmYaPL/f8/8AQChKAgIAAIFA4&#10;JBYNB4RCYVC4ZDYdD4hEYlE4pFYtF4xGY1G45HY9H5BIZFI5JJZNJ5RKZVK5ZLZdL5hMZlM5pNZt&#10;N5xOZ1O55PZ9HxRQQmMwCAnYpGu1p/Bn/A2uCgUAGIDge/WcDAY/n4AwGAooT3Y6wETXa7QDDH1A&#10;yEMBi7WK0GeFYHTaXdbtd7xeb1e75fb9f8BgcFg8JhcNh8RicVi8Zjcdj8hkclk8plctPBeKhUMD&#10;a7nczjG6HRZ520gWC3+gw8H366QMBVO+H6/Uk/X4/HK+AEAnmBN9dIcBH2ABYa3g62QYnO54aXhQ&#10;KX4ywA/w82OtzMv2e12+53e93/B4fF4/J5fN5/R6fV6/Z7fd7/h8Rp8z+qGm1EAI3y+Jrw4EJwWB&#10;afR2AEAIsngex7FqbkGHykAYhYGIXDYdp0Gi5TsIOZqsAANYShORhkmeZo6vjE0TxRFMVRXFkWxd&#10;F8YRjGUZxpGsbRvHEcscIAXhgdJfGiaALNImJnNOAA3BKExqLeZ4YIGfqUQhCUKQtDCEhyGYaH6Z&#10;BmmYAkdTDMUxzJMqToCAgAAgUDgkFg0HhEJhULhkNh0PiERiUTikVi0XjEZjUbjkdj0fkEhkUjkk&#10;lk0nlEplUrlktl0vmExmUzmk1m03nE5nU7nk9n0bElBA4oBIKfCzabSmLCBoOf5zEgjWzMZ7PJkw&#10;GIsGIuNjtdDRMTnc8FJ4tFz9WVJBMDfc/t1vuFxuVzul1u13vF5vV7vl9v1/wGBwWDwmFw2HxGJx&#10;WLxmNx2PyEGG1BBweA4IeKrarUlr1AIBABGGIybbGZzNE00rNbrtfsNjXQRCL/PgfER6ZbQZqIyO&#10;932/4HB4XD4nF43H5HJ5XL5nN53P6HR6XT6nVhIw7AVG72e7oTDabIClhUFYsfzEdjrBzp9j11Va&#10;rleaJZ9gAI4uF7pYbQZ4ZgZ/utAMBQHAkCwNA8EQTBUFwZBsHQfCEIwlCcKLuF8Lg2K53ngcg8nE&#10;cKUra0AgheGJrmKaJnBUnDVvir5dgiCR+mcfh9gwbUcHZCsdx5HsfR+lKAiAACBQOCQWDQeEQmFQ&#10;uGQ2HQ+IRGJROKRWLReMRmNRuOR2PR+QSGRSOSSWTSeUSmVSuWS2XS+YTGZTOaTWbTecTmdTueT2&#10;fRsXUEQm11OtvGR0OeUr8Hg8AHMRCIps+qK6cDEWDEXCZ/vtot0CAM2MxotFKz+0Wm1Wu2W23W+4&#10;XG5XO6XW7Xe8Xm9Xu+X2/X/AYHBYPCYXDYfEYnFRIZUEbnxyuZkFF2uyUqsLBYAIgOBwZs7QM6cC&#10;4UVsEgoCKRk6AcwN+4vYbHZbPabXbbfcbndbveb3fb/gcHhcPicXjcfkREY8sfIFxOJgk12u3L5n&#10;N53P6Hk9vud3vd/weHxePyeXzef0en1ev2e33e+DjOgjw/OVysMndPq5rOZ7QtE+EAwFAcCQK3SA&#10;gIAAIFA4JBYNB4RCYVC4ZDYdD4hEYlE4pFYtF4xGY1G45HY9H5BIZFI5JJZNJ5RKZVK5ZLZdL5hM&#10;ZlM5pNZtN5xOZ1O55PZ9GxmLxeOz85HIxCc7XbKVWFgsAEQHA4M2dVWdP6xWa1W65Xa9X7BYbFY7&#10;JZbNZ7RabVa7Zbbdb7hcblc7pdbtd7xeb1chhfR0f3G5GKUHa7KZTqhUqpVr3jcdj8hkclk8plct&#10;l8xmc1m85nc9n9BodFo9JpbiMdQOT84nGxsJhpRTafUanVqvptxud1u95vd9v+BweFw+JxeNx+Ry&#10;eVy+ZBhkLhcNz25nMyCk7NhJ9lidrjOb3/B4fF48vASAACBQOCQWDQeEQmFQuGQ2HQ+IRGJROKRW&#10;LReMRmNRuOR2PR+QSGRSOSSWTSeUSmVSuWS2XS+YTGZTOaTWbTecTmdTueT2fRsZi8XjY9OVzMkp&#10;Ox1ylVhYLABEBwODNnVVnT+sVmtVuuV2vV+EAOBjuBiyBhqBgWBvaBuOBs+BtGBv6wXW7Xe8Xm9X&#10;u+X2/X/AYHBYPCYXDYfEYnFYvGY3HS0ajEYjQ8ONyMuk0uUU2n1Gp1ar4/RXdIQMn6OBPyBiWJsm&#10;B0/BLiBmnFgSBpGBkiBh6B7aNPiBuCBq6BoSBvfUcm9AKBmuBlqzwMGQOxQJ8wN3wNpQM/QNscrw&#10;eHxePyeXzef0en1ev2e33e/RDcWi0ZnR0OhmFR15qT5yoKkqirPhAaQFK57ktUgS1IkcyBgywbiI&#10;EKbDlYgYnLSma2IEUaBjUucCJQRqBnCgZJMePiBjqgYHI+f6BmygYloGb0QRrG0bxxHMdR3Hkex9&#10;H8gSDISPhk+YZDwdB0maKp1nUpinP+z8BSHH8DIE6DUQSAEFojBqBQewUIgBCa/AMgZvwcgYAp/J&#10;yBBA48qIWGSBl2gYJIGOyBkWw7mIEYSBh1NSVy1FCBEShiAggAAgUDgkFg0HhEJhULhkNh0PiERi&#10;UTikVi0XjEZjUbjkdj0fkEhkUjkklk0nlEplUrlktl0vmExmUzmk1m03nE5nU7nk9n0bGguFwxOr&#10;ndDOKzrdUpVYWCwARAcDgzZ1VZ0/rFZrURUsDLVbkj8gYFibmgYZsETV0DKdphzngYYjb2gbfgbz&#10;gYPgYigYHjb3gYOgdit2FADTgYrgYBg52gaLw0TYUDHsTfsDXUDdEDE0DHWLh7+gZ1gaOyOn1Gp1&#10;Wr1mt12v2Gx2Wz2m12233G53W73k4GwrGAvOTrczQK7qpcoptPqNTq1X3vR1wMvsnCcDbMPUEDOk&#10;nf8Dd1ls8LxECIOFfMDemsXEDI8P78CSUDOcD0UC+MRxkC68CWqBhsiZuoGEjpJavCBOohTHIEyD&#10;Zu7BqHnkxKBnIh79gAHKBmKh7CAADrNQNEURxJEsTRPFEUxVFcWRbF0XxhGMZJiGQWxqOh0nKaQs&#10;nUdKmKcqCpKoq0ZyK2IKIGdaHkwgY0p+syBLQhRoIGGMjJBJCBR8gQBIXDwFIGfaVve/yBgGh4No&#10;HKErojBAAQUhMGABBzXAqgbkoacUCTCjc7S00CFFygYkTZQtDUPRFE0VRdGUbR1H0hSNJKwoIaBY&#10;OR0HGaceS2k7lyC50iUnUaWyyAElIdJiBScn01ykhMqIFK1SIYTyBjCh4JIGd6ZjIgZNUAhJ2IHP&#10;1RzdOCETlOjWji0qFvuAAXIGaqRjkgZGy8gYGoGfCAiAACBQOCQWDQeEQmFQuGQ2HQ+IRGJROKRW&#10;LReMRmNRuOR2PR+QSGRSOSSWTSeUSmVSuWS2XS+YTGZTOaTWbTecTmdTueT2fRsX0EVnZ0OhqFp0&#10;umUqsLBYAIgOBwZs6qM6f1esVmehSBuuHpiBmmfuaBhmFtCBjGtWuINOBiyFt6BiOdteBiiFv+Bg&#10;K2X15wMGQs7QNF32EgGBuKBhyFrOBk6ThOBuyHlKBq/DZnNZvOZ3PZ/QaHRaPSaXTafUanVavWa3&#10;Xa8YbEVHNzuhqlx0uil02n1Gp1XX8HhSKuQKvQ6wQKxT6yQKzQq0QK1cOa7qBBeFniBomdmeB8mE&#10;3qBBWBu3qSW/wLAwrBwLC58NwNyQ8swNUScDwN8Q89QNDvPAEAoWN6BhpAUDo8UaBl1BCZwVBsII&#10;2RCBmrCKGE6gYDQtDaHH8gYvw5ELXjUgYcxFE6FE2gZhQQGcXBQOByHKa7cOsk6mKcqCpKqq0UR8&#10;1TigA46GvA5aeuaADnoS6IAOnH6QsogTJIUPqBkInYEIGeiBgGg7xAAJqBlql4MIGFqBiFMyBymA&#10;B6oGayBl2gZosSk4RIGxCDTogQFoW7iBRUhT9oEcqfzyAAXIGIaBiCgYQMegZvpPDSBHyh4/oGQU&#10;n02zpXIGKKBA/PFOQQfSBnQfiBH9Nh5VIj8vsBV0IVSgR8Tc9VOHsBKBAS9dZQOeCBn2gTFVDX9j&#10;quUyBvrZEN1MgUDIEtzzhpaoTjcchyGwLqit3HLfR5ZtxKzIMhoZIqxrKs603Gi9JIFR6FWKAFRJ&#10;8J6BqUgT5oEc6Bn6lYTIHCaBChUaPGOgY1oGZ6P1agQGpOYqBh5cQIIGd6Hi6gZSICCAACBQOCQW&#10;DQeEQmFQuGQ2HQ+IRGJROKRWLReMQtXQMowJ9wMCRmRSOSSWTSeRtSBi2CA+BvKUTGZTOIv+BAiB&#10;l6aTueT2fTttQNgPqBgef0eaPYkQIEmCkU+oVGpQJCwNpwJ1QML1OuV2vV+wQhTQMs2GzWe0REYQ&#10;No2mjjC4CU4uh0NovXSfqsLBYAIgOBwZs7BM63YXDYfEQ4KQN1w9MQM04hzQMMwtoQMY4nNRZfQM&#10;gw8gQNg5uuHGBoqQUh/QNEwM+QPVxaYQIGz1iwMeaTClCBq+FvyBhuB1ndcXjceURuBR0AR+BSHk&#10;dHpQOVQKWQOXQLZ9PpTYATiBTruePo0GBUOi+Sf0qmU71e/SVWBVcAcQAVv4fn9YmxwKyv3ADirW&#10;gS2wChq4BgEo4LobQvrwny9L4vzAMGwkDQvDCwsWgTGocx6BMiw7JoEyqFMugTMwywont6gYAoeO&#10;CBksgbnRUhUZxAi8OgAdqBgUgYOxciZUoGLTYIm7bap426BNzGyTAmgZyvShReIGIsnyzLSYuUAD&#10;mRq6CHgI6AbhugQNuEAB/NibJsvm+iKL2gQDqMmM1oEcspoKAYBoEDQNIkf7vHieKBHmeaLTHEkS&#10;ohQSBHue6BHcdyBUch7qgA66BOyADty2r7vPAADxIuBYFgMhJ6nqoiSTGAQATpMKBVUogBAFF4Eg&#10;SAqC1omNTVQgleooCIIx+FgWUABoGpwdZ10QaBoHI5p9n6nrzAA9E50+iz2AApqvAGBUfgEAtdn2&#10;eh6IEftqoQAoH05QNHH6ex7AAf5+OAigAz4AACAYBk7H2j953qqb5AA+j7PxbeGYahj+gA/9t2IC&#10;IAXw4FD0RhyRQGAEC22GOQhINxznObYwQensIr6v7AsHjeYZihUNgBHaGQ+AEQsNEYAUYhETgBFO&#10;ZKma6BhQieCgAUSBlU0UjwCPCBkOh98gARyBkygZvIWByBi4gZAoHmiGEagY6ImGaBz6gxfx8hZJ&#10;oGUiF3SgRraGhssIFpqBAhuaBhfrW78Fhsuy+1KETogRKEogQua+79RIWbhuIEOLTAAWhaIcYLRg&#10;AHwfJkeTZ3egwRhGgXJpEcRxIET5PoEQRBIFO6Eha65pGkkVVIEYRhIEOQ5IEbBsIRTFNABTlPcG&#10;nlQpyioAxfNR/ayhARBEPYAG+b52IyXxfeCIIghOgoJAk01BJsbZtkIAAKApgA0DQUoAEyTPfIwL&#10;QtBsABSFIMQAB4DwUi+Vy5CwcA4BCAAQwhiOg/B+CYACtnokHUIpETQmnfB8D4LEAA+h9LsJKtdb&#10;KsHlkJW6t8roOxWCsAABwKYUwAC9B6D0AA7BiDEISFdSxFx/p3HuOYyY53MgAGgHcO7FnREJArDM&#10;AAQnekxHMLUWoABhhMCYVxg7CStQli4hdiDEiSjXjEAB6CL0EAAHxGkioSY2AAEfG8AAkY5AAEvH&#10;UhLn3QChj0AAD8fYyPQAAGqQQAA3yFg7B4AALpFElcc1+DRryILrWqO2SgABjyXAAIGTQAF6NJJ+&#10;x1j6n3bAtBEHFZo3QwspJ4ytCbLjBRdlgjZmjNiFs4Z0YVnjPiDtAaFLEnYIiBu5IEAskY9SBjHI&#10;GMMgaViBDJIHCAxILCBjPcOQkc5AzQkCWuRhrpAhbEDB2Qs2IAEnSWJGxoADACFB2IGIuWKnG1x8&#10;mwQMK5A0zEOHwQMKRAxbkIICgAAgUDgkFg0HhEJhULhkNh0PiERiUTikVi0XjELV0DKMCfcDAkFC&#10;oVgTZbMCCIRgTWa0CSaTgTicUCBAIgRJJMCMhkgT9fsCNJpgSbTcKYLBgQ+H0CVargTvd8ZAD3e8&#10;COBwgwjEcCbjcp9RAFNhQEkIADYbgRBIMCAwGgSmU0CLZbhQtFsCaTSgTkckCWy2hwLBcCHg8gQf&#10;D8Cez2gQsFkCb7fgjUgd3gYPgbyqWbzmdz0Lf80gZeioBAMCfz+TMJM5nUYATSaYkVAoFAQAfT6S&#10;8JCQSOIAqGMJZLu60WhsADyeVVE4nP4AdDoeMRtoDADweCQAAJBNuEAgPIAcLhd0JORyIgARaLKk&#10;FXS6lq3W+U5VVFYrDQAMplwwPB4FAAY5jm8AC1EaAB8nyfjNm0gZgH0gYDs/CcKIuewkIEBIwQqi&#10;IdlYVgAA4KYpgAXoeh6AB2GI2aECuf7Qn4xYAHAURRIaAIBNuBTEAAC4hCEAABNqAB3GYZgAF4HI&#10;cgAf5+QWggKxOAAhGEYUEHadrgSMjJ2mUZQAGoPw/Q4hxCoGaaBHUgYLzJNs3TfOE4zlNy4oELMJ&#10;p8n8ctuak+gAuzLImK9BgAVFDABMUxkHRaEpkmYO0gABY0mAFHAARNMAAvi+wSfIAJqmzODbUYAE&#10;lUwASdBdUoStq3T2gp6ViADEMSd1bTgGCBmjOdeIaF1fhCN51HWbwxHQc84lWCwLAARAOA4GZnWk&#10;Z1e2ra1r2xbMKgogZ1oeTCBqFbSFnMgYMoWxiS3GhYmIHct1zbXKBSsgQGzeeiBmhByBqcvF4AAW&#10;6BwwhR8IGFKBnBDgGIGyjDoWYaBqWqR5oHhaFDsgZF3/jaCJagWDqkbaBvbf2OZNk+UZSzaNoEjo&#10;AI+gSyoG6KBAvNgADwPCBUyiMfoEXheIFBKBPugRvQIgqjqTiQVBUgRrmvNytK4rwAGqarGseiIM&#10;AwgRtQaAAG3sAEh1RJ6CLsvC9SRoIACKIqJAG6wAFKUqBUIAEPoEKoqsmyqCMwgTNZVwiMtDT7Rt&#10;K04ANS1b6oG05ynKqOmkAioYBgDoAWkPcUnZfCR3s3rfuCgq4J4LIshqABXleZ4ACkKVwIgX5fjk&#10;AAgCAE4AEAQBZgAQJAlohIdh2rcV4weJ4qqI4jkiABkmSySGAmCbByqOgAaa/JBEF4Y/j/36pbAA&#10;EHwjwt/wvDMN2zD0QRFEkTRRFUWIPFzQnxmhYgzc6KASWcAARBkDIAAApZ4ABhBMXaOcWotSRJSS&#10;olYdLQHytvfQRBMxAk0AATUzWC8H4QQhTinUACdzPp5SCjlJiLz9H7AAJ2GBEVBhXUKodRIAFFiD&#10;ISqtyQ5QAHfBBCtw5A0XmhU6p8mpnVRhtVKqd8Bz3uiCISaY05IySB7iwAAN0WwANQai01pyb15A&#10;AV3CIzoMY0AfDWOcdA4AxrHWSstZqz1orTjNHePEeTOrcIEt4hzswALiZSu8AD/Y9ECBEQN6chyI&#10;gTIGJYgbfSBOLV6OEgYuiBxSL2m93bT3IELDGQMTyc2JAAKQQqIYLmGEXYoQJixCWMECY1IxNshJ&#10;DEUQgS4gYhyBpZlpL+YEwSCMsAAy5mAACQqkAAJF56YGGq/KkqcAEyhIHaAAHE37SZTlKIE01p7U&#10;U2tTAAV0gTV2skWRWQJ4pAgSglaoQZtIAC8s/bbBYioGj8gAckT0n8SCBJOYan9wBmZhQhcOqEAB&#10;pCKGmNQapIg7h6oBQGAA4ZdwPAePCOMcZ5SIOch+CCRw5hzHTPufl0ZwB3rpIGb1AA3RupmAgBBA&#10;ATQmiVAAcZtZB4FF3UmGpz1EWuPZhYQUshtx1DqEYACmJgwlBKEkAAXAuGsEUBECJbhJopRUAASk&#10;348x5sFIs+R8xAkJUFQ4+o7b7FsPuRCiNEqUn6EJfuAB/I6FJP8IyChnIAAXiHl4NkR4jwADQPPA&#10;9FEEQAQTaCMCe0v4MgAg3B1HtZrKWVY3CSExnoUVeYof4zER6YgQroPisBC4Zw1FQohMUOFGEELI&#10;SEfdsZTNKdyEAhMRUENDVBEpUipqnxPABFEituLSMFO4AlXCurLENBnc0DwaKRDhDIOdZCcFlLMW&#10;ctBaa1Ll3du8tqPgAI/ENkBIJlEtpfyJMhd8hknQAHIIEGuT61Z+gAF2RwgdpTOFYIFYJglKyBlV&#10;TkzIdhlyFs6Z3KxipC5YnqvYReiJAkAGeU8QJGxAgzYPw1htNsxJjEgABRogUBwAT4IFdQqVMSBE&#10;jL2X0qeAiCNKABNx7UYWoNSK3ONqs5gAGOIsn4ADRYC4TKpPAy0822ECsaRNsrQwAUMAAAespuaA&#10;qBAA4E5OHF/0HcTQtxbjaH0RDQGhuwqhVYZC+F8T4AEawEIgi81YpBSDJABGhzVJQAUndKi0K4NI&#10;ahlpRRExAegAVev055A71WFrPDvPoco8CErPtFRoRIAGjreK0Hwzqg8/EsWRp4ABPh/EXrFLnKOW&#10;iLVoQ0tqtj8K3vznSi2Flda7y3IqCabGdRHCOAANsStNhnBsvgQNKNh0q2JgpYxuEwLH2RTXqjaG&#10;0SHWYTwT4ACWEsiY20AAPu3XNrSABc0GZDbTqGtTDeHML4Yg23Zj3HysV8GRMlEcGu9YhW5U9bsh&#10;BKSVNAaCbUAoAA18DAAMPg007exOfBcF7tw4WFUKqAriVySBRl1RuIDwZhzDnHCGYc8hE3XXjndq&#10;O20uTcnIZeG8ZDLyuEvRLS9QAJF8oIJcidhA7MyhxWnOVsASBpfKkxAwhCxWsjW0KHLpCRgEDLWR&#10;bnsryEYNlnzQgmE73kDF/QQgRt4PECwaTkiXQAAA4iIQEIAAIFA4JBYNB4RCYVC4ZDYdD4hEYlE4&#10;pFYtF4xC1dAyjAn3AwIAHo9IECwXAgEAoE/3/GYqwWDAh8PoEKhVAmu15dDBGI4E3G5Amq1YELBZ&#10;EjGY4EmUzAm63YEJxPChaLYE0mlAl4vIERSLFi2W4EpFJOJ0AJtBGpA6tAwfA3lO7lc7pdYNLQAC&#10;IGXoqAQDAn8/qa7nc9QAFgsdAA7XajgA6HQ8QAKBQf4aNRqHwAyWSeQAFAocgAwmEdQAKxWGgAEg&#10;kcQA73e9oas1mawATCYLgAk0mvgAbjcqQAqlUZgAVSqMwAbDYpwAlUqwIaZzOPQAmEwXAAq1WzQA&#10;Vismrt44E2oGwH1AwP5PZ7Yc9iRAgSYPdDh2rFYAA4UymAF6HrrHYYhiISK6WAAfDIAAWIMgyiyU&#10;gAJJrGsAAHKkABiioKgAHIVpWoKCsAAAITSAAdKtgAYCvPrFiCEKgZpoEdSBgvFsbRvHEcx1HaFF&#10;MgYsrsfshMWxgAAvI4AHjJQAAZJoADTKAAKYpqECvKwAFRLIAD9LgAEHL4AEfMQABlMoAJmmh4TU&#10;ABozaAB8zgAAjzmACWJbOB8ryBC9IIB0/AAnKdQbBwvUKACyLKgg20WABJUcAA/0iABBUoiIX0uA&#10;BoU0ABm06AAaVBFoYIGaMeVMgoZ1SDwzHMc5wjMc5zRsVbEAARAOA4GZnV2Z1T19X9gWDYSFAogZ&#10;1oeTCBjTYaEVkgUHIUbKBi1ZiDxij1q2yhC/oECaBhAgYxL2gaTrofyBhugZmImAaBnugYCoWO6B&#10;kVX9loESyFsMgQGIueaB36hQ7IGRdtYMilwIEZ6Bggh5VIGK+D4lieKYOjaBI6ACPoEkJ9PSAAC3&#10;iAEITqvEcpgmSaSSyQASGjJAEAgTeIMnqfqDlp+oEet923bmQoEA71uHh4AC47QAH4fiqLarCtK4&#10;AEVobPaBDeN6BECQOgaFOgAF0XS1LYgi3oEuOK7Mia8T4AC+IovzAMEADCMMCYJtEXZd6sIgiJuD&#10;QNNMc5z7Kg5vm+QzDgsBoAJMNoAGoajLNQ1TWNc2DZIYB4HgSABynKRIAASBIDO+KymlSVLjHEcR&#10;3AAEgSD4ADA5MhRQlC+lChyAGquFRzfbM8yBPQ9Wz2A+D5PpXz7vy/b+v/AMBwLA59NhTg1DUhoB&#10;pMAAJhsGwAA65AAAMCIIyTCYAFyFzdH/lyBxC60SGFBB12Od5lGUip1ZQbBF4LYEXkCWujMgSNXh&#10;wFgNAcuyPiBJALqkJnJjB2uHAsABvpqnODlAAztubdE3pxIIlZiKWRUJbS6l8QZBWQrxY8ekmBMQ&#10;gQvISnaDqeU9l6dA5pwg34JAAhAds7hCVFuMUcJIAA2ojAAG3EkhMNQAFSKnBU1701BsaH2xs+qo&#10;yBKlgQTtVIMwPBlcAOEM45lnIsVpBNW6uVeK9i3G2N0byKLFIEschyySBL3YPGVaBCRoEDBjHCQC&#10;wCVECAcQM5RAhGkDBeRdpRAmRERgmQIdJD2eD4V+0JJhD2GkCZYRFf6/CFsDIE/2QLElymPYAQtc&#10;5AggEDD3KWWEsWKQMNOthjjSJGgDXaABtyp2UJnZUXYO0on+M0J8AAoC5pVqeAA9xpZVysslbeQ5&#10;kkvSCJghIQgtZAi2kChOQJPMsmziEIE2pthE5emBMGYV7TdQAH8BkAA/AZ4eBXPEcQ7xCCWFNOwT&#10;FKCPnHOQNSas1sUXLEPDIGQHYABNibL47FkYAi/q4Xm5weBETaG2NwboMAYBQAAdoMds7v0UyNAA&#10;zGcR5A/HxfC8dU7yT9H8P8iJASBEqoHLsN8T4nwADLDMcYf7SSEvuRGiUuQ4ktDHCzLRXz/wALXJ&#10;IQIRFKaqVVWCFWRSQUhwQh2QRmDMVImWfs/cG9ZSCw9hFCQPyXpsLwZ/CsAELQAQvlbPpA6eAAAN&#10;r0ABwA56CASAAE+wQADaCzIbEFRqjy5RGPMZQFDJXZHtEoQMdFViGEmAWA8RjmA6hojIrNWoZ4qi&#10;VNgO+v1liMjFPPai1hEo5AAjoQ2OyT2Jx6IXH0gUf7W27Pc5ogTRDbkTGGQOYJDASkDpJVYDxAxx&#10;kTk/JlgTBLeLBKmQIbBD0Pkrundu7hLorEhHs5Z0BKJB04ZOTGYBNSbqALOe1msyGblDKKUcir5g&#10;AApBSQJ0xAgsBYIMVWaBAjCECV2QowJArPgAFuLcgR+JpkLm2ACbt3WJTmL6tydTcZ2N0NEQRJQk&#10;bYDrX+6115BAhBCKmL0XpogCAEDQzgltATT0DcnQYippDFIAuOoWngoxRjIIqJwTgXQAFJB4AAOY&#10;cxVgAEcI5p7FaSHSwoRmlgAKXKmpg8umbzqbEHQMndIowW9EFAE1MEdPwAAhDCGEAA93AAAF2ZjN&#10;rnCI1EfgiZFCKivylqctfKef9AK+gckSCJiJIkgxbFEd7inspQWWlOesIUtJcrXCaFFb2PVxZRXS&#10;GKB4qkfvCbJzBb6xgArKukiFiIhqQUkpQQRDa9OJFBrMAAUtbIIHxJaG+gUb4tJCCUD7CbzIsbcN&#10;4cY4k36Z14Qup2Jdl2ttfbEhls48MGtsQq3AALdbP24RAJRAxaEDW4QmcJeSHgrIHhGqwJCBlQIl&#10;c9gJCZRAAlJt1FqFCBX5IUPEgICAACBQOCQWDQeEQmFQuGQ2HQ+IRGJROKRWLReMQtXQMowJ9wMC&#10;AB1OqBBUKwICSEAP1+xkAAkEwItFqBKhUQJ6vWDMFgwIfD6BCoVQJrteXQwRiOBNxuQJqtWBCwWS&#10;59PqBAUCwIAgGDC0WwJpNKBLxeQIikWjw1qQOvwMHwN5Wm5XO6XUAP+BAiBl6K1uBP5/JkAO53To&#10;JhM5QWeHMAT8TAAKBTGO12vQAONxocABoNBEAAMBmiCtRqH8ACsVhoABIJHEAO93vaKq5XaIolEY&#10;gAdDpEgBjsdvRUslkagBTKYyADaM4AFMp4K0gcDyHAXh9vuWy5tQNgVaBAe7eHxRF7EiBAkweOHj&#10;tWKwABznABej0egB2MRiQkrv+8Ph0HQABYgyDKGgqIAgAAIJel6ACtq4XAYBgAB4rDAr6AAIRhGE&#10;AB0rIABgLO9URIMQqBmmgSSIEC8RxZFsXRfGEYoiUyBiyuqWJayh2gAC0eoSpKlG3IQAHtIoAAvJ&#10;AACZJYAJsm4/SgABBymgqsKyqqrJ4nsDwQhD+LwgkcQ4dJ0s2zgAOHG0nIaNs2gASU4AAP85gAQU&#10;7IqUM8gAL0+OM44AC3QLxwkgRoxlQ9EUTRVF0ZRtHLsCiBnWh5MIGNNHoQcyBwIhRoIG3NMVCuSu&#10;KugYBoGASBpigUdoFMFRIPGiBRshwUoGbCF1sgRrIedyBn5WCGOKgRxImeaBgYhY7IGRdg2cuY1I&#10;GStn2patrWugaNoEjoAI+lAAFSVKBCsKyBDyPKBEQRCXCgKCBFeV6BGSZKBBwHCdp6xqgAAoSiKM&#10;9SkqWpoAKeqKpoynKBAUBStVIgivLAsQAQ8AEQxGtaBLagS3oEuNsY+h8wL0gS+IovwAMAwTCMMx&#10;CC3aF4AXhaInifaZZFksSqksABGkaXYAXPeKCNI0zUNU1jXNg2SKNo2zcN03jfOAiskAcAD/2abx&#10;vUmpI+LkYpijrqASQSIJGw+YDtottUPu8ADwZBRLyvO9NFPY9z4Cm+ULvu/KEP2/r/wDAaIhUPo+&#10;gAFs7n02AAFkDgOJXIyEArC8Mw3DqyxAtG4oVEqBROkSBxXzvS9N06KVlNEbpYAEdR5HyGTsQQAc&#10;PxBf9wABM93JqbABKA/SlKiCSsAEsABLQAS4hMv5QwAAB56IAG/6gAHL64AHl7UzNUe/vITNo2zf&#10;OM5tN2aKgX9IAHp9gAHF94AA/+VBoHQ3Ufv/H8/1/aI0igSkyHKVIEpdZ6miBKcISp4gSoH+LBXu&#10;QIY5D4EIAWuqcgQ+VTELgIACARCQREDG6Q8IJ3IGkNWOQJZJCllkCWbCVbB9SBIbhdDOGi2FtAAW&#10;4t4ABISYMdY8SkgQETPAAHgPAiUPQAFFIE/MAAXQukCFIKRfBPl9r9iSv88bAQAFMKcVAABUiLRa&#10;SG84lBKmHltQqxMsrFXOIiYw4kgjHHsw1WqyIvZfVSMpMGYUABhzEkIiKJBMZcQ8B4I2bRS5Wwzk&#10;JaIac1JqzWmvNibM2sOGnm7N6b84JFABKpAAOsdYjpIALAAEYI0ghdi7iwRJAZbxwjhEMZ80BkAK&#10;GJaURdth3SBtwjoXJuZL26qJbue8+J8z6t9P0fwAB/kAICgQQ8vwSYlAOBOCeLYmFKjNDTBsgzlT&#10;6uXQ4h5zb/HPgAdCilI8vZ1TrRa6pWhc0xOvR6BYhoBp7AAHBPkACA0CC5n8AAI9AXfpRSmINKpW&#10;HjFVeQTx5SB3mTKHzREAACKKEFDjRcAAjqNAAlSz+UwRnwJuTgJJOSdHzkUBzSkAAxqWAAG1S8AE&#10;1ZrHiUIAB+07KcU5p1Tshb/pPqUUstSA0+yFwKABAyniL4EDlIGw4hC5SBCrc6ZYgUpCFNeIFOUh&#10;EcojEOZKAAUdOoTgAhSQmFYAIWv4VWAACBA6rAAKUQJq1UVFwwABDKpNea9EYhvDkkBBRKCUIEGp&#10;aJKzs0CAAMsZZAh5wniAAAExjwACqFUQI1BAhhjDioQqhi+iBBECIwIucoCBOTi1FylzapTEKZPY&#10;+y6fmFMMAAHAOBAhIiRK7GhiTFGLRuLZHEuFe1FR2ZJHgv5gY9ssj+Qc/DYgdg7bIOYcw8ZIMMJg&#10;GyRhpZHNHkjLdpklTbm5kw1KTZFzdlKbAst7Q+HoA8EVOYadTCGEmWS2AO4AASglnoIkRIuAASFa&#10;ERmXLbpeXCIdL89Ci5ht5b3Mc/EyXAzNcIRQCYNgbIYbAAAAUQBdg3BuYMZQyiCzeQwhqcLmrev5&#10;nLOd0eBsXYunc6xHJlHYT0IgC/HAABnY7w1J0grwHhUGeJQh47yXlpeohRKijIyQRAKYU1+QHwAE&#10;zJoKfKxBXwvjpI+VOqdyIJIRXPkcDbzpAAC/mesAo6w00fri/N2b84Khp9AAhsHZuKwqHM8g9Rqk&#10;ZxPCq01ZC8xkCBC51pZLyFzBFCQ8c5AwMELE8QMMdYlkLKWY/qkhAnxEKvke9RekyBCcIYQEgAAg&#10;UDgkFg0HhEJhULhkNh0PiERiUTikVi0XjELV0DKMCfcDAkJTicgRiMUCAIBgz4fECA4HlEqAD/f8&#10;CYLBgRJJMClkKm8CHw+jMNLBYgSpVMCEYjgTcblDgj+f0CV6vgRUKkKFotgTSaUCXi8gRFItQhrU&#10;gdcgYPgbys1vuFxuUzgQIgZeispgVSTIAdzueoACYTOUJJRKFgAWq1NsFOp1VoARiMXUJajUP4AF&#10;YrDQACQSOIAd7ve0VVyuNAAKJRGIAHQ6RIAY7Hb1vRyOKoAOJxIkFX6/bIAUSiY4AeLxe4AIZDFA&#10;AMplHoAAwGkLKZTgAA9HqKAD6fT9qDagbAfUDmFz9HpiD2JECBJg9UPHasVgADhTKYAXvaADsYhi&#10;ISK6aAAfB0HQABYgyDKMhoTBMAAEYzjOAB5m2bYAFwFjEn87wAAq/ghGEYQAHSsIAGAsj4xUgxCo&#10;GaaBHUgYLxXGkaxtG8cRyiJTIGLK5H7IAAHbIYAAtIyKkPJIADxJiCj9J4AEHKSCgLKruw6m6cCB&#10;LaEpomp8zAAAETGhIVTMABpzSAB4TYAASTe0TRgANs6AASU7gAbs9TzPaEJSlQMUCAENMTP4AMut&#10;CtrVFQYIGaMdUhSNJUnSlK0tS65gogZ1ofB6BDTTCEHMgcFoUaCBtbUNVLmXqBiEh4QoG7FVoIE6&#10;BmugaZIKmqBM6gUDocTyBjChZ5oGCyBpbHTYoEIaBmcgZnoGayBpwi1jIEBiFjsgZF1oijcoEVSH&#10;1SAFTx0YaBh4hZ02/d133heIAI2gSOgAj6BJChgOg6gQ+j6gTNoEBwHI9fBwnCgUHIEXJcokQBAI&#10;EFIUxUSBIIE2aBAvGc7EkiUBwpbBqmqgRSFIgR2HYh1+IEyaBTUABCEJGi0IFRYALYgS3XlniJ14&#10;uyBLwii9AAvi/MAwTCIa45IgBgi7ASBI1wIfB+MszDNM4zzQTi0qKNO1LVta17Ytm2q5C2LYbgAP&#10;4/iYAAShLZCGL+wJQFA4o7Ds+sgV4t7xIE8jzZ7Sr2Pc+FJvm+r7vy/bov9ACEQEmsCwPBNSouAY&#10;FgWAAmT2BGNgAZ44DgABtEjpsPujEMRxKsUULLwiGRbl8YRl2Xcdz3S3x4gUfLjIDwSGdsiyOiiX&#10;pga3lAAEXmgBJ4/SjKaCSqAsrvLLIAS2IEuwHMB8zFMiGSSQ8lyaWP0AAKH1znOs748iCpKme36A&#10;Acf7gAW39AAOn+xwo0gSj3dwDgJAWA0By3qaIEpwhyngAKgXeqMgTmCELnAAuWBC8j8kCPqQ4dzt&#10;yBNWVWV9mxC1lAAASRMJZAxaEPC2QN3qNQJkDWAABfRCRirqIutgAC2iFB5IGIiBAJSBuAIaJUgY&#10;bEbgcIGOMh4o4MxRik4RehqiPEginFlULNQAM3ZyABncWl4s/LvGKBCgWCoaM6AoBQBn7DjHeAAa&#10;I0RyNFH8349URnBEujMXJw0KHER9kEpF2iaHbMakHImRSKoYu/kXI9ScAI5SQkpJWS0lYFAAgYQ2&#10;B0EF3QSABBQg8FoMSXUihcgQJCHjdIGDsga7VJrMAAtwhwnyBknIk0B+xA5MkIHoQOVRApYHxiQQ&#10;INRDwuEDFKReMIDSFiMIGHWBCumSMSIXCIADFCmnphuMCVpCypkCB1Kack5SERVXsviG05p2EQi5&#10;F4ts7UdRkaDPKexDo9Hlj5PchUfz3z8oAQiQqLwAIxkRQGhEZpG0JoYQySUAqG0RolRMh8mZNkMk&#10;6vCUEoiDSkooXJ7hAhdxYIceAgQfCBwOHgekFxAxHquIfSYAD1iBR4ImakgQlyHjYIGD8gdBi3hk&#10;IGJsh44iBxEIFPoitKyBRfIQM0gYNIphGIGw4h01TskDjiUMAZAxNS3IeLIgYTyAgIAAIFA4JBYN&#10;B4RCYVC4ZDYdD4hEYlE4pFYtF4xC1dAyjAn3AwJGZFI5JJZNJ5G1IGLYID4G8pRMZlM4i/4ECIGX&#10;ppO55PZ9O21A2A+oGB5/R5o9iRAgSYKRT6hUalAkLA2nAnVAwvU65Xa9X7BCFNAyzYbNZ7RERhA2&#10;jabdb7hcblc7OFIG64emIGabk5oGGYW0IGMbphYwhIGeoGAYm/IGuqFA2tA3TA6JAgXAw3g4GSYH&#10;a4FjIkRIGvZGA4GwYGO4e8IGdIGoYHjoddoFiIEZ4fNoES4Gt5G3YGIoW/tjA13C1PhoIr4GUIe4&#10;IGa9/A95DdZAklAxlD3PK4G7eZ4/J5ZjG4FHQAJ8X5vd74I+YG35bL/h995ogADvv/fej6BHsy4A&#10;KM/yfHszIAASl0DQawx2MsrCtQdCkKrosaBLLC0NvG0AALbDkQxFEcSKO2wALwhy9IEvi4r8gTAI&#10;UwSBMJErDEQgY6oGAT4DMgZNpmCqBmMgYSImmCBGYgbvoE1CBOIgQaR2iZAoGQCTkGgY+JGcKBhA&#10;8r+IEYaBhcicuoFGYAHigYIIGFjhomd6Bh8gaVRtO88JmOyBhxPM/KmLaBnvP6wvRQlDp82gACtR&#10;CJuWgUC0bSSTNcgQxUnTFMDhOdM06kg5IG6VPVHUlSqnE8UobFYARauEXgBGKEzTGtTK6J6BlQga&#10;cLjJAAOggRfqRISBFlPivOMgQ9oHHCZUie0potRQEtm8oIoG5yBB+rz6IEIqBuFWtw3FcdyXLc1z&#10;3RdN1XXdl23dd94XjeTy1QvK9r6v7As5eaZgYgYyIGQyB2mqJ6sTH9BK8kKBKcgRHIGBqezsAAvo&#10;GZykO6gRkIGAqLpYgWJvNhYADGgZGoHBKYwHLbtIG+SFoCCAACBQOCQWDQeEQmFQuGQ2HQ+IRGJR&#10;OKRWLReMRmNRuOR2PR+QSGRSOSSWTSeUSmVSuWS2XS+YTGZTOaTWbTecTmdTueT2fT+gUGhUOiRE&#10;CwMfw9yQNsT8ewMDwt5wNk0WrSQBwMUwMcQMkwMaQMOwMAwt8wNoQNbWqBtOB2ehAmBjOBlmBkiB&#10;iGyQd+wNowNWQNZQNqzcGQMgwMlwMRwMCQNwwNmQNTQN3VeGYeBV2BF+vQMJwt0QNcwNRwNlwN5Z&#10;jWa3Xa/YbHZbPabXbbfcbndbveb3fb/gcHhcPicXjcfkb+ywKowIBQO+wK4cjHwKjwJ/2+B9nk8M&#10;DY6Bvvw93yeXzef0en1ev2e33e/4fH5fP6fX7ff8fn9fv+f3/P/AEAwFAcCQLA0DwRBMFQXBkGwd&#10;B8IQjCSiICCAACBQOCQWDQeEQmFQuGQ2HQ+IRGJROKRWLReMRmNRuOR2PR+QSGRSOSSWTSeUSmVS&#10;uWS2XS+YTGZTOaTWbTecTmdTueT2fT+gUGhUOiUWjUekUmlUumU2nU+oVGpVOqVWrVesVmtVuuV2&#10;vV+wWGxWOyWWzWe0Wm1Wu2W23W+4XG5XO6XW7Xe8Xm9Xu+X2/X/AYHBYPCYXDYfEYnFYvGY3HY/I&#10;ZHJZPKZXLZfMZnNZu7QEgAAgUDgkFg0HhEJhULhkNh0PiERiUTikVi0XjEZjUbjkdj0fkEhkUjkk&#10;lk0nlEplUrlktl0vmExmUzmk1m03nE5nU7nk9n0/oFBoVDolFo1HpFJpVLplNp1PqFRqVTqlVq1X&#10;rFZrVbrldr1fsFhsVjslls1ntFptVrtltt1vuFxuVzul1u13vF5vV7vl9v1/wGBwWDwmFw2HxGJx&#10;WLxmNx2PyGRyWTymVy2XzGZzWbu0BIAAIFA4JBYNB4RCYVC4ZDYdD4hEYlE4pFYtF4xGY1G45HY9&#10;H5BIZFI5JJZNJ5RKZVK5ZLZdL5hMZlM5pNZtN5xOZ1O55PZ9P6BQaFQ6JRaNR6RSaVS6ZTadT6hU&#10;alU6pVatV6xWa1W65Xa9X7BYbFY7JZbNZ7RabVa7Zbbdb7hcblc7pdbtd7xeb1e75fb9f8BgcFg8&#10;JhcNh8RicVi8Zjcdj8hkclk8plctl8xmc1m7tASAACBQOCQWDQeEQmFQuGQ2HQ+IRGJROKRWLReM&#10;RmNRuOR2PR+QSGRSOSSWTSeUSmVSuWS2XS+YTGZTOaTWbTecTmdTueT2fT+gUGhUOiUWjUekUmlU&#10;umU2nU+oVGpVOqVWrVesVmtVuuV2vV+wWGxWOyWWzWe0Wm1Wu2W23W+4XG5XO6XW7Xe8Xm9Xu+X2&#10;/X/AYHBYPCYXDYfEYnFYvGY3HY/IZHJZPKZXLZfMZnNZu7QEgAAgUDgkFg0HhEJhULhkNh0PiERi&#10;UTikVi0XjEZjUbjkdj0fkEhkUjkklk0nlEplUrlktl0vmExmUzmk1m03nE5nU7nk9n0/oFBoVDol&#10;Fo1HpFJpVLplNp1PqFRqVTqlVq1XrFZrVbrldr1fsFhsVjsllhACgb+s1rtltt1vuFxuVzul1u13&#10;vF5vV7vl9v1/wGBwWDn4tE4tFoIBYGZ7gcbiCDryT0wmVy2XzGZzWbzmdz2f0Gh0Wj0ml02n1GeG&#10;IsGIuKTzdzRWgUCi9ZLNZpE1O73m932/jcBAgAAgUDgkFg0HhEJhULhkNh0PiERiUTikVi0XjEZj&#10;Ubjkdj0fkEhkUjkklk0nlEplUrlktl0vmExmUzmk1m03nE5nU7nk9n0/oEUGIsGIuNjtdDRcoGA7&#10;+WIPBw/ZrSaTEoNXrFZrVbrldr1fsFhsVjslls1ntFptVrtltt1vuFxuVzul1u13vF5n1DotHpJi&#10;c7nABLFwuf7PdbrBmBc72vWPyGRyWTymVy2XzGZzWbzmdz2f0Gh0Wj0ml02nsV8o1IaOAwTtAgEA&#10;BOFowZzGZ7MGeo3m932/4HB4XD4nF43H5HJ5XL5nN53P6ED1V+1uBgqTDQbf6iCgWJ7MaTPWfR8n&#10;l83n9EPgIIAAIFA4JBYNB4RCYVC4ZDYdD4hEYlE4pFYtF4xGY1G45HY9H5BIZFI5JJZNJ5RKZVK5&#10;ZLZdL5hMZlM5pNZtN5xOZ1O55PZ9P6BFBiLBiLjY7XQ0TE53PCSWLxeAHA+32DWtV3pQa1W65Xa9&#10;X7BYbFY7JZbNZ7RabVa7Zbbdb7hcblc7pdbtd7xeb1e75MqHRaPSaXTYQ9QEAgAQRgMWuy2czRVf&#10;clk8plctl8xmc1m85nc9n9BodFo9JpdNp9RqdVJAENRUKgs/wUCgyAX0/gth8PEH9vRAaHW50tg4&#10;apwqFX+jw2GzWy2g0Evq+l0+p1et1+x2e12+53e93/B4fF4/J5bnrxUEggBAOWwW/34Rxg9HqQA2&#10;+n0Cgw+30/As/ACgEf6LBAfB7gAD58nyhp+oGLYVBWfBrgIAYPmlC51PNDUNw5DsPISgIIAAIFA4&#10;JBYNB4RCYVC4ZDYdD4hEYlE4pFYtF4xGY1G45HY9H5BIZFI5JJZNJ5RKZVK5ZLZdL5hMZlM5pNZt&#10;N5xOZ1O55PZ9P44NhgMCeCX8/jWR3e8CISXc7gCMHq9KAAHcAwG/yULxe1mSzmcLKrY7JZbNZ7Ra&#10;bVa7Zbbdb7hcblc7pdbtd7xeb1e75fb9f8BgcFg8JbxqLBYNAKBAIlDy4nGNKc7axcFsEgk/0CHA&#10;8gGU0mggsLo9JpdNp9RqdVq9Zrddr9hsdls9ptdtt9xud1u4WH98CAsEwmpDI5nOUC46nSAwVR7s&#10;/YGaxOJ3wxwOBxU0u03953e93/B4fF4/J5fN5/R6fV6/Z7fd7/haRiLBiLg2AX4uUk2m0FxCfJ8g&#10;CwJ2MYf4mhcFxrGQsCxPjB0HwhCMJIMgIIAAIFA4JBYNB4RCYVC4ZDYdD4hEYlE4pFYtF4xGY1G4&#10;5HY9H5BIZFI5JJZNJ5RKZVK5ZLZdL5hMZlM5pNZtN5xOZ1O55PZ9P4INhgMCqN3m9FCiG83QQCn+&#10;/wDQJQvAiEX+fA+IEYyWgzztUrBYbFY7JZbNZ7RabVa7Zbbdb7hcblc7pdbtd7xeb1e75fb9f8Bg&#10;ZcNxkMjeVnS6UUbXK5QMBcFC39AzoIRE+l6DQYM2lnWpkdBodFo9JpdNp9RqdVq9Zrddr9hsdls9&#10;ptdtt7iNBiMSuT3Y7VGenG4gKAti7wGA3+TRcL20xWezhRuOp1et1+x2e12+53e93/B4fF4/J5fN&#10;55hhRkOB28Xiw0e3W6BAH1F+Dwg/zuIhGkmWZ5mjg9EBwJAsDPQgIIAAIFA4JBYNB4RCYVC4ZDYd&#10;D4hEYlE4pFYtF4xGY1G45HY9H5BIZFI5JJZNJ5RKZVK5ZLZdL5hMZlM5pNZtN5xOZ1O55PZ9Mw1Q&#10;QmNwmE3Kqmm0wOBJ/TYI/4GfBCIn+tgUCRu0Gq1WXTq9X7BYbFY7JZbNZ7RabVa7Zbbdb7hcblc7&#10;pdbtd7xeb1e75fb9f4sORiNGSr2m0BsF34/MBIX7AysKhW9mG63UF3XmXpjc5nc9n9BodFo9JpdN&#10;p9RqdVq9Zrddr9hsdls5+NBeMTCbXS504XnQ6AFtINUIEnQyGX8nAwGC+yWez1Jwul0+p1et1+x2&#10;e12+53e93/B4fF4/J5YWLfQERS/X86VS1mqBe01wSCn+YBUKVoymazSc80AQDAUBvIgIgAAgUDgk&#10;Fg0HhEJhULhkNh0PiERiUTikVi0XjEZjUbjkdj0fkEhkUjkklk0nlEplUrlktl0vmExmUzmk1m03&#10;nE5nU7nk9n0rHAwGCZS7bbZmGD1es/pkGfIBAIAKItFrtazSaQccMCfFNr1fsFhsVjslls1ntFpt&#10;Vrtltt1vuFxuVzul1u13vF5vV7vl9v1/iQ2FwuEI1e74bqUbbaqOAj7/gaVDYbfqkCwZK7JZ7MVu&#10;Oz2f0Gh0Wj0ml02n1Gp1Wr1mt12v2Gx2Wz2m1r41GAyRygbLXOIqe7320Ha4JBQALwoE6wZjPZ5R&#10;4fR6XT6nV63X7HZ7Xb7nd73f8Hh8Xj8kPCvnBg9CoWeKtazVAXVfFQABNqjrXlYDcDffl/z/wBAM&#10;BAAgIIAAIFA4JBYNB4RCYVC4ZDYdD4hEYlE4pFYtF4xGY1G45HY9H5BIZFI5JJZNJ5RKZVK5ZLZd&#10;L5hMZlM5pNZtN5xOZ1O55PZ9IxqLhiSDW6XOti+6XQAZ/TQA/4Gig4HX4rAoEySzGg0F5Tq9X7BY&#10;bFY7JZbNZ7RabVa7Zbbdb7hcblc7pdbtd7xeb1e75fb9f40PhgMWSuWi0BsCH/UMBHGuCgUADAKR&#10;Uq2UzWYVsbm85nc9n9BodFo9JpdNp9RqdVq9Zrddr9hsdlYw/tQgOQWDHep2s1bC/oG3QSCQA2cg&#10;/nBwwBwAAAooOHi8QANnm84a+4GRhiMnewGezgpA+Zs/J5fN5/R6fV6/Z7fd7/h8fl8/p9ft95MM&#10;RYLBcZXcdxoDScxzKYnZrMgf5TguC5/GUBoGlqeICAIWoAn8fxsn8fp+m6fh9gKfqIH+Ap/hUNh2&#10;HQXgxHOc6GjqEAQH4X0HhuZxpmmZz8R1HceR7HyJoCCAACBQOCQWDQeEQmFQuGQ2HQ+IRGJROKRW&#10;LReMRmNRuOR2PR+QSGRSOSSWTSeUSmVSuWS2XS+YTGZTOaTWbTecTmdTueT2fR8ajEZndQthrIgU&#10;vd7zV8wM8CMSPthg4HnwBPl7qJltZrOiQDEWDEXGx2uhomJzueEtYFAsAF8TiZQsxns8wT+8Xm9X&#10;u+X2/X/AYHBYPCYXDYfEYnFYvGY3HY/IZHJZPKZXLZfMZnNQYgDAYt9fNBniAAzNpW0AG4RiZrPI&#10;CAAlXVnuGUWCxWSzWi1QgejEZPpiM9nAfN8Xjcfkcnlcvmc3nc/odHpdPqdXrdfsdntdvud2EAYl&#10;i4XvlaNJozFmAwGgA2CYSr1ks5nEaBv6Wbax2Wz2mCmYThQfxjAIAYQGrAxxu9BMFQXBkGwdB8IQ&#10;jCUJwpCsLQvDEMw1DcOL6E8PgaFoCgKeRVmoaiWn0gYhheF5zGIaJog4gZ/pg/DcP2tRjgaBwADg&#10;EgRkaZS6jpDsjSPJEkyUkqAggAAgUDgkFg0HhEJhULhkNh0PiERiUTikVi0XjEZjUbjkdj0fkEhk&#10;Ujkklk0nlEplUrlktl0vmExmUzmk1m03nE5nU7nk9n0bE1BCg/AICdKabLYAUsL4oFL+ZQAf4WbF&#10;Vds0GIsGIuNjtdDRMTnc4AIIuF73YDSaIMgb+n9vuFxuVzul1u13vF5vV7vl9v1/wGBwWDwmFw2H&#10;xGJxWLxmNx2PyGRhQxE4xDRUfDucp6cLhlo9GAxcjEaDPDs4rNbrtfYIQCL+aIGAoeaO1cuS3G53&#10;W73m932/4HB4XD4nF43H5HJ5XL5nN53P6ENGYqFQeMrveDhM7nc0pYgOBwAOIjExZZjPZio1FaFw&#10;pfr5aLaBYKPTM+yH6P5/X7/n9/z/wBAMBQHAkCwNA8EQTBUFwYwAZheF4bD0chymSKR2nYlJVgsC&#10;wAEQDgOBmZ0RmcnAXBQFwWAQBQDF8ZRnGYDKBn7BsaxtG8cRylqAgIAAIFA4JBYNB4RCYVC4ZDYd&#10;D4hEYlE4pFYtF4xGY1G45HY9H5BIZFI5JJZNJ5RKZVK5ZLZdL5hMZlM5pNZtN5xOZ1O55PZ9GxjQ&#10;R8gXE4mCTXa7ZSqwsFgAiA4HBmzqozp/V6xWa1W65Xa9X7BYbFY7JZbNZ7RabVa7Zbbdb7hcblc7&#10;pdbtd7xebiMxcLh4fnK5WGTqTS6bT6jU6resZjcdj8hkclk8plctl8xmc1m85nc9n9BodFo9JcBm&#10;LxeOz85HIxMJSpRTKdUKlVatpdxud1u95vd9v+BweFw+JxeNx+RyeVy+ZBhhzx0f3G5GKUHa7MNs&#10;8Ttub3e93/B4cvAQgAAgUDgkFg0HhEJhULhkNh0PiERiUTikVi0XjEZjUbjkdj0fkEhkUjkklk0n&#10;lEplUrlktl0vmExmUzmk1m03nE5nU7nk9n0bGNBHJ+cTjYxQdrslKrCwWACIDgcGbOqjOn9XrFZr&#10;Vbrldr1fsFhsVjslls1ntFptVrtltt1vuFxuVzul1u13vF5uIyFwuG57czmZBSdlKlFMp1QqVVq1&#10;6x2PyGRyWTymVy2XzGZzWbzmdz2f0Gh0Wj0ml01vGYvF42PTlczJwjrpdNp9RqdV0+5jAHgYFyL/&#10;gb1iYLgYBtz8gb4yIJgY4gYsgYigYU3sDe0DdEDb8DakDxoAfO68VfBkLe8Dfvj9Xr9nt93v+Hx+&#10;Xz+n1+12GtBGh3cbkZYpnY2TDtoxTbqo+72FKgYtMi5CBN8iRzIGDK3FcgYprsI6BjYgYlIGASRu&#10;ugRaIGSaBmJBCPuogTDPaRyBjihYmIGWqGICgAAgUDgkFg0HhEJhULhkNh0PiERiUTikVi0XjEZj&#10;Ubjkdj0fkEhkUjkklk0nlEplUrlktl0vmExmUzmk1m03nE5nU7nk9n0bG4tFozOjodDMKjrdcpVY&#10;WCwARAcDgzZ1VZ0/rFZrURUsDLVbkj8gYFibmgYZsETV0DKdpiQagaqgY6gYBm68r0DpduvkRCcD&#10;UEDYUDRd9nYrgbUh5Mga1w2PyGRyWTymVy2XzGZzWbzmdz2f0Gh0Wj0k8GVCGR4dDpZpVdbqplOq&#10;FSqlW0u3y9dgVf3EEsUCskSs0CtGbtcCtuXG0DX0DBdbekDHcDaW9miEgZ3gYEgZ2wnWj/RgXPh2&#10;MgWO8Hp9Xr9nt93v+Hx+Xz+n1+33/H5ig0FwuGI6nOdBnCs17YqeqKpqsq79QYkbdAA3jwN+ADgo&#10;i4YAOKzTjgA5LJAqgZvIGBiJwmYaBmYgZyIGfCBgUgYRIGHiBhguqJn2ga4IEdkGosa6BhQhbvIE&#10;wseIIXSBiKibzAA9EiydJ8oSjKUpypKsrSvLEsy1LaUBsFYYBeOR1nMaArnU2CUKbA7aQVLktgkg&#10;YEpPOCBOqhxRoGPKVnKsqzoWxSBCQvh7oGdzKGSgbloceqBiagZkIHQiNQ+gQroGRiBgOh80AAC8&#10;3IIecRSC78eUsgRTIGAUlMahiAiAACBQOCQWDQeEQmFQuGQ2HQ+IRGJROKRWLReMRmNRuOR2PR+Q&#10;SGRSOSSWTSeUSmVSuWS2XS+YTGZTOaTWbTecTmdTueT2fRsYiwYi47OpytEsOp1SlVhYLABEBwOD&#10;NnVVnT+sVmtT0KQN1w9MQM0z9zQMMwtoQMY1u2RAaQNkwMBQt0QMRQN7ysPwOrwIJQ8mwNaW3CPO&#10;BgyFnaBovCTEEwN2QMFRcmQNa43MZnNZvOZ3PZ/QaHRaPSaXTafUanVavWa3XQwaC4aCw5OhxtMs&#10;up00ynVCpVSra/hcOP12BV+HWGBWOfWWBWeFWmBWviTRYwMnQ8FwN7TMX3y5Qu8wLJ9WT4aBYiFY&#10;qBYzzRJowMXRvKwLL+/8fn9fv+f3/P/AEAwFAcCQLA0DwQijYtmOJ0tuLR0t2lCmqeqKpqsvsEw0&#10;zzjAA5CGuUADmJ65wAOghLpAA6kNo4bKBhMhZfIGIadmWga3oUf7wxYiD0AA9SEvYAD3QGQaBj2g&#10;YAoOXKBiOh76gA+8eSnKkqytK8sSzLUty5LsvS/MCUBfMYVjqdB0moLZ0rrCbews4CqzDOSVQ7D6&#10;GRDEaeRLE6ERTFc5oQpaBAqhY4IGSKdiWwSFx0gQSoGbsvR9ICESFIj/A9SCBgIhYBoGfsnsshiA&#10;gIAAIFA4JBYNB4OHIGd4RDYdD4hEYlE4pFYtF4xGY1DnXA0FG4QZIGL5BJZNJ5RKZVK4mrIGwZZM&#10;ZlM5pNZtN5xGy9AxrOZ9P6BQYwsYGvKFR6RSaVS6ZTadMS/AxpT6pVatDVLA2RV6CM68KDg5HK1y&#10;46XROVWFgsAEQHA4M2dcWdXLpdbtd4aFIHHYkmIGabs5oGGYe0IGMbxiYw6oGFYeioXdn1AwJDyx&#10;A1VRxHA0fAyXAwFD3/A2JAzpA2VNyBlIOsoGCYem8xD3hA2ZipQ3oGIYPo4FCoFgoFvoiTIGtaOM&#10;IGzwPuOdz4xxMnBdlAjNJ1dAyjAub0O934d0oID4G8vB5/R6ZyooGXQP3fV8cU/98+unAw1A3P8v&#10;5/f8/7nFMgYswBArcOUgRowMiIaQaE43HIchsC6dCzpwtK1rat65LnBcPQ+pa9IEviIr8gTALq4Q&#10;AMIhzDIExEQKubSBhKh5+IGAsYpOAKBuMgTMoEBCZn6gY3IHEwAH8k7zIEBqbmKgYeRAT6BjAh5G&#10;tM3qJx8ADkKFBAAGe4kdTImp6oGBiDOqADrpM7KBO2AB9tZMs6pWaiBha8byztPs/KS9iBC6+yBA&#10;LHM/0QjBsGwgQUhSgr8oE/dE0pStLLvASBQJS9OJLMEFT8GFRBKOMKm0L0KrQtS2LcuC5U7WFExE&#10;AESIhJEULpFUWIbFwARhWKbqIgQnImOyBkXYD4FogYiKXXodIGe6NyYAEnJtKCBSlAohIGXqHsYg&#10;QNoHG6DTGh8uS8oMwTFYF2oJM6BTS6iBzaks3gBOM5oEyt3VhPCBT0gbyIFal+4NYFAgBQbp0Ng9&#10;L0XRtHoJSIAUnh2L4xjKB0yAFN41g9Pz/UQYBKOFTC/VML1XDVXLjj+XvBWdaofW7AsGwrD5gk+A&#10;gBXrQokY6Bi0gZwoHc0PyEgTSoEGaLnSgZ2P0gYIoGtaBYoAaJxmgQZIHeCKnHNCD4GAEeIdaSBH&#10;yh5koGJD/XkADdIExyDSIgTeIFsLwy246IICgAAgUDgkFg0Hg4wgbPf8Ih0PAADAcCFYrgRNJsCG&#10;EKAD9fsCZrNgS1WsCbDYgT+f0PGo1gQYDEQmUzgy8XkCe73h4kEkCFIpgyzWc0CQSgQ7Hc0pUzYj&#10;EgTvd8OesDBkGTcDM1LiCugZRgT7gYErQCAUCDIZgQNBsCf8NADtdsCdjsrUFBQKgUSutLtsCej0&#10;gwBAMCBlVvcCfL5gT6fWHgVkgQLBeOAD7sAAfD4w7UgYtggPgbyymj0ml02n1Gp1Wr1mtmaigZdx&#10;kCAoF10yvsOwWm3OH3e34Ffy+5AwG00nn1Aggagbn4PP6HR6XT6nV63X7FaU0DLPZ70DBHhAEqle&#10;Mxvf9GmjgAaPp7Iy+AjNrmczcMDodHSVYWCwARAOA4GZnQGZz3QNA8EQS6oKIGdalEwgY0wUgpzI&#10;GtCHmggYYwnDjgF0gYitGqKBEOgZaIGcKBntDrKFSgYrKVFKBO6gRjr3BiRoGGylQ+gQkIGtzSnm&#10;qiIDsgZFxY4JYIGJ6IDYgZKqVIKZCYgaSuu9aGNIoqBF2XaBPgyhhmGgQkiSgR6qmgpZFki6MukE&#10;QRIEb5voebRtIEEoSoM4rhIeH4foEYBgOmpCBGMYypSIgqroErLTK4gSvMqsKHL0AAwDAgRIEgwj&#10;DJlRCBDGMaTJQmZgmCgQfB81x5NEAAHtAgoRhGgRuG40xovaAA9D0gRblutkpoMFrPAAaRpNMdx3&#10;IETxPIERRFIEdcHIOziBWMgVZABV8k29b9wXCpbYIE2Tztq6bc1WgSmoEJwnIEWJYtNPrKsupd0A&#10;ADoO3deAADWNaBJ5AzZgAGgaIFOKBFhJbSuQACfoK5iBOdcWLYvjGM41A7txm1lUVSwTBiFkgAH5&#10;k7HZIIQAEBloAE5mAAFFmaHBBmwAFbnIABjngAZEAA4aCAAp6JeywCHpDU6IKYADfpytMssBxann&#10;GdFzq+jOq9dd420lihaEQ42obowvw/T+P9AEBQJru27dt6ZxwAFqpnCCBQlFkKrMiBpoGIckrilO&#10;4IQsqBTwgVatUlaBGQgeOgBxtbIGeMkzeAE2poYSBiMgbFNUSSBjapQvIGUbTyGwkiyPwalDCgdn&#10;oeZiBhugfFpnYaHyrHMsIX3CaN/VCBB6HqBF+X6BEIQiBGeZ6DB4HiBEEQSNI5AaBYPYSBaTfV+J&#10;mO47oEFAUIEQZBoEbxvJoVhWL8wCCgOA6BVcgRaROAAo0mSXQaAOCHguBdMqZyZkYIEFIKRAhTMd&#10;S8TQki026EGTUABT5A1GgAUeaVSL9yvqVIIYVUpAgNgbIE2YAAvhfQfgkYZ4ZAgcg5T8ACAgAGsE&#10;OeCABdYAHmE4J0aVNJAgjOcVm4lW5Ah7IrAANBDJDjIKwVknogQBCxAAD4HwgQhRCkPWKQJZBAh4&#10;DwIENYaxNF6sKAAlwABUCBAnBPA4gi1wALZVgaF1kc46R1NebFgq+TojdG6wInoAH4GLPOOMccII&#10;RGOXqZYgQHgPEPNySogSy4dF5ImACBYAAghBOuygAAdQ6qbU6AAJ6TQAMMOOqZiJyzmx2lZK2V0r&#10;zquPRoaojxHyyFlS8l+H8QC9hXl8AAVEwQAB+mIAB8r5iEDbmUAAnhPRpzPjPGgMs0wADZmsAAxJ&#10;ijwgINSG2bwAH9OglqeOSBCIoFiZ+QQuBcZGSNiLEY57W5YEPBdPUEIbx1DrG8GIdDFToH7P6f9A&#10;KBECzzoNQc6bcoHkQbsABvCHW9AAQu25OSc55m2IEL0gb0CBGDOe7ZRJAhSEDeOQIbaQDqOFABGG&#10;NJEBwEDItEQ29HgAI9AAEQiCdU8kDI+ZR1EEnVECSRLAD5AxrkDASQeeEayBDkL274hDugAJXOsl&#10;mqBMiKkCGoteHIAEwmOHKOUgQGmJtobnQsrUNYbwtcY5E0j0iBB9D64iISuDMGaAAXc1UU3yTIaE&#10;AASIkTUwRgmQKCsFzSQZUmveKJA4hgAVoQKYQAAsyzKUF8L5AhPifIEPN1FkQAFzINWpVgAAVAqI&#10;ENeo5wbQWPGqNUgQLAWF1tOQIZjsgAAJqSACKBAiPLEWNFsABNiBBFRCVpeoukeqAIEJhuwaaHgA&#10;jdHBba3aEXXuwgdcgAFzG0owdFaJAnvkCk9UKoYiREkCDskaRBxmTD8JS7YpRiSBV/udIuRoAI+R&#10;PsabczJAgzhnIEzQgso2FsNNIw+VJA2JgAn9dnCGEcJRzlkaycctwAFtIa0hv7xqSlKl8FeYEwpi&#10;B+mM+Uhx5gADxxYAB/8ADyEFw1Ni+k25uzfnCAAP+OwAPSemQgiRE5mgAEpkWm4RKcDFyUAB59HJ&#10;4kDa5dlngMQPhrHOOgcAY5+tnoC2qgmE8wZhbig1B6EUk0Rom22ioAKdXZDUQMPeDD0UsAAIwgYp&#10;SBnnNaDogYxSlMreKdSpgAFTEz0AADD5h6f2FINewAFQ47XfVTCwiEsxUGjquQaqVVCHEBCAACBQ&#10;OCQWDQeDjCBs9/wiHQMhkOBLxeQJPJ6BGMxw+OABGIyBGAwQIvl+BLVax2HsFgwIfD6BDkcwJkMi&#10;VSpyuWBBoNQIDAaBK9XwIlEqBDsdwJjsebx0+HyBINBwI4HCBJFI02bvWBgyDJuBmatRxXQMowJ9&#10;wMCAAplOBKtVwJyOSBB4PWOHKZTQIslmBIJBQI/n+DSyXTAACoVQJrte8Y8ACMRwJuNyBNVqwIWC&#10;zIQJmMyBDMZwIQCCBOFwwYWi2BNJpROKgAikXOgASiWBNptWi0gAEAiBP5/NSB6yBg+BvLa8vmc3&#10;nc/odHpdPqdWVKKBl19PqBAUC9aCPveh0O7yBN9vwIMBiBBAIafUgDvXifwJ+Pzgv7a+KBeSBHSd&#10;KBGUZSBBqGrpH+hoAFcsoADaNqBHOc8CwOABlmWgQniegRYFg5xsGwgQUhSgqewi8EURTFUVxZFs&#10;XRfGEYxWva+OofsbgAfEdAABUegAesgAACMhgA8Teo4K8kgAVEmAAP0ngAqSpoIAkqyK/hhSyAAf&#10;y4h0EoafMwt837owfCBJTQADBsIwDAshL4AHvOUeR9FaFIEaMZT0g7RBmDw0HMcxwjJCUWlWCwLA&#10;ARAOA4GZnUeZ090lSdKUrSytAogZ1qaTCBjTS6HHMgYM1A5gRIG9NS0mKqBi8iCBgTPR1IGMSBpS&#10;6RDIGPKOHQgYNoG/UZG8gYQo4RqBjo5Z5q6jg7IGRdVOkPSBkKjihoEKTnwUlQmVtPU7gAhjIBWF&#10;aBGo4gAJzCkIwnSzDAAl6YpmACatqEwTMYxwAF+X6BCIIiBAmCaBHYdiBRBEUSOap6oymqqrqy6C&#10;uIEryCrAgSxOdBoALPIq1AA9DSNMADNsuzLmskgTVoEYpioEddNoLd94sSxYAMbFWUgAyuTM0zjO&#10;s+0LRgABwHIEedloLlYANc2CBNm2oBgG8wAACAKBTIAEw3QADjIE5CBOVaOx7JsuzRc7CBO07j5O&#10;/FJkmSgQcBwvi/AAvSBCrVgAFYViBF6XqBCEIT6KAAD7vy52oAAiiBFoWiBCWJcEQUAQBIEBNYgA&#10;RtjgAiKBBOE8Mw2AEOw/EIARHEqB3bs/Xdf2HY9l2amxoAG7OlG5+gAdve8Zxq+r8W3hgByXJo7J&#10;IryXJsnj9KKpAAO/pZqxYvesAB0eyABce5K60jN8AAThMJ8zG4CEAX9PN84AAD/cABK/iADPtBMw&#10;ATQSU1MGAE2s7OCch7p0AUixcCeXaHRT6B4Mw5hzjhDMOdUSLFDqJUWo1SCkYDwZg1Bs6CmWXqcU&#10;82eCIAFSQcIGqc88JkVlrIERJfxA2AECBcQNy6KiQECDqc9k5iSOMXAAxlSQkCBhvI4M8gYMllLM&#10;Ies4gS0IVEFBiQM0BAoakFZjDxgi2imrdJOt8ha2yxtWcc5AABRSBJBAA48gQsxZkCFuLcgQ7h3I&#10;uZmYgmRNCbGddMABDTCWDuoPCb1BLX2wJzM6wx55VCrAAKwdFiYAGKkEh9EA5jG2OpHLWPJsQDQG&#10;xUhrINGMdSBGKXyzkybOzLAAMwz4vDnwAEoIE74ACjCBSgII0tprv2nm0M7GaV6txxDiIEB8D5BG&#10;uNeAA2AADYonzNmdM85baQANrO625FAYQwkCFAKAgQwBgECS6AB4jxXjhOCcQIWIsXCn2PwAA4Rt&#10;Z3gABCsUAEwSBNwIEDYGzlCBCJESQINQaiBNFNybsADoXRocQ8c1hDqWFEDRMAB1s0KKUVotRdUr&#10;tncHRd07x3x6z2D0pEAAn5QJzTneGLYhzyXlioSclBKQACLkYBvTV6iP0gnoPS+QAANKfPikHTw3&#10;751YOZd+RUmRMxA1LABUsQJBX7P4f0mwwBYzSmmp0AAbNWwAAoq9AQgcBqMEcgTAuBsD4Roqgmop&#10;RijlIVjrhXFSsHgARXI6p0gSn2zQjhKQ5rkLmysGODXJFgESBt0IEEAgc5yBAoOnDcAEOS8VEkfF&#10;UhFTyBCfUoFQgdkCETtfasAx7SZILNWfM0BZA4dzFIeEkgYuDpxgI5FyV8XiBLiOWAxisjQABiVq&#10;Q6eI2xtkCGIMQgQhxDkCG6N06UogAR3XpHkyEciBScIEnU/hBQ8q7AAIZXIABLiXoBQKQ5UJEgAY&#10;fIxiJz5HyRIHJM58li0MfO3NWT0tbZItucNAaBApDHMEoJQgTeCCs6Z4jkfBArhEPcsQJIkJIS3F&#10;IEE0JpAh4jxIfLg18ujZS8I6fUAGFCBCWEsQJRBAguBcIEKUUsxjikEmVMywmM8aNlmlNRtp1h3j&#10;vIEBUCpApaMgVTGIACOJZgcIE9oAA4xx5AyQSrEDiJ3LBK1PERAiCBB7D2QIDav8hX2Ribp0Doo+&#10;Okj2cyhrqiCURonjXN2b84Vwo0jZHDvR2gAUQolPr82g52wgqRIxBaWJMpc8156UyBneO+ds7hLC&#10;WhA0gl6oKYqh0kPqvxftSQAZay3ci5JCKopp0wACb03yEPuAOAAEmqwABQ1dgjBIItZUezunasOc&#10;QAQJDKhIcIZ1AqGxPBWtyj9cbF2MphTUIK8wiVGRy/pAoo7H2kQcu5AggkDy2QI3BeFt2ONyU3J+&#10;S65KJg+Xi0l7iDxMABE6FUPgyEcE0QMM54L8kOtorch5AYAAIEY4FBYNB4RCYMHYKf3/CohEYOHg&#10;9Ah+P4EXC5AiCQYEBQLCH8/oElktAjabYlK4KwWDAh8PoEORzAmQyJZBywWIEp1PAkSiYEeDxEQU&#10;CoE9XrAnY7IEFQrOYUfD5AkGg4EcDhAkikalOaXAgZCGHBVDX4kaoKMoE+4KBAA/H5AgGA4EAQDa&#10;L1UpdMJle5ydjtAkWi4QIxHAm43MBEaVAlEooEarVEBaLYE0mlArlAnu95yCQTAgJcIOpFJAjCYc&#10;5c4K1ILmILKs9jdtt9xud1u95vd9v+BuYJM30+o/IeCs1nAicToEbjdXK9EDWa5LJwAkEhAjeb5y&#10;BgNbbcAB6PYi/4eAOLAnG44E53PCFotIESyXwbQ2m1AhOJ4EJ4noEWBYN0bBsIEFIUoOOaCni/EH&#10;whCMJQnCkKwtC8MQyg4yoKG7gH7EAAHbEYAAtEyDk/FIADBFgAFlF4AQBAKDCvGoAFRHAAD9HYAK&#10;urCDJAkLiuMlyXiBI6IPQh58yYAAGSeABgSkAAdSqAA6SwABHS2liUpUSUwN6U0xgAjSNyVChAoK&#10;90NTahAGzgCRFTgRQ0HMc0KlXE40xAQcRnacM3UEvRoIKZtB0RRMNAogp1qkTCCjTRSIzwgQMolQ&#10;qBBjSdOU7TwALygQkIKVKCgaqVAoEECpBQgpr0+4IQoKcC9nmgqxoiwbCVgr6PIEXyJMYgQXIK0D&#10;8PSlgmIKWqpWQ4NnQo0SBBIEiBDEMSUNouqBRsABVFU2y+gAmKZpqACbr1dAABvDwATIAB4HgnI0&#10;0kg4kVGABdF0vSqKtH6tOk3qwydDLxgAuDPoEBAEIEAQBIE9ENXFcgABmGaBQM3T1ri1yDMQxVhG&#10;qath2IllpAAiiBFuW6BA+D6BEIQiBD6PqEMuzLNgAeR5ZAiKRoFEgAGUZSBFeV6BGhTOIoS2CBNl&#10;XmoajqWpwzjaQN9pebgBkSBHEcSBA6hiIGvV4ABUFSBAiCKBHQdCBPAiO4AAfeDNui6BS4AAZLYg&#10;58HwgR1HUvQMAxt7wvy/YAP6/8ZwHAsDgBBOqcnynK8ty/MUHEB+xFEkTAsg6jqQpqnPA8IpdRF0&#10;YRqK8bxzHY/R6q6DyC9T1yKAEjiBJOI7otxl+BKkrGd4mK4stEvABMBJAATfnAAT3oogvC8gn6wA&#10;MEwbyvMcnugBsOxczzC6rsFmXAABJ+pJCh8YcABrHKcnbON8ULEKgqq/r/VBUYgVHE5UgQJerUFK&#10;gAUuRFTIAFNv7gZAwDarlTESY6cglgLCCjTgaSwEpBVhFoVsWIiSugAGGcuA4gsBQFkSD2QUZ6Ex&#10;bFSD+QUZZUgOG/BWQUXC0CpAPAeqpVYABojRN0kgAAvlgAAYSAABcKTGsTL+TQmxOCWQ8f8/9q5v&#10;RmqHAADQGi/H8uzAAwAABXWBK3IQKYgodzdibIKvhgxcCmkCeuABbYAGfm5bkR0gQuRckRicQJs5&#10;AmyISY+AAxZAmuAABZBYxoDoTOdLoXYAD7iDtaM0QIXgvCBBFCKhRpoAGntmILB+DMpZTSnL2dsg&#10;QU2rQUN2e0gTKSDpQLQPQehCBkjJIEDYGzcXDt0IEOkdJOZKRLIEyclYwyyrjL+V8ajTQVw3cQfw&#10;/yMXGoENyxlyKCiDMXcBKicE4ZxTjUmJMgoUEPohT+iVE5CgcTvAAMeeQAB1z1AABufAAHUBSdcK&#10;hHSPEfO0aukMADuHdO8WgmhnbPEnljCNQ+IsRkukpeUmEP9FwACCo0Y2PkfaHhGOydoAAcaSIQCO&#10;QUa05KVUrJWzwgVLqWUxJy/2eij1ItSgLAciECYF0yTdEwAC5nFEFWqQKDZAgtEFpg1MMhBY2E5d&#10;2QIl5EVWyCKkdEgTiXLDCWKrWMyuSCwkcsBogo5afHBBhCyHROXvAAA1WSt1cG2m6Z2QJODDWHgA&#10;aWV+P9QVzLqJWUEgRgislbXdGgtDC2utfbmeNtRSWBkSX67KwrATeMDVwQap4AAzG7FcQUKJbS3g&#10;Aj4QKiAAAvhfMgZI3IQwhyYk0AB4rxiEV9kCACQaEZCyHa2yORUjDcGPAAUcu6oSDSWZzJmTcnUJ&#10;yflDD2l9Z7pXTU5awAAXZWm+MLYNXS7CBAhVkWgcCtFzxSCSEkgQtoXkQbkZ2Oz60IDTgxSMOJeh&#10;OCch8Xo/U1HGICmwbibTkiDVwAAfG6mB8EYJlLYgAAWZ0ucnW58ll978BjwsAAVeGQACtw5P2f7s&#10;aApAoG7cvtByFJoTQFvFVsnioGQOfA+Nb8CEReS8sAFF4Y0aEEY16wEwAOkABeNWl4Lwn4rSQKIW&#10;CslZLyY5Wmj/yWQBABANXlOVMEFp7k0/DfAARaJY+F+Tk7jLGAAAciQdCCiNIlDU9hUl8WkrPKSz&#10;JCoRVicrgSs1LCAggAAgUDgkFg0Hg4wgbPf8Ih0DR6PgRwOECSqVgRsNkPjgACYTgTqdUCej0gQP&#10;B8dh7BYMCHw+gQ5HMCZDIlQAbbbgQkEkCDodgTkck3hCqVUCKpVgSXS8CNRqm58PkCQaDicVACRS&#10;NEm71gYMgybgZmrkcV0DKMCfcDAkekAAkUCfz+gQFAtlhzRaMCFwugRtNsCSiUg0sl0wAAqFUCa7&#10;XvGPAAjEcCbjcgTVasCFgsyECBoNgTweECAQCgQBAMGFotgTSaUCXi8gRFIudx7UgesgcpgTy22/&#10;4HB4XD4nF43H5HJlSigZdfT6ut34L7tYABYLgT/hoAeW+AAJBN4fD4k+858Cc7ngQYDEGAwGgT8f&#10;lyunK+1cbTagQnE8CJ4noEWBYOEbBsIEFIUoKDSBvU+8HQfCEIwlCcKQrC0LuGUyBiy5B+w8AB2x&#10;CAALRIlTruwdcUgAA8WAAU8XgALcZAAP0agAqqrIIuy7ue6CWJaIEgoc7SGnzIwAARJKCkVJgADr&#10;J4AFRKQACzKqHMAwJJS0AA/y6ABBTAzr+P7AsDHBM4ABDNT7oUgS9wxOE4zlOc6TrO07t+CiBnWo&#10;hMIGNM8IOcyBgyjhoIGGNA0U4jsIEeaBtSh4/oGQVFo6kyBUahw8oGRCOAQgZ7qIjaLUs+1HoEsC&#10;HjsgZF1Mh8FoEctX1ogU2gAhjIA8DyBHCcLsu2UpSoELwvWAh4Ng2gRqNwAAIAggQbBsgRlmW2zD&#10;AAl6YpmACaoeG4boEY5joE/KBBQFDhBEESBG6btZVmAAOA4qKpxvHKKIErTiq9VKwrG4azoEtIAO&#10;qAC2oIXRdNm2oAHseyBA1WJ4nih67IEXpeoEHoeoEnL9v6ADtMKltssQxTGMdBzJMoywAMwzTOLL&#10;XaBGhQ4AAiCKBIigQ5Dk1TdNc2DZAA2kI2aADdJOgbvVrp2n6hqKOOYgTnOgAGLuDdydp6AAYTaZ&#10;5nuFIQAWwpiBDQND3PgAD5PpqSy3MAD+P9AAAQFAkDABBEFQZuG/8BwPBcHCsNIFDjjw8fsQRFEg&#10;LLLjmOmFyeRZG1DUxqP17xygcdgBHuysNIIgSHkcjHzJElIJFgDgAd/X9TUAh9mABf9sgssABLRJ&#10;S5L0wUqyDRNGlCUjt4wAEX5M2IHN/Ced5/oej6SHz0gU+JvPyBUBV9BoFQqH5uAFE+nWpvoGECOP&#10;rrCB/VWryIF1qHiggZYqJpAVo4XKBiR8iO1QABVRDlWECVc3ACRAxTqLCMUQZxAx2IYVurk37ZGM&#10;mkNMZ1kYABLCWIyqQ4C2FtAAJkTQmxDkpgACuFcgUKSBFGOEAMAZAjxkCAIwgJwTiBCzFmQ8qRVF&#10;8FYX2cRfsAF/kCLIcJgQAGCMGYQQdmxfC/AANQQYeq/QFAKNOpGDI6B0ECBKCUgUVSVslhCfcLAW&#10;CBCpFSQJlgADKnGgyr4gSayHGrNaa8ABsWGNHNyQQ3h3H+yBkFIMADVAANWOibaDIUWCCxfqAATI&#10;mYjRHOALUWpAgmBMIFDAgQ91RNYOke8+J8wAFzkE3JugAD/oBQGcFAqB0EkEViABBshJbS3lxLlD&#10;KG0OofRCO1EaJTICemIAAMMxyCuZc2QVzzoEfgAdG6VIqR0kqgIQtJaZNSbDpm4ABiSC0iAAdy7s&#10;ADNlDl6eaQZy6aU1g8ndFKKZ3TfPEQiredMup8T5n1Psgj1QAPXJU9kAD21TPdAA98hz4Xxz8QxG&#10;sgQViiQ4hyrQLRA1hkPcXDQx4gSBuaJvQiLqF39ECgWQY7YAGkRRM6/+AJCIBvIoYfek5HZNECku&#10;heCNMzgSieRAULoXSBU8imABD8bmXBQfmAAcQ4jjCyFkQIHQOiBBHCOQIZozSHjffMAAz7MSBRcO&#10;MvkAEPQADFGK3Uh7PiBB6D1WutoABNCaX4V+IoAJKHAiTEsthKl0ECFaK0nxQAASccqo5VFZBOid&#10;LxU6qFUkHBkDJKwgQIH0AAGYMwvEpgADuHcQIYgxCBCBo4AAcY4ybt8AAMMYZAlsBTCnHwgTSgAR&#10;/abTG21t0HSGkRKA20YoAKqPAQJh5yphIqAAY1c66QAU8bdKV9r05UMhlW3eVpwJXt7liQOWctbc&#10;Xdu9d9RThkqS9cXL+YLjzIInloemrlXZlI4mYxeZzomyEHnC6d2JKhP37AAGC/wALE2KshZGcaWy&#10;uThLmXR0FV6sORQrPa8GEcJYTTjP6gBHaBUEUtQahBCKFYUPuCYgbKgAQXJUBcgZI07HSAAOkgbO&#10;iHtNj+VwGhAxlKQI4IwgYdUKMyAANMolFwABcN/SwjgeyBiGxAb+nRD6agApuQ8gIIAAIFA4JBYN&#10;B4OMIGz3/CIdD4hEYlE4pFYtF4xGY1G4E9YGDIMm4GZo5BFdAyjAn3AwJJZdL5hMZlM5pA2pAxbB&#10;AfA3lNZ9P6BQaFQ6JRYwooGXX0+oEBQLRqhUalU4O2GxAhSKYKGoG56pX7BYbFY7JZbNMlNAyzZ7&#10;ZbbdEoVAmjb7pdbtd7xebCFIG64omIGabu5oGGYg0IGMb1i4uu4GRIwTIGt4G/qiEIXAxBEIbAit&#10;A1ZHGXAxpFCHA19QJbAmtAxLnIGPIGxo48YGDogmoGZ8Zi87EslAlrX7iAIZveRyYtHoFIILIoFJ&#10;JfJ4FKQBK4Fq+V2+5ApvApzA53Ap73fN5/RQaRAqVTABTvT8bvVqxWoJXIFXvl+/5/f8u60oEtb/&#10;wIvLirnAsEwVBcGJqviBL8ibAIEwS7MIgTDIexCBMVBq2gSgcLgAzCLnatSBmYgZ3o4ATCoGL6Bk&#10;AganomdKBgwmAcoGYaBgGigmoG4aBN+jMQIE6gACQihcIGJKYRWgUSIc/QABIgZ7Q8oUiIg4IASE&#10;qbiuPLMxqA5gAOcgjoAA6SXSQ6zsAA7UyTmlzvgA8KBPGADyzpPs/KM9YAPapsaT/QyKPoACsq2r&#10;tD0dR9ILbAIAQHSNLIzA9L01TdOKFB4AQiiUJgBCq6xFDKHQ2AEO06ogbIGYKBgQmEqGAgZvIGe6&#10;BykFiBh6gYFo4eldoGfqaEGgY+IwYqBjrW6BnmgYAoGCSBhwgZQIGBSKHggYVUal5j2sih8x2gcW&#10;oFXSBS7VoAS2h8uy+qUwhrdtNWMgRnJCkaYTcgTSoFad7UdLCBGqnSeYHhVH0CLoaYAAOBYXPp73&#10;Uak7IE/AASpieO49S9J0rj9N0zkeTZPQ9P1CiNR1KulTsOxOUJpgAAFzajknIgYXRUok1DHaSz2i&#10;gUlIE2iZiggckYkjJ2IGCuFXeh14oigIgAAgUDgkFg0Hg4mgakhENh0PiERiUTikVi0XjEZjUSWE&#10;DQ0bgiKgZAkElk0nlEplUri5Bgb1lkxmUzmk1m03nEXQEDJU5n0/oFBkBJgbtoVHpFJpVLplNp0p&#10;QcDI9PqlVq0RLcDbdXrldr1fsFhpIUgbriaYgZpr7mgYZh7QgYxsVzlQGgamgZRgYCp79u8DMcDf&#10;dHOMDqMCBdHrcCvUCas3bUDEsbf8DCMDeN0o+ViRMga1zWh0Wj0ml02n1Gp1Wr1mt12v2Gx2Wz2m&#10;12233G53W7sNkgVmiVogVqr1sgVuh1wgVy3mkDcDPFSyU3csDWcDQkD6tWDEDQUDKsDCEnzgAxYA&#10;TcDRsD8tAvEC8MCAkXHkDYvNivth+egWg/D/wBAMBQHAkCwNA8EQTBUFwZBsHQfCEIwlCcKQqiQL&#10;oGGiBhOgbuoEBqBrsgTBoEdiBm4gZkoGa7VACgYcoGGaBhCgbEoMd6BmygZiK0r4EIGGq2oGAaBn&#10;THqBHHCyUoCAEAD+AAQAAQAAAAAAAAAAAQQAAQAAAPsCAAABAQQAAQAAAIcBAAACAQMABAAAAFDn&#10;AAADAQMAAQAAAAUAAAAGAQMAAQAAAAIAAAARAQQAYgAAAFjnAAAVAQMAAQAAAAQAAAAWAQQAAQAA&#10;AAQAAAAXAQQAYgAAAODoAAAaAQUAAQAAAGjqAAAbAQUAAQAAAHDqAAAcAQMAAQAAAAEAAAAoAQMA&#10;AQAAAAIAAAA9AQMAAQAAAAIAAABSAQMAAQAAAAIAAAAAAAAACAAIAAgACAAIAAAAAwEAAAgCAABX&#10;AwAAhwQAAK0FAADYBgAA+AcAAIQJAAD2CgAAQQwAAEMNAADZDgAA5hAAAAITAAAkFgAAcx0AAP4l&#10;AAD2LQAAfjYAAIM6AADoOwAAmjwAAEw9AAD+PQAAsD4AAGI/AABhQAAAbEEAALdCAADqQwAAHEUA&#10;AEVGAABpRwAA7kgAAGRKAACpSwAAqkwAAF1OAACcUAAA+VIAAAJWAACMWwAAbmEAAORmAAAkbAAA&#10;t24AAABwAACycAAAZHEAABZyAADIcgAAiHMAAIl0AACUdQAA+XYAACt4AABSeQAAdnoAAJx7AAA/&#10;fQAAsn4AAN1/AADggAAArIIAAOKEAABnhwAAZowAALOUAABwnAAAsqMAAD6pAADcqwAAF60AAMmt&#10;AAB7rgAALa8AAN+vAAC6sAAAw7EAAA2zAABItAAAdLUAAJy2AADDtwAANbkAALa6AAAivAAAI70A&#10;AIi+AACCwAAAcMIAAG/FAACpzAAAYdQAAGvbAAA+4gAACuUAAPsAAAAFAQAATwEAADABAAAmAQAA&#10;KwEAACABAACMAQAAcgEAAEsBAAACAQAAlgEAAA0CAAAcAgAAIgMAAE8HAACLCAAA+AcAAIgIAAAF&#10;BAAAZQEAALIAAACyAAAAsgAAALIAAACyAAAA/wAAAAsBAABLAQAAMwEAADIBAAApAQAAJAEAAIUB&#10;AAB2AQAARQEAAAEBAACzAQAAPwIAAF0CAAAJAwAAigUAAOIFAAB2BQAAQAUAAJMCAABJAQAAsgAA&#10;ALIAAACyAAAAsgAAAMAAAAABAQAACwEAAGUBAAAyAQAAJwEAACQBAAAmAQAAowEAAHMBAAArAQAA&#10;AwEAAMwBAAA2AgAAhQIAAP8EAABNCAAAvQcAAEIHAACMBQAAngIAADsBAACyAAAAsgAAALIAAACy&#10;AAAA2wAAAAkBAABKAQAAOwEAACwBAAAoAQAAJwEAAHIBAACBAQAAbAEAAAEBAABlAQAA+gEAAO4B&#10;AAD/AgAAOgcAALgHAAAKBwAA0wYAAMwCAACAAQAAYFsDAOgDAABgWwMA6AMAAFBLAwQUAAYACAAA&#10;ACEAUn2RF+EAAAAKAQAADwAAAGRycy9kb3ducmV2LnhtbEyPQUvDQBCF74L/YRnBm93ENrHGbEop&#10;6qkUbAXxNs1Ok9Dsbshuk/TfO570NPOYx5vv5avJtGKg3jfOKohnEQiypdONrRR8Ht4eliB8QKux&#10;dZYUXMnDqri9yTHTbrQfNOxDJTjE+gwV1CF0mZS+rMmgn7mOLN9OrjcYWPaV1D2OHG5a+RhFqTTY&#10;WP5QY0ebmsrz/mIUvI84rufx67A9nzbX70Oy+9rGpNT93bR+ARFoCn9m+MVndCiY6eguVnvRsl5w&#10;lcAzfU5BsCGJ5wmIIy+L5RPIIpf/KxQ/AAAA//8DAFBLAwQUAAYACAAAACEAbGZX7roAAAAiAQAA&#10;GQAAAGRycy9fcmVscy9lMm9Eb2MueG1sLnJlbHOEj8sKwjAQRfeC/xBmb9O6EJGm3YjQregHDMmk&#10;DTYPkij27w24URBczr3cc5i2f9qZPSgm452ApqqBkZNeGTcKuF5Omz2wlNEpnL0jAQsl6Lv1qj3T&#10;jLmM0mRCYoXikoAp53DgPMmJLKbKB3Kl0T5azOWMIw8obzgS39b1jsdPBnRfTDYoAXFQDbDLEor5&#10;P9trbSQdvbxbcvmHghtb3AWIcaQswJIy+A6bKhutgXct//qsewEAAP//AwBQSwECLQAUAAYACAAA&#10;ACEA9RPI9QoBAAAVAgAAEwAAAAAAAAAAAAAAAAAAAAAAW0NvbnRlbnRfVHlwZXNdLnhtbFBLAQIt&#10;ABQABgAIAAAAIQA4/SH/1gAAAJQBAAALAAAAAAAAAAAAAAAAADsBAABfcmVscy8ucmVsc1BLAQIt&#10;ABQABgAIAAAAIQA/ynV6XAMAABUIAAAOAAAAAAAAAAAAAAAAADoCAABkcnMvZTJvRG9jLnhtbFBL&#10;AQItAAoAAAAAAAAAIQCRonx7eOoAAHjqAAAVAAAAAAAAAAAAAAAAAMIFAABkcnMvbWVkaWEvaW1h&#10;Z2UxLnRpZmZQSwECLQAUAAYACAAAACEAUn2RF+EAAAAKAQAADwAAAAAAAAAAAAAAAABt8AAAZHJz&#10;L2Rvd25yZXYueG1sUEsBAi0AFAAGAAgAAAAhAGxmV+66AAAAIgEAABkAAAAAAAAAAAAAAAAAe/EA&#10;AGRycy9fcmVscy9lMm9Eb2MueG1sLnJlbHNQSwUGAAAAAAYABgB9AQAAbP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31718;height:162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8SevgAAANoAAAAPAAAAZHJzL2Rvd25yZXYueG1sRE/NagIx&#10;EL4LfYcwQm+aVWnZbo1SlIK34uoDDJtxE9xMliS627dvhIKn4eP7nfV2dJ24U4jWs4LFvABB3Hht&#10;uVVwPn3PShAxIWvsPJOCX4qw3bxM1lhpP/CR7nVqRQ7hWKECk1JfSRkbQw7j3PfEmbv44DBlGFqp&#10;Aw453HVyWRTv0qHl3GCwp52h5lrfnILbvv45rNrVW/gol+UiDPZi0Cr1Oh2/PkEkGtNT/O8+6Dwf&#10;Hq88rtz8AQAA//8DAFBLAQItABQABgAIAAAAIQDb4fbL7gAAAIUBAAATAAAAAAAAAAAAAAAAAAAA&#10;AABbQ29udGVudF9UeXBlc10ueG1sUEsBAi0AFAAGAAgAAAAhAFr0LFu/AAAAFQEAAAsAAAAAAAAA&#10;AAAAAAAAHwEAAF9yZWxzLy5yZWxzUEsBAi0AFAAGAAgAAAAhAFRXxJ6+AAAA2gAAAA8AAAAAAAAA&#10;AAAAAAAABwIAAGRycy9kb3ducmV2LnhtbFBLBQYAAAAAAwADALcAAADyAgAAAAA=&#10;">
                  <v:imagedata r:id="rId7" o:title=""/>
                </v:shape>
                <v:shapetype id="_x0000_t202" coordsize="21600,21600" o:spt="202" path="m,l,21600r21600,l21600,xe">
                  <v:stroke joinstyle="miter"/>
                  <v:path gradientshapeok="t" o:connecttype="rect"/>
                </v:shapetype>
                <v:shape id="Text Box 2" o:spid="_x0000_s1028" type="#_x0000_t202" style="position:absolute;top:16377;width:31534;height:76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WJsxQAAANwAAAAPAAAAZHJzL2Rvd25yZXYueG1sRI9PawIx&#10;FMTvQr9DeIXeNKvQKlujlIrQW/0HpbfX5LlZ3Lysm7iu/fRGEDwOM/MbZjrvXCVaakLpWcFwkIEg&#10;1t6UXCjYbZf9CYgQkQ1WnknBhQLMZ0+9KebGn3lN7SYWIkE45KjAxljnUgZtyWEY+Jo4eXvfOIxJ&#10;NoU0DZ4T3FVylGVv0mHJacFiTZ+W9GFzcgrCYnWs9X71d7Dm8v+9aF/1z/JXqZfn7uMdRKQuPsL3&#10;9pdRMBqO4XYmHQE5uwIAAP//AwBQSwECLQAUAAYACAAAACEA2+H2y+4AAACFAQAAEwAAAAAAAAAA&#10;AAAAAAAAAAAAW0NvbnRlbnRfVHlwZXNdLnhtbFBLAQItABQABgAIAAAAIQBa9CxbvwAAABUBAAAL&#10;AAAAAAAAAAAAAAAAAB8BAABfcmVscy8ucmVsc1BLAQItABQABgAIAAAAIQBXRWJsxQAAANwAAAAP&#10;AAAAAAAAAAAAAAAAAAcCAABkcnMvZG93bnJldi54bWxQSwUGAAAAAAMAAwC3AAAA+QIAAAAA&#10;">
                  <v:textbox style="mso-fit-shape-to-text:t">
                    <w:txbxContent>
                      <w:p w14:paraId="6B4A9F3F" w14:textId="5D654A45" w:rsidR="008F6A49" w:rsidRPr="000F190C" w:rsidRDefault="008F6A49">
                        <w:pPr>
                          <w:rPr>
                            <w:rFonts w:ascii="Times New Roman" w:hAnsi="Times New Roman" w:cs="Times New Roman"/>
                            <w:sz w:val="24"/>
                            <w:szCs w:val="24"/>
                          </w:rPr>
                        </w:pPr>
                        <w:r w:rsidRPr="000F190C">
                          <w:rPr>
                            <w:rFonts w:ascii="Times New Roman" w:hAnsi="Times New Roman" w:cs="Times New Roman"/>
                            <w:sz w:val="24"/>
                            <w:szCs w:val="24"/>
                          </w:rPr>
                          <w:t xml:space="preserve">Figure 1. </w:t>
                        </w:r>
                        <w:r w:rsidR="00782350" w:rsidRPr="000F190C">
                          <w:rPr>
                            <w:rFonts w:ascii="Times New Roman" w:hAnsi="Times New Roman" w:cs="Times New Roman"/>
                            <w:sz w:val="24"/>
                            <w:szCs w:val="24"/>
                          </w:rPr>
                          <w:t>Several different c</w:t>
                        </w:r>
                        <w:r w:rsidRPr="000F190C">
                          <w:rPr>
                            <w:rFonts w:ascii="Times New Roman" w:hAnsi="Times New Roman" w:cs="Times New Roman"/>
                            <w:sz w:val="24"/>
                            <w:szCs w:val="24"/>
                          </w:rPr>
                          <w:t xml:space="preserve">ombinations of TFs </w:t>
                        </w:r>
                        <w:r w:rsidR="00782350" w:rsidRPr="000F190C">
                          <w:rPr>
                            <w:rFonts w:ascii="Times New Roman" w:hAnsi="Times New Roman" w:cs="Times New Roman"/>
                            <w:sz w:val="24"/>
                            <w:szCs w:val="24"/>
                          </w:rPr>
                          <w:t>are necessary for activation. DNA motifs are lab</w:t>
                        </w:r>
                        <w:r w:rsidR="00E37E89" w:rsidRPr="000F190C">
                          <w:rPr>
                            <w:rFonts w:ascii="Times New Roman" w:hAnsi="Times New Roman" w:cs="Times New Roman"/>
                            <w:sz w:val="24"/>
                            <w:szCs w:val="24"/>
                          </w:rPr>
                          <w:t>elled.</w:t>
                        </w:r>
                      </w:p>
                    </w:txbxContent>
                  </v:textbox>
                </v:shape>
                <w10:wrap type="square"/>
              </v:group>
            </w:pict>
          </mc:Fallback>
        </mc:AlternateContent>
      </w:r>
      <w:r w:rsidR="00A9585D">
        <w:rPr>
          <w:rFonts w:ascii="Times New Roman" w:hAnsi="Times New Roman" w:cs="Times New Roman"/>
          <w:sz w:val="24"/>
          <w:szCs w:val="24"/>
          <w:lang w:val="en-CA"/>
        </w:rPr>
        <w:t>TFs target cis regulatory elements through binding of a DNA binding domain to a compatible DNA element</w:t>
      </w:r>
      <w:r w:rsidR="00A9585D">
        <w:rPr>
          <w:rFonts w:ascii="Times New Roman" w:hAnsi="Times New Roman" w:cs="Times New Roman"/>
          <w:sz w:val="24"/>
          <w:szCs w:val="24"/>
          <w:lang w:val="en-CA"/>
        </w:rPr>
        <w:fldChar w:fldCharType="begin" w:fldLock="1"/>
      </w:r>
      <w:r w:rsidR="00A9585D">
        <w:rPr>
          <w:rFonts w:ascii="Times New Roman" w:hAnsi="Times New Roman" w:cs="Times New Roman"/>
          <w:sz w:val="24"/>
          <w:szCs w:val="24"/>
          <w:lang w:val="en-CA"/>
        </w:rPr>
        <w:instrText>ADDIN CSL_CITATION {"citationItems":[{"id":"ITEM-1","itemData":{"DOI":"10.1038/s41467-018-08236-0","ISSN":"2041-1723","PMID":"30679424","abstract":"Mechanisms by which members of the AP-1 family of transcription factors play non-redundant biological roles despite recognizing the same DNA sequence remain poorly understood. To address this question, here we investigate the molecular functions and genome-wide DNA binding patterns of AP-1 family members in primary and immortalized mouse macrophages. ChIP-sequencing shows overlapping and distinct binding profiles for each factor that were remodeled following TLR4 ligation. Development of a machine learning approach that jointly weighs hundreds of DNA recognition elements yields dozens of motifs predicted to drive factor-specific binding profiles. Machine learning-based predictions are confirmed by analysis of the effects of mutations in genetically diverse mice and by loss of function experiments. These findings provide evidence that non-redundant genomic locations of different AP-1 family members in macrophages largely result from collaborative interactions with diverse, locus-specific ensembles of transcription factors and suggest a general mechanism for encoding functional specificities of their common recognition motif.","author":[{"dropping-particle":"","family":"Fonseca","given":"Gregory J.","non-dropping-particle":"","parse-names":false,"suffix":""},{"dropping-particle":"","family":"Tao","given":"Jenhan","non-dropping-particle":"","parse-names":false,"suffix":""},{"dropping-particle":"","family":"Westin","given":"Emma M.","non-dropping-particle":"","parse-names":false,"suffix":""},{"dropping-particle":"","family":"Duttke","given":"Sascha H.","non-dropping-particle":"","parse-names":false,"suffix":""},{"dropping-particle":"","family":"Spann","given":"Nathanael J.","non-dropping-particle":"","parse-names":false,"suffix":""},{"dropping-particle":"","family":"Strid","given":"Tobias","non-dropping-particle":"","parse-names":false,"suffix":""},{"dropping-particle":"","family":"Shen","given":"Zeyang","non-dropping-particle":"","parse-names":false,"suffix":""},{"dropping-particle":"","family":"Stender","given":"Joshua D.","non-dropping-particle":"","parse-names":false,"suffix":""},{"dropping-particle":"","family":"Sakai","given":"Mashito","non-dropping-particle":"","parse-names":false,"suffix":""},{"dropping-particle":"","family":"Link","given":"Verena M.","non-dropping-particle":"","parse-names":false,"suffix":""},{"dropping-particle":"","family":"Benner","given":"Christopher","non-dropping-particle":"","parse-names":false,"suffix":""},{"dropping-particle":"","family":"Glass","given":"Christopher K.","non-dropping-particle":"","parse-names":false,"suffix":""}],"container-title":"Nature Communications","id":"ITEM-1","issue":"1","issued":{"date-parts":[["2019","12","24"]]},"page":"414","title":"Diverse motif ensembles specify non-redundant DNA binding activities of AP-1 family members in macrophages","type":"article-journal","volume":"10"},"uris":["http://www.mendeley.com/documents/?uuid=b768eb15-030c-39d5-8678-b52d1c03e94d"]},{"id":"ITEM-2","itemData":{"ISSN":"0092-8674","PMID":"3142692","abstract":"The c-Jun and c-fos proto-oncogenes encode proteins that form a complex which regulates transcription from promoters containing AP-1 activation elements. c-Jun has specific DNA binding activity, while c-Fos has homology to the putative DNA binding domain of c-Jun. Following in vitro translation, c-Jun binds as a homodimer to the AP-1 DNA site, while c-Fos fails to dimerize and displays no apparent affinity for the AP-1 element. Cotranslated c-Jun and c-Fos proteins bind 25 times more efficiently to the AP-1 DNA site as a heterodimer than does the c-Jun homodimer. These experiments suggest that in growth factor-stimulated cells c-Jun binds DNA as a dimer with c-Fos as its natural partner. However, overexpression of c-Jun protein in the absence of c-Fos may result in formation of aberrant homodimeric transcription complexes, which could abrogate the normal mechanisms controlling gene expression.","author":[{"dropping-particle":"","family":"Halazonetis","given":"T D","non-dropping-particle":"","parse-names":false,"suffix":""},{"dropping-particle":"","family":"Georgopoulos","given":"K","non-dropping-particle":"","parse-names":false,"suffix":""},{"dropping-particle":"","family":"Greenberg","given":"M E","non-dropping-particle":"","parse-names":false,"suffix":""},{"dropping-particle":"","family":"Leder","given":"P","non-dropping-particle":"","parse-names":false,"suffix":""}],"container-title":"Cell","id":"ITEM-2","issue":"5","issued":{"date-parts":[["1988","12","2"]]},"page":"917-24","title":"c-Jun dimerizes with itself and with c-Fos, forming complexes of different DNA binding affinities.","type":"article-journal","volume":"55"},"uris":["http://www.mendeley.com/documents/?uuid=9d706448-c501-48bf-93f6-695eed6dd343"]},{"id":"ITEM-3","itemData":{"DOI":"10.1016/j.cell.2016.12.012","ISSN":"1097-4172","PMID":"28086098","abstract":"NF-κB was discovered 30 years ago as a rapidly inducible transcription factor. Since that time, it has been found to have a broad role in gene induction in diverse cellular responses, particularly throughout the immune system. Here, we summarize elaborate regulatory pathways involving this transcription factor and use recent discoveries in human genetic diseases to place specific proteins within their relevant medical and biological contexts.","author":[{"dropping-particle":"","family":"Zhang","given":"Qian","non-dropping-particle":"","parse-names":false,"suffix":""},{"dropping-particle":"","family":"Lenardo","given":"Michael J","non-dropping-particle":"","parse-names":false,"suffix":""},{"dropping-particle":"","family":"Baltimore","given":"David","non-dropping-particle":"","parse-names":false,"suffix":""}],"container-title":"Cell","id":"ITEM-3","issue":"1-2","issued":{"date-parts":[["2017","1","12"]]},"page":"37-57","title":"30 Years of NF-κB: A Blossoming of Relevance to Human Pathobiology.","type":"article-journal","volume":"168"},"uris":["http://www.mendeley.com/documents/?uuid=047c5254-a563-325a-ae33-ab5caea11bb8"]},{"id":"ITEM-4","itemData":{"DOI":"10.1093/nar/gkx1188","ISSN":"1362-4962","PMID":"29161433","author":[{"dropping-particle":"","family":"Khan","given":"Aziz","non-dropping-particle":"","parse-names":false,"suffix":""},{"dropping-particle":"","family":"Fornes","given":"Oriol","non-dropping-particle":"","parse-names":false,"suffix":""},{"dropping-particle":"","family":"Stigliani","given":"Arnaud","non-dropping-particle":"","parse-names":false,"suffix":""},{"dropping-particle":"","family":"Gheorghe","given":"Marius","non-dropping-particle":"","parse-names":false,"suffix":""},{"dropping-particle":"","family":"Castro-Mondragon","given":"Jaime A","non-dropping-particle":"","parse-names":false,"suffix":""},{"dropping-particle":"","family":"Lee","given":"Robin","non-dropping-particle":"van der","parse-names":false,"suffix":""},{"dropping-particle":"","family":"Bessy","given":"Adrien","non-dropping-particle":"","parse-names":false,"suffix":""},{"dropping-particle":"","family":"Chèneby","given":"Jeanne","non-dropping-particle":"","parse-names":false,"suffix":""},{"dropping-particle":"","family":"Kulkarni","given":"Shubhada R","non-dropping-particle":"","parse-names":false,"suffix":""},{"dropping-particle":"","family":"Tan","given":"Ge","non-dropping-particle":"","parse-names":false,"suffix":""},{"dropping-particle":"","family":"Baranasic","given":"Damir","non-dropping-particle":"","parse-names":false,"suffix":""},{"dropping-particle":"","family":"Arenillas","given":"David J","non-dropping-particle":"","parse-names":false,"suffix":""},{"dropping-particle":"","family":"Sandelin","given":"Albin","non-dropping-particle":"","parse-names":false,"suffix":""},{"dropping-particle":"","family":"Vandepoele","given":"Klaas","non-dropping-particle":"","parse-names":false,"suffix":""},{"dropping-particle":"","family":"Lenhard","given":"Boris","non-dropping-particle":"","parse-names":false,"suffix":""},{"dropping-particle":"","family":"Ballester","given":"Benoît","non-dropping-particle":"","parse-names":false,"suffix":""},{"dropping-particle":"","family":"Wasserman","given":"Wyeth W","non-dropping-particle":"","parse-names":false,"suffix":""},{"dropping-particle":"","family":"Parcy","given":"François","non-dropping-particle":"","parse-names":false,"suffix":""},{"dropping-particle":"","family":"Mathelier","given":"Anthony","non-dropping-particle":"","parse-names":false,"suffix":""}],"container-title":"Nucleic acids research","id":"ITEM-4","issue":"D1","issued":{"date-parts":[["2018"]]},"page":"D1284","title":"JASPAR 2018: update of the open-access database of transcription factor binding profiles and its web framework.","type":"article-journal","volume":"46"},"uris":["http://www.mendeley.com/documents/?uuid=28e90f65-fea2-3112-8187-3751f952db91"]}],"mendeley":{"formattedCitation":"&lt;sup&gt;2–5&lt;/sup&gt;","plainTextFormattedCitation":"2–5","previouslyFormattedCitation":"&lt;sup&gt;2–5&lt;/sup&gt;"},"properties":{"noteIndex":0},"schema":"https://github.com/citation-style-language/schema/raw/master/csl-citation.json"}</w:instrText>
      </w:r>
      <w:r w:rsidR="00A9585D">
        <w:rPr>
          <w:rFonts w:ascii="Times New Roman" w:hAnsi="Times New Roman" w:cs="Times New Roman"/>
          <w:sz w:val="24"/>
          <w:szCs w:val="24"/>
          <w:lang w:val="en-CA"/>
        </w:rPr>
        <w:fldChar w:fldCharType="separate"/>
      </w:r>
      <w:r w:rsidR="00A9585D">
        <w:rPr>
          <w:rFonts w:ascii="Times New Roman" w:hAnsi="Times New Roman" w:cs="Times New Roman"/>
          <w:noProof/>
          <w:sz w:val="24"/>
          <w:szCs w:val="24"/>
          <w:vertAlign w:val="superscript"/>
          <w:lang w:val="en-CA"/>
        </w:rPr>
        <w:t>2–5</w:t>
      </w:r>
      <w:r w:rsidR="00A9585D">
        <w:rPr>
          <w:rFonts w:ascii="Times New Roman" w:hAnsi="Times New Roman" w:cs="Times New Roman"/>
          <w:sz w:val="24"/>
          <w:szCs w:val="24"/>
          <w:lang w:val="en-CA"/>
        </w:rPr>
        <w:fldChar w:fldCharType="end"/>
      </w:r>
      <w:r w:rsidR="00A9585D">
        <w:rPr>
          <w:rFonts w:ascii="Times New Roman" w:hAnsi="Times New Roman" w:cs="Times New Roman"/>
          <w:sz w:val="24"/>
          <w:szCs w:val="24"/>
          <w:lang w:val="en-CA"/>
        </w:rPr>
        <w:t>. The consensus sequence for these targeted DNA elements are called DNA binding motifs</w:t>
      </w:r>
      <w:r w:rsidR="00A9585D">
        <w:rPr>
          <w:rFonts w:ascii="Times New Roman" w:hAnsi="Times New Roman" w:cs="Times New Roman"/>
          <w:sz w:val="24"/>
          <w:szCs w:val="24"/>
          <w:lang w:val="en-CA"/>
        </w:rPr>
        <w:fldChar w:fldCharType="begin" w:fldLock="1"/>
      </w:r>
      <w:r w:rsidR="00A9585D">
        <w:rPr>
          <w:rFonts w:ascii="Times New Roman" w:hAnsi="Times New Roman" w:cs="Times New Roman"/>
          <w:sz w:val="24"/>
          <w:szCs w:val="24"/>
          <w:lang w:val="en-CA"/>
        </w:rPr>
        <w:instrText>ADDIN CSL_CITATION {"citationItems":[{"id":"ITEM-1","itemData":{"DOI":"10.1093/nar/gkx1188","ISSN":"1362-4962","PMID":"29161433","author":[{"dropping-particle":"","family":"Khan","given":"Aziz","non-dropping-particle":"","parse-names":false,"suffix":""},{"dropping-particle":"","family":"Fornes","given":"Oriol","non-dropping-particle":"","parse-names":false,"suffix":""},{"dropping-particle":"","family":"Stigliani","given":"Arnaud","non-dropping-particle":"","parse-names":false,"suffix":""},{"dropping-particle":"","family":"Gheorghe","given":"Marius","non-dropping-particle":"","parse-names":false,"suffix":""},{"dropping-particle":"","family":"Castro-Mondragon","given":"Jaime A","non-dropping-particle":"","parse-names":false,"suffix":""},{"dropping-particle":"","family":"Lee","given":"Robin","non-dropping-particle":"van der","parse-names":false,"suffix":""},{"dropping-particle":"","family":"Bessy","given":"Adrien","non-dropping-particle":"","parse-names":false,"suffix":""},{"dropping-particle":"","family":"Chèneby","given":"Jeanne","non-dropping-particle":"","parse-names":false,"suffix":""},{"dropping-particle":"","family":"Kulkarni","given":"Shubhada R","non-dropping-particle":"","parse-names":false,"suffix":""},{"dropping-particle":"","family":"Tan","given":"Ge","non-dropping-particle":"","parse-names":false,"suffix":""},{"dropping-particle":"","family":"Baranasic","given":"Damir","non-dropping-particle":"","parse-names":false,"suffix":""},{"dropping-particle":"","family":"Arenillas","given":"David J","non-dropping-particle":"","parse-names":false,"suffix":""},{"dropping-particle":"","family":"Sandelin","given":"Albin","non-dropping-particle":"","parse-names":false,"suffix":""},{"dropping-particle":"","family":"Vandepoele","given":"Klaas","non-dropping-particle":"","parse-names":false,"suffix":""},{"dropping-particle":"","family":"Lenhard","given":"Boris","non-dropping-particle":"","parse-names":false,"suffix":""},{"dropping-particle":"","family":"Ballester","given":"Benoît","non-dropping-particle":"","parse-names":false,"suffix":""},{"dropping-particle":"","family":"Wasserman","given":"Wyeth W","non-dropping-particle":"","parse-names":false,"suffix":""},{"dropping-particle":"","family":"Parcy","given":"François","non-dropping-particle":"","parse-names":false,"suffix":""},{"dropping-particle":"","family":"Mathelier","given":"Anthony","non-dropping-particle":"","parse-names":false,"suffix":""}],"container-title":"Nucleic acids research","id":"ITEM-1","issue":"D1","issued":{"date-parts":[["2018"]]},"page":"D1284","title":"JASPAR 2018: update of the open-access database of transcription factor binding profiles and its web framework.","type":"article-journal","volume":"46"},"uris":["http://www.mendeley.com/documents/?uuid=28e90f65-fea2-3112-8187-3751f952db91"]}],"mendeley":{"formattedCitation":"&lt;sup&gt;5&lt;/sup&gt;","plainTextFormattedCitation":"5","previouslyFormattedCitation":"&lt;sup&gt;5&lt;/sup&gt;"},"properties":{"noteIndex":0},"schema":"https://github.com/citation-style-language/schema/raw/master/csl-citation.json"}</w:instrText>
      </w:r>
      <w:r w:rsidR="00A9585D">
        <w:rPr>
          <w:rFonts w:ascii="Times New Roman" w:hAnsi="Times New Roman" w:cs="Times New Roman"/>
          <w:sz w:val="24"/>
          <w:szCs w:val="24"/>
          <w:lang w:val="en-CA"/>
        </w:rPr>
        <w:fldChar w:fldCharType="separate"/>
      </w:r>
      <w:r w:rsidR="00A9585D">
        <w:rPr>
          <w:rFonts w:ascii="Times New Roman" w:hAnsi="Times New Roman" w:cs="Times New Roman"/>
          <w:noProof/>
          <w:sz w:val="24"/>
          <w:szCs w:val="24"/>
          <w:vertAlign w:val="superscript"/>
          <w:lang w:val="en-CA"/>
        </w:rPr>
        <w:t>5</w:t>
      </w:r>
      <w:r w:rsidR="00A9585D">
        <w:rPr>
          <w:rFonts w:ascii="Times New Roman" w:hAnsi="Times New Roman" w:cs="Times New Roman"/>
          <w:sz w:val="24"/>
          <w:szCs w:val="24"/>
          <w:lang w:val="en-CA"/>
        </w:rPr>
        <w:fldChar w:fldCharType="end"/>
      </w:r>
      <w:r w:rsidR="00A9585D">
        <w:rPr>
          <w:rFonts w:ascii="Times New Roman" w:hAnsi="Times New Roman" w:cs="Times New Roman"/>
          <w:sz w:val="24"/>
          <w:szCs w:val="24"/>
          <w:lang w:val="en-CA"/>
        </w:rPr>
        <w:t>. However, the presence of a DNA binding motif is not sufficient to recruit the target TF. It is through the specific grouping and arrangement of these motifs which recruits a set of corresponding TFs working together that a region is targeted for transcriptional activation or repression</w:t>
      </w:r>
      <w:r w:rsidR="00A9585D">
        <w:rPr>
          <w:rFonts w:ascii="Times New Roman" w:hAnsi="Times New Roman" w:cs="Times New Roman"/>
          <w:sz w:val="24"/>
          <w:szCs w:val="24"/>
          <w:lang w:val="en-CA"/>
        </w:rPr>
        <w:fldChar w:fldCharType="begin" w:fldLock="1"/>
      </w:r>
      <w:r w:rsidR="00A9585D">
        <w:rPr>
          <w:rFonts w:ascii="Times New Roman" w:hAnsi="Times New Roman" w:cs="Times New Roman"/>
          <w:sz w:val="24"/>
          <w:szCs w:val="24"/>
          <w:lang w:val="en-CA"/>
        </w:rPr>
        <w:instrText xml:space="preserve">ADDIN CSL_CITATION {"citationItems":[{"id":"ITEM-1","itemData":{"DOI":"10.1016/j.molcel.2013.07.010","ISSN":"1097-4164","PMID":"23932714","abstract":"Recent studies suggest a hierarchical model in which lineage-determining factors act in a collaborative manner to select and prime cell-specific enhancers, thereby enabling signal-dependent transcription factors to bind and function in a cell-type-specific manner. Consistent with this model, TLR4 signaling primarily regulates macrophage gene expression through a pre-existing enhancer landscape. However, TLR4 signaling also induces priming of </w:instrText>
      </w:r>
      <w:r w:rsidR="00A9585D">
        <w:rPr>
          <w:rFonts w:ascii="Cambria Math" w:hAnsi="Cambria Math" w:cs="Cambria Math"/>
          <w:sz w:val="24"/>
          <w:szCs w:val="24"/>
          <w:lang w:val="en-CA"/>
        </w:rPr>
        <w:instrText>∼</w:instrText>
      </w:r>
      <w:r w:rsidR="00A9585D">
        <w:rPr>
          <w:rFonts w:ascii="Times New Roman" w:hAnsi="Times New Roman" w:cs="Times New Roman"/>
          <w:sz w:val="24"/>
          <w:szCs w:val="24"/>
          <w:lang w:val="en-CA"/>
        </w:rPr>
        <w:instrText>3,000 enhancer-like regions de novo, enabling visualization of intermediates in enhancer selection and activation. Unexpectedly, we find that enhancer transcription precedes local mono- and dimethylation of histone H3 lysine 4 (H3K4me1/2). H3K4 methylation at de novo enhancers is primarily dependent on the histone methyltransferases Mll1, Mll2/4, and Mll3 and is significantly reduced by inhibition of RNA polymerase II elongation. Collectively, these findings suggest an essential role of enhancer transcription in H3K4me1/2 deposition at de novo enhancers that is independent of potential functions of the resulting eRNA transcripts.","author":[{"dropping-particle":"","family":"Kaikkonen","given":"Minna U","non-dropping-particle":"","parse-names":false,"suffix":""},{"dropping-particle":"","family":"Spann","given":"Nathanael J","non-dropping-particle":"","parse-names":false,"suffix":""},{"dropping-particle":"","family":"Heinz","given":"Sven","non-dropping-particle":"","parse-names":false,"suffix":""},{"dropping-particle":"","family":"Romanoski","given":"Casey E","non-dropping-particle":"","parse-names":false,"suffix":""},{"dropping-particle":"","family":"Allison","given":"Karmel A","non-dropping-particle":"","parse-names":false,"suffix":""},{"dropping-particle":"","family":"Stender","given":"Joshua D","non-dropping-particle":"","parse-names":false,"suffix":""},{"dropping-particle":"","family":"Chun","given":"Hyun B","non-dropping-particle":"","parse-names":false,"suffix":""},{"dropping-particle":"","family":"Tough","given":"David F","non-dropping-particle":"","parse-names":false,"suffix":""},{"dropping-particle":"","family":"Prinjha","given":"Rab K","non-dropping-particle":"","parse-names":false,"suffix":""},{"dropping-particle":"","family":"Benner","given":"Christopher","non-dropping-particle":"","parse-names":false,"suffix":""},{"dropping-particle":"","family":"Glass","given":"Christopher K","non-dropping-particle":"","parse-names":false,"suffix":""}],"container-title":"Molecular cell","id":"ITEM-1","issue":"3","issued":{"date-parts":[["2013","8","8"]]},"page":"310-25","title":"Remodeling of the enhancer landscape during macrophage activation is coupled to enhancer transcription.","type":"article-journal","volume":"51"},"uris":["http://www.mendeley.com/documents/?uuid=7fdc4202-5f57-4200-935c-18d9e225e06b"]},{"id":"ITEM-2","itemData":{"DOI":"10.1016/j.molcel.2010.05.004","ISSN":"1097-4164","PMID":"20513432","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2","issue":"4","issued":{"date-parts":[["2010","5","28"]]},"page":"576-89","title":"Simple combinations of lineage-determining transcription factors prime cis-regulatory elements required for macrophage and B cell identities.","type":"article-journal","volume":"38"},"uris":["http://www.mendeley.com/documents/?uuid=7206b916-b804-491c-818e-d96dfeedcbcb"]},{"id":"ITEM-3","itemData":{"DOI":"10.1038/s41467-018-08236-0","ISSN":"2041-1723","PMID":"30679424","abstract":"Mechanisms by which members of the AP-1 family of transcription factors play non-redundant biological roles despite recognizing the same DNA sequence remain poorly understood. To address this question, here we investigate the molecular functions and genome-wide DNA binding patterns of AP-1 family members in primary and immortalized mouse macrophages. ChIP-sequencing shows overlapping and distinct binding profiles for each factor that were remodeled following TLR4 ligation. Development of a machine learning approach that jointly weighs hundreds of DNA recognition elements yields dozens of motifs predicted to drive factor-specific binding profiles. Machine learning-based predictions are confirmed by analysis of the effects of mutations in genetically diverse mice and by loss of function experiments. These findings provide evidence that non-redundant genomic locations of different AP-1 family members in macrophages largely result from collaborative interactions with diverse, locus-specific ensembles of transcription factors and suggest a general mechanism for encoding functional specificities of their common recognition motif.","author":[{"dropping-particle":"","family":"Fonseca","given":"Gregory J.","non-dropping-particle":"","parse-names":false,"suffix":""},{"dropping-particle":"","family":"Tao","given":"Jenhan","non-dropping-particle":"","parse-names":false,"suffix":""},{"dropping-particle":"","family":"Westin","given":"Emma M.","non-dropping-particle":"","parse-names":false,"suffix":""},{"dropping-particle":"","family":"Duttke","given":"Sascha H.","non-dropping-particle":"","parse-names":false,"suffix":""},{"dropping-particle":"","family":"Spann","given":"Nathanael J.","non-dropping-particle":"","parse-names":false,"suffix":""},{"dropping-particle":"","family":"Strid","given":"Tobias","non-dropping-particle":"","parse-names":false,"suffix":""},{"dropping-particle":"","family":"Shen","given":"Zeyang","non-dropping-particle":"","parse-names":false,"suffix":""},{"dropping-particle":"","family":"Stender","given":"Joshua D.","non-dropping-particle":"","parse-names":false,"suffix":""},{"dropping-particle":"","family":"Sakai","given":"Mashito","non-dropping-particle":"","parse-names":false,"suffix":""},{"dropping-particle":"","family":"Link","given":"Verena M.","non-dropping-particle":"","parse-names":false,"suffix":""},{"dropping-particle":"","family":"Benner","given":"Christopher","non-dropping-particle":"","parse-names":false,"suffix":""},{"dropping-particle":"","family":"Glass","given":"Christopher K.","non-dropping-particle":"","parse-names":false,"suffix":""}],"container-title":"Nature Communications","id":"ITEM-3","issue":"1","issued":{"date-parts":[["2019","12","24"]]},"page":"414","title":"Diverse motif ensembles specify non-redundant DNA binding activities of AP-1 family members in macrophages","type":"article-journal","volume":"10"},"uris":["http://www.mendeley.com/documents/?uuid=b768eb15-030c-39d5-8678-b52d1c03e94d"]}],"mendeley":{"formattedCitation":"&lt;sup&gt;2,6,7&lt;/sup&gt;","plainTextFormattedCitation":"2,6,7","previouslyFormattedCitation":"&lt;sup&gt;2,6,7&lt;/sup&gt;"},"properties":{"noteIndex":0},"schema":"https://github.com/citation-style-language/schema/raw/master/csl-citation.json"}</w:instrText>
      </w:r>
      <w:r w:rsidR="00A9585D">
        <w:rPr>
          <w:rFonts w:ascii="Times New Roman" w:hAnsi="Times New Roman" w:cs="Times New Roman"/>
          <w:sz w:val="24"/>
          <w:szCs w:val="24"/>
          <w:lang w:val="en-CA"/>
        </w:rPr>
        <w:fldChar w:fldCharType="separate"/>
      </w:r>
      <w:r w:rsidR="00A9585D">
        <w:rPr>
          <w:rFonts w:ascii="Times New Roman" w:hAnsi="Times New Roman" w:cs="Times New Roman"/>
          <w:noProof/>
          <w:sz w:val="24"/>
          <w:szCs w:val="24"/>
          <w:vertAlign w:val="superscript"/>
          <w:lang w:val="en-CA"/>
        </w:rPr>
        <w:t>2,6,7</w:t>
      </w:r>
      <w:r w:rsidR="00A9585D">
        <w:rPr>
          <w:rFonts w:ascii="Times New Roman" w:hAnsi="Times New Roman" w:cs="Times New Roman"/>
          <w:sz w:val="24"/>
          <w:szCs w:val="24"/>
          <w:lang w:val="en-CA"/>
        </w:rPr>
        <w:fldChar w:fldCharType="end"/>
      </w:r>
      <w:r w:rsidR="00A9585D">
        <w:rPr>
          <w:rFonts w:ascii="Times New Roman" w:hAnsi="Times New Roman" w:cs="Times New Roman"/>
          <w:sz w:val="24"/>
          <w:szCs w:val="24"/>
          <w:lang w:val="en-CA"/>
        </w:rPr>
        <w:t>. The co-recruited TFs interpret the underlying DNA and coordinate the binding of chromatin modifiers, coactivators and coregulatory factors that must fit together in a large and intricate puzzle that provides the appropriate output on a gene</w:t>
      </w:r>
      <w:r w:rsidR="00A9585D">
        <w:rPr>
          <w:rFonts w:ascii="Times New Roman" w:hAnsi="Times New Roman" w:cs="Times New Roman"/>
          <w:sz w:val="24"/>
          <w:szCs w:val="24"/>
          <w:lang w:val="en-CA"/>
        </w:rPr>
        <w:fldChar w:fldCharType="begin" w:fldLock="1"/>
      </w:r>
      <w:r w:rsidR="00A9585D">
        <w:rPr>
          <w:rFonts w:ascii="Times New Roman" w:hAnsi="Times New Roman" w:cs="Times New Roman"/>
          <w:sz w:val="24"/>
          <w:szCs w:val="24"/>
          <w:lang w:val="en-CA"/>
        </w:rPr>
        <w:instrText>ADDIN CSL_CITATION {"citationItems":[{"id":"ITEM-1","itemData":{"DOI":"10.1016/j.cell.2014.08.027","ISSN":"00928674","PMID":"25303530","abstract":"Enhancers provide critical information directing cell-type-specific transcriptional programs, regulated by binding of signal-dependent transcription factors and their associated cofactors. Here, we report that the most strongly activated estrogen (E2)-responsive enhancers are characterized by trans-recruitment and in situ assembly of a large 1-2 MDa complex of diverse DNA-binding transcription factors by ERα at ERE-containing enhancers. We refer to enhancers recruiting these factors as mega transcription factor-bound in trans (MegaTrans) enhancers. The MegaTrans complex is a signature of the most potent functional enhancers and is required for activation of enhancer RNA transcription and recruitment of coactivators, including p300 and Med1. The MegaTrans complex functions, in part, by recruiting specific enzymatic machinery, exemplified by DNA-dependent protein kinase. Thus, MegaTrans-containing enhancers represent a cohort of functional enhancers that mediate a broad and important transcriptional program and provide a molecular explanation for transcription factor clustering and hotspots noted in the genome.","author":[{"dropping-particle":"","family":"Liu","given":"Zhijie","non-dropping-particle":"","parse-names":false,"suffix":""},{"dropping-particle":"","family":"Merkurjev","given":"Daria","non-dropping-particle":"","parse-names":false,"suffix":""},{"dropping-particle":"","family":"Yang","given":"Feng","non-dropping-particle":"","parse-names":false,"suffix":""},{"dropping-particle":"","family":"Li","given":"Wenbo","non-dropping-particle":"","parse-names":false,"suffix":""},{"dropping-particle":"","family":"Oh","given":"Soohwan","non-dropping-particle":"","parse-names":false,"suffix":""},{"dropping-particle":"","family":"Friedman","given":"Meyer J.","non-dropping-particle":"","parse-names":false,"suffix":""},{"dropping-particle":"","family":"Song","given":"Xiaoyuan","non-dropping-particle":"","parse-names":false,"suffix":""},{"dropping-particle":"","family":"Zhang","given":"Feng","non-dropping-particle":"","parse-names":false,"suffix":""},{"dropping-particle":"","family":"Ma","given":"Qi","non-dropping-particle":"","parse-names":false,"suffix":""},{"dropping-particle":"","family":"Ohgi","given":"Kenneth A.","non-dropping-particle":"","parse-names":false,"suffix":""},{"dropping-particle":"","family":"Krones","given":"Anna","non-dropping-particle":"","parse-names":false,"suffix":""},{"dropping-particle":"","family":"Rosenfeld","given":"Michael G.","non-dropping-particle":"","parse-names":false,"suffix":""}],"container-title":"Cell","id":"ITEM-1","issue":"2","issued":{"date-parts":[["2014","10","9"]]},"page":"358-373","title":"Enhancer Activation Requires trans-Recruitment of a Mega Transcription Factor Complex","type":"article-journal","volume":"159"},"uris":["http://www.mendeley.com/documents/?uuid=04dec4e9-a898-4d60-8138-f63122707b51"]}],"mendeley":{"formattedCitation":"&lt;sup&gt;8&lt;/sup&gt;","plainTextFormattedCitation":"8","previouslyFormattedCitation":"&lt;sup&gt;8&lt;/sup&gt;"},"properties":{"noteIndex":0},"schema":"https://github.com/citation-style-language/schema/raw/master/csl-citation.json"}</w:instrText>
      </w:r>
      <w:r w:rsidR="00A9585D">
        <w:rPr>
          <w:rFonts w:ascii="Times New Roman" w:hAnsi="Times New Roman" w:cs="Times New Roman"/>
          <w:sz w:val="24"/>
          <w:szCs w:val="24"/>
          <w:lang w:val="en-CA"/>
        </w:rPr>
        <w:fldChar w:fldCharType="separate"/>
      </w:r>
      <w:r w:rsidR="00A9585D">
        <w:rPr>
          <w:rFonts w:ascii="Times New Roman" w:hAnsi="Times New Roman" w:cs="Times New Roman"/>
          <w:noProof/>
          <w:sz w:val="24"/>
          <w:szCs w:val="24"/>
          <w:vertAlign w:val="superscript"/>
          <w:lang w:val="en-CA"/>
        </w:rPr>
        <w:t>8</w:t>
      </w:r>
      <w:r w:rsidR="00A9585D">
        <w:rPr>
          <w:rFonts w:ascii="Times New Roman" w:hAnsi="Times New Roman" w:cs="Times New Roman"/>
          <w:sz w:val="24"/>
          <w:szCs w:val="24"/>
          <w:lang w:val="en-CA"/>
        </w:rPr>
        <w:fldChar w:fldCharType="end"/>
      </w:r>
      <w:r w:rsidR="00A9585D">
        <w:rPr>
          <w:rFonts w:ascii="Times New Roman" w:hAnsi="Times New Roman" w:cs="Times New Roman"/>
          <w:sz w:val="24"/>
          <w:szCs w:val="24"/>
          <w:lang w:val="en-CA"/>
        </w:rPr>
        <w:t>. The interpretation of DNA is further complicated by TF families which may contain dozens of protein family members capable of binding to similar if not identical DNA binding motifs</w:t>
      </w:r>
      <w:r w:rsidR="00A9585D">
        <w:rPr>
          <w:rFonts w:ascii="Times New Roman" w:hAnsi="Times New Roman" w:cs="Times New Roman"/>
          <w:sz w:val="24"/>
          <w:szCs w:val="24"/>
          <w:lang w:val="en-CA"/>
        </w:rPr>
        <w:fldChar w:fldCharType="begin" w:fldLock="1"/>
      </w:r>
      <w:r w:rsidR="00A9585D">
        <w:rPr>
          <w:rFonts w:ascii="Times New Roman" w:hAnsi="Times New Roman" w:cs="Times New Roman"/>
          <w:sz w:val="24"/>
          <w:szCs w:val="24"/>
          <w:lang w:val="en-CA"/>
        </w:rPr>
        <w:instrText>ADDIN CSL_CITATION {"citationItems":[{"id":"ITEM-1","itemData":{"DOI":"10.1038/s41467-018-08236-0","ISSN":"2041-1723","PMID":"30679424","abstract":"Mechanisms by which members of the AP-1 family of transcription factors play non-redundant biological roles despite recognizing the same DNA sequence remain poorly understood. To address this question, here we investigate the molecular functions and genome-wide DNA binding patterns of AP-1 family members in primary and immortalized mouse macrophages. ChIP-sequencing shows overlapping and distinct binding profiles for each factor that were remodeled following TLR4 ligation. Development of a machine learning approach that jointly weighs hundreds of DNA recognition elements yields dozens of motifs predicted to drive factor-specific binding profiles. Machine learning-based predictions are confirmed by analysis of the effects of mutations in genetically diverse mice and by loss of function experiments. These findings provide evidence that non-redundant genomic locations of different AP-1 family members in macrophages largely result from collaborative interactions with diverse, locus-specific ensembles of transcription factors and suggest a general mechanism for encoding functional specificities of their common recognition motif.","author":[{"dropping-particle":"","family":"Fonseca","given":"Gregory J.","non-dropping-particle":"","parse-names":false,"suffix":""},{"dropping-particle":"","family":"Tao","given":"Jenhan","non-dropping-particle":"","parse-names":false,"suffix":""},{"dropping-particle":"","family":"Westin","given":"Emma M.","non-dropping-particle":"","parse-names":false,"suffix":""},{"dropping-particle":"","family":"Duttke","given":"Sascha H.","non-dropping-particle":"","parse-names":false,"suffix":""},{"dropping-particle":"","family":"Spann","given":"Nathanael J.","non-dropping-particle":"","parse-names":false,"suffix":""},{"dropping-particle":"","family":"Strid","given":"Tobias","non-dropping-particle":"","parse-names":false,"suffix":""},{"dropping-particle":"","family":"Shen","given":"Zeyang","non-dropping-particle":"","parse-names":false,"suffix":""},{"dropping-particle":"","family":"Stender","given":"Joshua D.","non-dropping-particle":"","parse-names":false,"suffix":""},{"dropping-particle":"","family":"Sakai","given":"Mashito","non-dropping-particle":"","parse-names":false,"suffix":""},{"dropping-particle":"","family":"Link","given":"Verena M.","non-dropping-particle":"","parse-names":false,"suffix":""},{"dropping-particle":"","family":"Benner","given":"Christopher","non-dropping-particle":"","parse-names":false,"suffix":""},{"dropping-particle":"","family":"Glass","given":"Christopher K.","non-dropping-particle":"","parse-names":false,"suffix":""}],"container-title":"Nature Communications","id":"ITEM-1","issue":"1","issued":{"date-parts":[["2019","12","24"]]},"page":"414","title":"Diverse motif ensembles specify non-redundant DNA binding activities of AP-1 family members in macrophages","type":"article-journal","volume":"10"},"uris":["http://www.mendeley.com/documents/?uuid=b768eb15-030c-39d5-8678-b52d1c03e94d"]}],"mendeley":{"formattedCitation":"&lt;sup&gt;2&lt;/sup&gt;","plainTextFormattedCitation":"2","previouslyFormattedCitation":"&lt;sup&gt;2&lt;/sup&gt;"},"properties":{"noteIndex":0},"schema":"https://github.com/citation-style-language/schema/raw/master/csl-citation.json"}</w:instrText>
      </w:r>
      <w:r w:rsidR="00A9585D">
        <w:rPr>
          <w:rFonts w:ascii="Times New Roman" w:hAnsi="Times New Roman" w:cs="Times New Roman"/>
          <w:sz w:val="24"/>
          <w:szCs w:val="24"/>
          <w:lang w:val="en-CA"/>
        </w:rPr>
        <w:fldChar w:fldCharType="separate"/>
      </w:r>
      <w:r w:rsidR="00A9585D">
        <w:rPr>
          <w:rFonts w:ascii="Times New Roman" w:hAnsi="Times New Roman" w:cs="Times New Roman"/>
          <w:noProof/>
          <w:sz w:val="24"/>
          <w:szCs w:val="24"/>
          <w:vertAlign w:val="superscript"/>
          <w:lang w:val="en-CA"/>
        </w:rPr>
        <w:t>2</w:t>
      </w:r>
      <w:r w:rsidR="00A9585D">
        <w:rPr>
          <w:rFonts w:ascii="Times New Roman" w:hAnsi="Times New Roman" w:cs="Times New Roman"/>
          <w:sz w:val="24"/>
          <w:szCs w:val="24"/>
          <w:lang w:val="en-CA"/>
        </w:rPr>
        <w:fldChar w:fldCharType="end"/>
      </w:r>
      <w:r w:rsidR="00A9585D">
        <w:rPr>
          <w:rFonts w:ascii="Times New Roman" w:hAnsi="Times New Roman" w:cs="Times New Roman"/>
          <w:sz w:val="24"/>
          <w:szCs w:val="24"/>
          <w:lang w:val="en-CA"/>
        </w:rPr>
        <w:t>. In these circumstances, the surrounding environment is responsible for determining the TF family member specificity</w:t>
      </w:r>
      <w:r w:rsidR="00A9585D">
        <w:rPr>
          <w:rFonts w:ascii="Times New Roman" w:hAnsi="Times New Roman" w:cs="Times New Roman"/>
          <w:sz w:val="24"/>
          <w:szCs w:val="24"/>
          <w:lang w:val="en-CA"/>
        </w:rPr>
        <w:fldChar w:fldCharType="begin" w:fldLock="1"/>
      </w:r>
      <w:r w:rsidR="00A9585D">
        <w:rPr>
          <w:rFonts w:ascii="Times New Roman" w:hAnsi="Times New Roman" w:cs="Times New Roman"/>
          <w:sz w:val="24"/>
          <w:szCs w:val="24"/>
          <w:lang w:val="en-CA"/>
        </w:rPr>
        <w:instrText>ADDIN CSL_CITATION {"citationItems":[{"id":"ITEM-1","itemData":{"DOI":"10.1038/s41467-018-08236-0","ISSN":"2041-1723","PMID":"30679424","abstract":"Mechanisms by which members of the AP-1 family of transcription factors play non-redundant biological roles despite recognizing the same DNA sequence remain poorly understood. To address this question, here we investigate the molecular functions and genome-wide DNA binding patterns of AP-1 family members in primary and immortalized mouse macrophages. ChIP-sequencing shows overlapping and distinct binding profiles for each factor that were remodeled following TLR4 ligation. Development of a machine learning approach that jointly weighs hundreds of DNA recognition elements yields dozens of motifs predicted to drive factor-specific binding profiles. Machine learning-based predictions are confirmed by analysis of the effects of mutations in genetically diverse mice and by loss of function experiments. These findings provide evidence that non-redundant genomic locations of different AP-1 family members in macrophages largely result from collaborative interactions with diverse, locus-specific ensembles of transcription factors and suggest a general mechanism for encoding functional specificities of their common recognition motif.","author":[{"dropping-particle":"","family":"Fonseca","given":"Gregory J.","non-dropping-particle":"","parse-names":false,"suffix":""},{"dropping-particle":"","family":"Tao","given":"Jenhan","non-dropping-particle":"","parse-names":false,"suffix":""},{"dropping-particle":"","family":"Westin","given":"Emma M.","non-dropping-particle":"","parse-names":false,"suffix":""},{"dropping-particle":"","family":"Duttke","given":"Sascha H.","non-dropping-particle":"","parse-names":false,"suffix":""},{"dropping-particle":"","family":"Spann","given":"Nathanael J.","non-dropping-particle":"","parse-names":false,"suffix":""},{"dropping-particle":"","family":"Strid","given":"Tobias","non-dropping-particle":"","parse-names":false,"suffix":""},{"dropping-particle":"","family":"Shen","given":"Zeyang","non-dropping-particle":"","parse-names":false,"suffix":""},{"dropping-particle":"","family":"Stender","given":"Joshua D.","non-dropping-particle":"","parse-names":false,"suffix":""},{"dropping-particle":"","family":"Sakai","given":"Mashito","non-dropping-particle":"","parse-names":false,"suffix":""},{"dropping-particle":"","family":"Link","given":"Verena M.","non-dropping-particle":"","parse-names":false,"suffix":""},{"dropping-particle":"","family":"Benner","given":"Christopher","non-dropping-particle":"","parse-names":false,"suffix":""},{"dropping-particle":"","family":"Glass","given":"Christopher K.","non-dropping-particle":"","parse-names":false,"suffix":""}],"container-title":"Nature Communications","id":"ITEM-1","issue":"1","issued":{"date-parts":[["2019","12","24"]]},"page":"414","title":"Diverse motif ensembles specify non-redundant DNA binding activities of AP-1 family members in macrophages","type":"article-journal","volume":"10"},"uris":["http://www.mendeley.com/documents/?uuid=b768eb15-030c-39d5-8678-b52d1c03e94d"]},{"id":"ITEM-2","itemData":{"DOI":"10.1038/nature12615","ISSN":"1476-4687","PMID":"24121437","abstract":"The mechanisms by which genetic variation affects transcription regulation and phenotypes at the nucleotide level are incompletely understood. Here we use natural genetic variation as an in vivo mutagenesis screen to assess the genome-wide effects of sequence variation on lineage-determining and signal-specific transcription factor binding, epigenomics and transcriptional outcomes in primary macrophages from different mouse strains. We find substantial genetic evidence to support the concept that lineage-determining transcription factors define epigenetic and transcriptomic states by selecting enhancer-like regions in the genome in a collaborative fashion and facilitating binding of signal-dependent factors. This hierarchical model of transcription factor function suggests that limited sets of genomic data for lineage-determining transcription factors and informative histone modifications can be used for the prioritization of disease-associated regulatory variants.","author":[{"dropping-particle":"","family":"Heinz","given":"S","non-dropping-particle":"","parse-names":false,"suffix":""},{"dropping-particle":"","family":"Romanoski","given":"C E","non-dropping-particle":"","parse-names":false,"suffix":""},{"dropping-particle":"","family":"Benner","given":"C","non-dropping-particle":"","parse-names":false,"suffix":""},{"dropping-particle":"","family":"Allison","given":"K A","non-dropping-particle":"","parse-names":false,"suffix":""},{"dropping-particle":"","family":"Kaikkonen","given":"M U","non-dropping-particle":"","parse-names":false,"suffix":""},{"dropping-particle":"","family":"Orozco","given":"L D","non-dropping-particle":"","parse-names":false,"suffix":""},{"dropping-particle":"","family":"Glass","given":"C K","non-dropping-particle":"","parse-names":false,"suffix":""}],"container-title":"Nature","id":"ITEM-2","issued":{"date-parts":[["2013","10","13"]]},"title":"Effect of natural genetic variation on enhancer selection and function.","type":"article-journal"},"uris":["http://www.mendeley.com/documents/?uuid=3f934fb7-a721-40dd-bbda-76dbfb3f95b2"]},{"id":"ITEM-3","itemData":{"DOI":"10.1016/j.molcel.2014.04.006","ISSN":"10972765","PMID":"24813947","abstract":"Transcription factors (TFs) preferentially bind sites contained in regions of computationally predicted high nucleosomal occupancy, suggesting that nucleosomes are gatekeepers of TF binding sites. However, because of their complexity mammalian genomes contain millions of randomly occurring, unbound TF consensus binding sites. We hypothesized that the information controlling nucleosome assembly may coincide with the information that enables TFs to bind cis-regulatory elements while ignoring randomly occurring sites. Hence, nucleosomes would selectively mask genomic sites that can be contacted by TFs and thus be potentially functional. The hematopoietic pioneer TF Pu.1 maintained nucleosome depletion at macrophage-specific enhancers that displayed a broad range of nucleosome occupancy in other cell types and in reconstituted chromatin. We identified a minimal set of DNA sequence and shape features that accurately predicted both Pu.1 binding and nucleosome occupancy genome-wide. These data reveal a basic organizational principle of mammalian cis-regulatory elements whereby TF recruitment and nucleosome deposition are controlled by overlapping DNA sequence features.","author":[{"dropping-particle":"","family":"Barozzi","given":"Iros","non-dropping-particle":"","parse-names":false,"suffix":""},{"dropping-particle":"","family":"Simonatto","given":"Marta","non-dropping-particle":"","parse-names":false,"suffix":""},{"dropping-particle":"","family":"Bonifacio","given":"Silvia","non-dropping-particle":"","parse-names":false,"suffix":""},{"dropping-particle":"","family":"Yang","given":"Lin","non-dropping-particle":"","parse-names":false,"suffix":""},{"dropping-particle":"","family":"Rohs","given":"Remo","non-dropping-particle":"","parse-names":false,"suffix":""},{"dropping-particle":"","family":"Ghisletti","given":"Serena","non-dropping-particle":"","parse-names":false,"suffix":""},{"dropping-particle":"","family":"Natoli","given":"Gioacchino","non-dropping-particle":"","parse-names":false,"suffix":""}],"container-title":"Molecular Cell","id":"ITEM-3","issue":"5","issued":{"date-parts":[["2014","5","7"]]},"page":"844-857","title":"Coregulation of Transcription Factor Binding and Nucleosome Occupancy through DNA Features of Mammalian Enhancers","type":"article-journal","volume":"54"},"uris":["http://www.mendeley.com/documents/?uuid=ac565701-b584-4220-8020-3b4c91b023af"]}],"mendeley":{"formattedCitation":"&lt;sup&gt;2,9,10&lt;/sup&gt;","plainTextFormattedCitation":"2,9,10","previouslyFormattedCitation":"&lt;sup&gt;2,9,10&lt;/sup&gt;"},"properties":{"noteIndex":0},"schema":"https://github.com/citation-style-language/schema/raw/master/csl-citation.json"}</w:instrText>
      </w:r>
      <w:r w:rsidR="00A9585D">
        <w:rPr>
          <w:rFonts w:ascii="Times New Roman" w:hAnsi="Times New Roman" w:cs="Times New Roman"/>
          <w:sz w:val="24"/>
          <w:szCs w:val="24"/>
          <w:lang w:val="en-CA"/>
        </w:rPr>
        <w:fldChar w:fldCharType="separate"/>
      </w:r>
      <w:r w:rsidR="00A9585D">
        <w:rPr>
          <w:rFonts w:ascii="Times New Roman" w:hAnsi="Times New Roman" w:cs="Times New Roman"/>
          <w:noProof/>
          <w:sz w:val="24"/>
          <w:szCs w:val="24"/>
          <w:vertAlign w:val="superscript"/>
          <w:lang w:val="en-CA"/>
        </w:rPr>
        <w:t>2,9,10</w:t>
      </w:r>
      <w:r w:rsidR="00A9585D">
        <w:rPr>
          <w:rFonts w:ascii="Times New Roman" w:hAnsi="Times New Roman" w:cs="Times New Roman"/>
          <w:sz w:val="24"/>
          <w:szCs w:val="24"/>
          <w:lang w:val="en-CA"/>
        </w:rPr>
        <w:fldChar w:fldCharType="end"/>
      </w:r>
      <w:r w:rsidR="00F743A7">
        <w:rPr>
          <w:rFonts w:ascii="Times New Roman" w:hAnsi="Times New Roman" w:cs="Times New Roman"/>
          <w:sz w:val="24"/>
          <w:szCs w:val="24"/>
          <w:lang w:val="en-CA"/>
        </w:rPr>
        <w:t xml:space="preserve"> (</w:t>
      </w:r>
      <w:r w:rsidR="00F743A7" w:rsidRPr="001E4F39">
        <w:rPr>
          <w:rFonts w:ascii="Times New Roman" w:hAnsi="Times New Roman" w:cs="Times New Roman"/>
          <w:sz w:val="24"/>
          <w:szCs w:val="24"/>
          <w:lang w:val="en-CA"/>
        </w:rPr>
        <w:t>Figure 1</w:t>
      </w:r>
      <w:r w:rsidR="00F743A7">
        <w:rPr>
          <w:rFonts w:ascii="Times New Roman" w:hAnsi="Times New Roman" w:cs="Times New Roman"/>
          <w:sz w:val="24"/>
          <w:szCs w:val="24"/>
          <w:lang w:val="en-CA"/>
        </w:rPr>
        <w:t>)</w:t>
      </w:r>
      <w:r w:rsidR="00A9585D">
        <w:rPr>
          <w:rFonts w:ascii="Times New Roman" w:hAnsi="Times New Roman" w:cs="Times New Roman"/>
          <w:sz w:val="24"/>
          <w:szCs w:val="24"/>
          <w:lang w:val="en-CA"/>
        </w:rPr>
        <w:t>. As such, by learning the complimentary tendencies of transcription factors, we may be able to infer the complex and precise binding of proteins at target DNA locations.</w:t>
      </w:r>
    </w:p>
    <w:p w14:paraId="358988A1" w14:textId="4B088DBF" w:rsidR="00E37E89" w:rsidRDefault="00E37E89" w:rsidP="00F244AF">
      <w:pPr>
        <w:widowControl w:val="0"/>
        <w:spacing w:after="0"/>
        <w:jc w:val="both"/>
        <w:rPr>
          <w:rFonts w:ascii="Times New Roman" w:hAnsi="Times New Roman" w:cs="Times New Roman"/>
          <w:i/>
          <w:sz w:val="24"/>
          <w:szCs w:val="24"/>
          <w:lang w:val="en-CA"/>
        </w:rPr>
      </w:pPr>
    </w:p>
    <w:p w14:paraId="4FBB0817" w14:textId="7DD37DAE" w:rsidR="00E27422" w:rsidRPr="00B96022" w:rsidRDefault="00AB7E97" w:rsidP="00F244AF">
      <w:pPr>
        <w:widowControl w:val="0"/>
        <w:spacing w:after="0"/>
        <w:jc w:val="both"/>
        <w:rPr>
          <w:rFonts w:ascii="Times New Roman" w:hAnsi="Times New Roman" w:cs="Times New Roman"/>
          <w:i/>
          <w:sz w:val="24"/>
          <w:szCs w:val="24"/>
          <w:lang w:val="en-CA"/>
        </w:rPr>
      </w:pPr>
      <w:r w:rsidRPr="00B96022">
        <w:rPr>
          <w:rFonts w:ascii="Times New Roman" w:hAnsi="Times New Roman" w:cs="Times New Roman"/>
          <w:i/>
          <w:sz w:val="24"/>
          <w:szCs w:val="24"/>
          <w:lang w:val="en-CA"/>
        </w:rPr>
        <w:t>NF-κB family members are involved in specific and diverse cellular processes</w:t>
      </w:r>
    </w:p>
    <w:p w14:paraId="4FBB0818" w14:textId="7FE6EF05" w:rsidR="00DC42E9" w:rsidRDefault="000F190C" w:rsidP="00F244AF">
      <w:pPr>
        <w:widowControl w:val="0"/>
        <w:spacing w:after="0"/>
        <w:jc w:val="both"/>
        <w:rPr>
          <w:rFonts w:ascii="Times New Roman" w:hAnsi="Times New Roman" w:cs="Times New Roman"/>
          <w:sz w:val="24"/>
          <w:szCs w:val="24"/>
          <w:lang w:val="en-CA"/>
        </w:rPr>
      </w:pPr>
      <w:r>
        <w:rPr>
          <w:rFonts w:ascii="Times New Roman" w:hAnsi="Times New Roman" w:cs="Times New Roman"/>
          <w:noProof/>
          <w:sz w:val="24"/>
          <w:szCs w:val="24"/>
          <w:lang w:val="en-CA"/>
        </w:rPr>
        <mc:AlternateContent>
          <mc:Choice Requires="wpg">
            <w:drawing>
              <wp:anchor distT="0" distB="0" distL="114300" distR="114300" simplePos="0" relativeHeight="251662336" behindDoc="0" locked="0" layoutInCell="1" allowOverlap="1" wp14:anchorId="03E7EDAF" wp14:editId="140D220C">
                <wp:simplePos x="0" y="0"/>
                <wp:positionH relativeFrom="column">
                  <wp:posOffset>107950</wp:posOffset>
                </wp:positionH>
                <wp:positionV relativeFrom="paragraph">
                  <wp:posOffset>128270</wp:posOffset>
                </wp:positionV>
                <wp:extent cx="2790825" cy="4142740"/>
                <wp:effectExtent l="0" t="0" r="9525" b="10160"/>
                <wp:wrapSquare wrapText="bothSides"/>
                <wp:docPr id="4" name="Group 4"/>
                <wp:cNvGraphicFramePr/>
                <a:graphic xmlns:a="http://schemas.openxmlformats.org/drawingml/2006/main">
                  <a:graphicData uri="http://schemas.microsoft.com/office/word/2010/wordprocessingGroup">
                    <wpg:wgp>
                      <wpg:cNvGrpSpPr/>
                      <wpg:grpSpPr>
                        <a:xfrm>
                          <a:off x="0" y="0"/>
                          <a:ext cx="2790825" cy="4142740"/>
                          <a:chOff x="0" y="0"/>
                          <a:chExt cx="2790825" cy="4143374"/>
                        </a:xfrm>
                      </wpg:grpSpPr>
                      <pic:pic xmlns:pic="http://schemas.openxmlformats.org/drawingml/2006/picture">
                        <pic:nvPicPr>
                          <pic:cNvPr id="5" name="Content Placeholder 4" descr="A picture containing food&#10;&#10;Description automatically generated">
                            <a:extLst>
                              <a:ext uri="{FF2B5EF4-FFF2-40B4-BE49-F238E27FC236}">
                                <a16:creationId xmlns:a16="http://schemas.microsoft.com/office/drawing/2014/main" id="{A4604D55-720D-4B72-9F71-4ED63DF3255A}"/>
                              </a:ext>
                            </a:extLst>
                          </pic:cNvPr>
                          <pic:cNvPicPr>
                            <a:picLocks noGrp="1"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90825" cy="3187065"/>
                          </a:xfrm>
                          <a:prstGeom prst="rect">
                            <a:avLst/>
                          </a:prstGeom>
                        </pic:spPr>
                      </pic:pic>
                      <wps:wsp>
                        <wps:cNvPr id="3" name="Text Box 2"/>
                        <wps:cNvSpPr txBox="1">
                          <a:spLocks noChangeArrowheads="1"/>
                        </wps:cNvSpPr>
                        <wps:spPr bwMode="auto">
                          <a:xfrm>
                            <a:off x="19050" y="3276599"/>
                            <a:ext cx="2762250" cy="866775"/>
                          </a:xfrm>
                          <a:prstGeom prst="rect">
                            <a:avLst/>
                          </a:prstGeom>
                          <a:solidFill>
                            <a:srgbClr val="FFFFFF"/>
                          </a:solidFill>
                          <a:ln w="9525">
                            <a:solidFill>
                              <a:srgbClr val="000000"/>
                            </a:solidFill>
                            <a:miter lim="800000"/>
                            <a:headEnd/>
                            <a:tailEnd/>
                          </a:ln>
                        </wps:spPr>
                        <wps:txbx>
                          <w:txbxContent>
                            <w:p w14:paraId="0389323F" w14:textId="6CD6EF5F" w:rsidR="00645BBA" w:rsidRPr="000F190C" w:rsidRDefault="00F63820">
                              <w:pPr>
                                <w:rPr>
                                  <w:rFonts w:ascii="Times New Roman" w:hAnsi="Times New Roman" w:cs="Times New Roman"/>
                                  <w:sz w:val="24"/>
                                  <w:szCs w:val="24"/>
                                </w:rPr>
                              </w:pPr>
                              <w:r w:rsidRPr="000F190C">
                                <w:rPr>
                                  <w:rFonts w:ascii="Times New Roman" w:hAnsi="Times New Roman" w:cs="Times New Roman"/>
                                  <w:sz w:val="24"/>
                                  <w:szCs w:val="24"/>
                                </w:rPr>
                                <w:t>Figure 2. CRISPR knockout of Nf-κB family members</w:t>
                              </w:r>
                              <w:r w:rsidR="0008094F" w:rsidRPr="000F190C">
                                <w:rPr>
                                  <w:rFonts w:ascii="Times New Roman" w:hAnsi="Times New Roman" w:cs="Times New Roman"/>
                                  <w:sz w:val="24"/>
                                  <w:szCs w:val="24"/>
                                </w:rPr>
                                <w:t xml:space="preserve"> results in differential transcriptional profiles. </w:t>
                              </w:r>
                              <w:r w:rsidR="00075AEB" w:rsidRPr="000F190C">
                                <w:rPr>
                                  <w:rFonts w:ascii="Times New Roman" w:hAnsi="Times New Roman" w:cs="Times New Roman"/>
                                  <w:sz w:val="24"/>
                                  <w:szCs w:val="24"/>
                                </w:rPr>
                                <w:t>CRISPR target is labelled at the bottom.</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3E7EDAF" id="Group 4" o:spid="_x0000_s1029" style="position:absolute;left:0;text-align:left;margin-left:8.5pt;margin-top:10.1pt;width:219.75pt;height:326.2pt;z-index:251662336;mso-height-relative:margin" coordsize="27908,4143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JOQbkQMAAEYIAAAOAAAAZHJzL2Uyb0RvYy54bWykVWtv2zYU/T5g/4Hg&#10;gH1rZMuvWItTZEkTFOg2o+1+AE1RElGK5Eg6svvrd0jJjyQtunYCLF++rs4999zLq9e7VpFH4bw0&#10;ekXHFyNKhOamlLpe0b8/3r+6pMQHpkumjBYruheevr7++aerzhYiN41RpXAETrQvOruiTQi2yDLP&#10;G9Eyf2Gs0FisjGtZwNDVWelYB++tyvLRaJ51xpXWGS68x+xdv0ivk/+qEjz8VVVeBKJWFNhCerv0&#10;3sR3dn3Fitox20g+wGA/gKJlUuOjR1d3LDCydfKFq1ZyZ7ypwgU3bWaqSnKRYkA049GzaB6c2doU&#10;S110tT3SBGqf8fTDbvmfj2tHZLmiU0o0a5Gi9FUyjdR0ti6w48HZD3bthom6H8Vod5Vr4z/iILtE&#10;6v5IqtgFwjGZL5ajy3xGCcfadDzNF9OBdt4gNy/O8ebNV05OJouEKjt8OIv4jnCs5AV+A0uwXrD0&#10;bTXhVNg6QQcn7X/y0TL3aWtfIaGWBbmRSoZ9EidSF0Hpx7Xka9cPToSDkp7wW6OD0IGsFeNiqAhk&#10;oxSeQ6k3ZABFOPZBZ5A5qYwpf/1ld/Nbet3FndIG1CBh22BQK5IzpfakFlo4FkQZsxmxxM/3YFgk&#10;653hnzzRBhlG9QKQuW2YrsWNtyidOIVz2dODafgkpo2S9l4qFaUQ7YE9gH8m0y8koC+BO8O3LTjo&#10;a9oJhQiM9o20nhJXiHYjIFH3tgRGjn4SoFPrpA4RHyt8cCLwJpoVcLwH9oj7bCGBPuGMEXlIOp74&#10;bhFPxpeL0XyWqDkdt86HB2FaEg1gBQbknxXs8Z0f0By2DJT2ABIy4InVhh7oD+xh9IK/7yrzDw2z&#10;AhCi25PqJgfVfYwF+rvZkTwGMmyKZU7CDtMx94lae9DIoAznTNcIVgJdr46zo72fGBfZdH+YElmK&#10;ekyOntE8Xo5maMjoCZN8MZ8tl30mT11jnudxQ+wal/P5YvG/+IYSjJLlQaTe1Ztb5cgjw7Vwn54h&#10;m0+2KU26FV3O0L0SFV91MUrPl1y0MuB+U7JFFMdNrIgEvtFlEi9qWvU2BKs0xBEZ7cURrbDb7FKH&#10;TnTHmY0p96DYGegMFOH6hdEY95mSDlfZivp/tix2MfVWI03L8RQtl4Q0mM4WOQbufGVzvsI0h6sV&#10;DZT05m3AaJQY0OYG6axk0vMJyQAZ2k1WuqxgPbkNz8dp1+n6v/4XAAD//wMAUEsDBAoAAAAAAAAA&#10;IQDYt8xZNkMBADZDAQAVAAAAZHJzL21lZGlhL2ltYWdlMS50aWZmSUkqAFg8AQCAACBQOCQWDQeE&#10;QmFQuGQ2HQ+IRGJROKRWLReMRmNRuOR2PR+QSGLAGBrGBgiRSmVSuWS2XS+YTGZTOaTWbTecREHQ&#10;M3wNkzmgUGhUOiUWjUekUmlUumU2nU+oVGpVOqVWrVesVmtVucAKBqOBl2uWOyWWzWe0WmlkWBu+&#10;Bsq1XG5XO6XW7Xe8Xm9Xu+X2/X/AYHBXSvQKwQIt4PFYvGY3HVa2QJ42/H5XLZfMZnNZvOZ3PZ/Q&#10;aHRaOD4UAYcAYnSavWa3XVfIgDJwK4a/bbfcbndbveb3FwGAACBQOCQWDQeEQmFQuGQ2HQ+IRGJR&#10;OKRWLReMRmNRuOR2PR+QSGLAKBqOBluRSmVSuWS2XS+YTGZTOaTWbTecREiwN4wNlTmgUGhUOiUW&#10;jUekUmlUumU2nU+oVGpVOqVWrVesVmtVucSSBSaBSiuWOyWWzWe0WmlTuBT2BT+1XG5XO6XW7Xe8&#10;Xm9Xu+X2/X/AYHBXOvACwACxYPFYvGY3HVS2AC3AC4Y/LZfMZnNZvOZ3PZ/QaHRaPSQXC4fE6XVa&#10;vWa2q5HJ5XXbPabXbbfcbndYOAiAACBQOCQWDQeEQmFQuGQ2HQ+IRGJROKRWLReMRmNRuOR2PR+Q&#10;SGLAKBqOBluRSmVSuWS2XS+YTGZTOaTWbTecREiwN4wNlTmgUGhUOiUWjUekUmlUumU2nU+oVGpV&#10;OqVWrVesVmtVucSSBSaBSiuWOyWWzWe0WmlTuBT2BT+1XG5XO6XW7Xe8Xm9Xu+X2/X/AYHBXOvAC&#10;wACxYPFYvGY3HVS2AC3AC4Y/LZfMZnNZvOZ3PZ/QaHRaPSQXC4fE6XVavWa2q5HJ5XXbPabXbbfc&#10;bndYOAiAACBQOCQWDQeEQmFQuGQ2HQ+IRGJROKRWLReMRmNRuOR2PR+QSGLAKBqOBluRSmVSuWS2&#10;XS+YSEHwMKTGbTecTmdTuOjuBvOBtKeUOiUWjUeVPaBuiBv+kU+oVGpVOqVWrVesVmtVuuV2vV+w&#10;WGxWOySKSQKTQKUWW2W23UQ+wN20u33W7XeEgmBv6Bvm8X/AXgUQNKQN5YHEYnFYvGY3HY/IZHJZ&#10;PKZXLQ+zgC0gC15fPZ+iJyBpCBtTQafUanVauWHKBqCBu7WbPabXbbfcbndbveb3fQLM5vO7/iaz&#10;RQLSQLTcXmc3nc+ca6BbCBbLodfsdntdvuRmAoAAIFA4JBYNB4RCYVC4ZDYdD4hEYlE4pFYtF4xG&#10;Y1G45HY9H5BIYsAoGo4GW5FKZVK5ZLZdL5hIU5A0hA2pMZxOZ1O55PZ9P6BQaFQ6JDjlA1BA3dRa&#10;ZTadT6hUalU6pVatV6xWa1W65Xa9X7BYYXJIFJoFKLFabVa55M4FNYFN7Zc7pdbtd7xeYNR4FSYF&#10;S71gcFg8JhcNh8RicVi8Zjcdd7IALMALRj8tl57bgBcABcsxn9BodFo49fABfgBgNJq9Zrddr9hs&#10;dls9ptdHkcnldtu9Hms5nt5weFw+JONNqNVxeVy+Zzedz4vAQIAAIFA4JBYNB4RCYVC4ZDYdD4hE&#10;YlE4pFYtF4xGY1G45HY9H5BIYsAoGo4GW5FKZVK5ZLZdL5hIU5A0hA2pMZxOZ1O55PZ9P6BQaFQ6&#10;JDjlA1BA3dRaZTadT6hUalU6pVatV6xWa1W65Xa9X7BYYXJIFJoFKLFabVa55M4FNYFN7Zc7pdbt&#10;d7xeYNR4FSYFS71gcFg8JhcNh8RicVi8Zjcdd7IALMALRj8tl57bgBcABcsxn9BodFo49fABfgBg&#10;NJq9Zrddr9hsdls9ptdHkcnldtu9Hms5nt5weFw+JONNqNVxeVy+Zzedz4vAQIAAIFA4JBYNB4RC&#10;YVC4ZDYdD4hEYlE4pFYtF4xGY1G45HY9H5BIYsAoGo4GW5FKZVK5ZLZdL5hIU5A0hA2pMZxOZ1O5&#10;5PZ9P6BQaFQ6JDjlA1BA3dRaZTadT6hUalU6pVatV6xWa1W65Xa9X7BYYXJIFJoFKLFabVa55M4F&#10;NYFN7Zc7pdbtd7xeYNR4FSYFS71gcFg8JhcNh8RicVi8Zjcdd7IALMALRj8tl57bgBcABcsxn9Bo&#10;dFo49fABfgBgNJq9Zrddr9hsdls9ptdHkcnldtu9Hms5nt5weFw+JONNqNVxeVy+Zzedz4vAQIAA&#10;IFA4JBYNB4RCYVC4ZDYdD4hEYlE4pFYtF4xGY1G45HY9H5BIYsAoGo4GW5FKZVK5ZLZdL5hIU5A0&#10;hA2pMZxOZ1O55PZ9P6BQaFQ6JDjlA1BA3dRaZTadT6hUalU6pVatV6xWa1W65Xa9X7BYYXJIFJoF&#10;KLFabVa55M4FNYFN7Zc7pdbtd7xeYNR4FSYFS71gcFg8JhcNh8RicVi8Zjcdd7IALMALRj8tl57b&#10;gBcABcsxn9BodFo49fABfgBgNJq9Zrddr9hsdls9ptdHkcnldtu9Hms5nt5weFw+JONNqNVxeVy+&#10;Zzedz4vAQIAAIFA4JBYNB4RCYVC4ZDYdD4hEYlE4pFYtF4xGY1G45HY9H5BIYsAoGo4GW5FKZVK5&#10;ZLZdL5hIU5A0hA2pMZxOZ1O55PZ9P6BQaFQ6JDjlA1BA3dRaZTadT6hUalU6pVatV6xWa1W65Xa9&#10;X7BYYXJIFJoFKLFabVa55M4FNYFN7Zc7pdbtd7xeYNR4FSYFS71gcFg8JhcNh8RicVi8Zjcdd7IA&#10;LMALRj8tl57bgBcABcsxn9BodFo49fABfgBgNJq9Zrddr9hsdls9ptdHkcnldtu9Hms5nt5weFw+&#10;JONNqNVxeVy+Zzedz4vAQIAAIFA4JBYNB4RCYVC4ZDYdD4hEYlE4pFYtF4xGY1G45HY9H5BIYsAo&#10;Go4GW5FKZVK5ZLZdL5hIU5A0hA2pMZxOZ1O55PZ9Ax9P6FQ6JRaNCitA1vA3nR6dT6hUY4/4G0KZ&#10;UqxWa1W65Xa9X7BYbFY7JZbNZ6HJIFJoFKLRb7hcaFM4FNYFN7leb1e5UtIHdL5gcFUQDA6pg8Ri&#10;aGOYGroGycVkclk8plctl8xmc1m6jagBbABbs5o9JRcBdgBeNLq9ZOkrAzXrdls9ptciVYG4sftt&#10;5vd9v+BweFw+JLM9oNFxeVvtPNuXz97r4Fseh1et1+tuIFuoFkOx3/B4d5AQgAAgUDgkFg0HhEJh&#10;ULhkNh0PiERiUTikVi0XjEZjUbjkdj0fkEhiwCgajgZbkUplUrlktl0vmEhTkDSEDakxnE5nU7nk&#10;9n0DSsDNc/olFo1HpFJpVLplNmJVgbigbJp1Vq1XrFZrVbrldr1fsFhsVjslFkkCk0ClFltltt1E&#10;mcCmsCm9vu13vEqoMCod5v1/wGBwWDjlQgVSgVUwmLxmNx2PyGRyWTymVnlnAFpAFry2dz1wmk2z&#10;+j0k5vYAvul1Wr1mtvOGAGIAGK1212233G53W73m9jWYzWc33D11xAFzAF14nL1en1PM6HR6W92G&#10;y2nT7HZ7WkgIgAAgUDgkFg0HhEJhULhkNh0PiERiUTikVi0XjEZjUbjkdj0fkEhiwCgajgZbkUpl&#10;Urlktl0vmEhTkDSEDakxnE5nU7nk9n0DSsDNc/olFo1HpFJpVLplNmJVgbigbJp1Vq1XrFZrVbrl&#10;dr1fsFhsVjslFkkCk0ClFltltt1EmcCmsCm9vu13vEqoMCod5v1/wGBwWDjlQgVSgVUwmLxmNx2P&#10;yGRyWTymVnlnAFpAFry2dz1wmk2z+j0k5vYAvul1Wr1mtvOGAGIAGK1212233G53W73m9jWYzWc3&#10;3D11xAFzAF14nL1en1PM6HR6W92Gy2nT7HZ7WkgIgAAgUDgkFg0HhEJhULhkNh0PiERiUTikVi0X&#10;jEZjUbjkdj0fkEhiwCgajgZbkUplUrlktl0vmEhTkDSEDakxnE5nU7nk9n0DSsDNc/olFo1HpFJp&#10;VLplNmJVgbigbJp1Vq1XrFZrVbrldr1fsFhsVjslFkkCk0ClFltltt1EmcCmsCm9vu13vEqoMCod&#10;5v1/wGBwWDjlQgVSgVUwmLxmNx2PyGRyWTymVnlnAFpAFry2dz1wmk2z+j0k5vYAvul1Wr1mtvOG&#10;AGIAGK1212233G53W73m9jWYzWc33D11xAFzAF14nL1en1PM6HR6W92Gy2nT7HZ7WkgIgAAgUDgk&#10;Fg0HhEJhULhkNh0PiERiUTikVi0XjEZjUbjkdj0fkEhiwCgajgZbkUplUrlktl0vmEhTkDSEDakx&#10;nE5nU7nk9n0DSsDNc/olFo1HpFJpVLplNmJVgbigbJp1Vq1XrFZrVbrldr1fsFhsVjslFkkCk0Cl&#10;Fltltt1EmcCmsCm9vu13vEqoMCod5v1/wGBwWDjlQgVSgVUwmLxmNx2PyGRyWTymVnlnAFpAFry2&#10;dz1wmk2z+j0k5vYAvul1Wr1mtvOGAGIAGK1212233G53W73m9jWYzWc33D11xAFzAF14nL1en1PM&#10;6HR6W92Gy2nT7HZ7WkgIgAAgUDgkFg0HhEJhULhkNh0PiERiUTikVi0XjEZjUbjkdj0fkEhiwCga&#10;jgZbkUplUrlktl0vmEhTkDSEDakxnE5nU7nk9n0DSsDNc/olFo1HpFJpVLplNmJVgbigbJp1Vq1X&#10;rFZrVbrldr1fsFhsVjslFkkCk0ClFltltt1EmcCmsCm9vu13vEqoMCod5v1/wGBwWDjlQgVSgVUw&#10;mLxmNx2PyGRyWTymVnlnAFpAFry2dz1wmk2z+j0k5vYAvul1Wr1mtvOGAGIAGK1212233G53W73m&#10;9jWYzWc33D11xAFzAF14nL1en1PM6HR6W92Gy2nT7HZ7WkgIgAAgUDgkFg0HhEJhULhkNh0PiERi&#10;UTikVi0XjEZjUbjkdj0fkEhiwCgajgZbkUplUrlktl0vmEhTkDSEDakxnE5nU7nk9n0DSsDNc/ol&#10;Fo1HpFJpVLplNmJVgbigbJp1Vq1XrFZrVbrldr1fsFhsVjslFkkCk0ClFltltt1EmcCmsCm9vu13&#10;vEqoMCod5v1/wGBwWDjlQgVSgVUwmLxmNx2PyGRyWTymVnlnAFpAFry2dz1wmk2z+j0k5vYAvul1&#10;Wr1mtvOGAGIAGK1212233G53W73m9jWYzWc33D11xAFzAF14nL1en1PM6HR6W92Gy2nT7HZ7WkgI&#10;gAAgUDgkFg0HhEJhULhkNh0PiERiUTikVi0XjEZjUbjkdj0fkEhiwCgajgZbkUplUrlktl0vmEhT&#10;kDSEDakxnE5nU7nk9n0DSsDNc/olFo1HpFJpVLplNmJVgbigbJp1Vq1XrFZrVbrldr1fsFhsVjsl&#10;FkkCk0ClFltltt1EmcCmsCm9vu13vEqoMCod5v1/wGBwWDjlQgVSgVUwmLxmNx2PyGRyWTymVnln&#10;AFpAFry2dz1wmk2z+j0k5vYAvul1Wr1mtvOGAGIAGK1212233G53W73m9jWYzWc33D11xAFzAF14&#10;nL1en1PM6HR6W92Gy2nT7HZ7WkgIgAAgUDgkFg0HhEJhULhkNh0PiERiUTikVi0XjEZjUbjkdj0f&#10;kEhiwCgajgZbkUplUrlktl0vmEhTkDSEDakxnE5nU7nk9n0DSsDNc/olFo1HpFJpVLplNmJVgbig&#10;bJp1Vq1XrFZrVbrldr1fsFhsVjslFkkCk0ClFltltt1EmcCmsCm9vu13vEqoMCod5v1/wEUvoAEG&#10;Bw2HgYjgbzgbqxGPwDMgapyGVy2XzGZzWbzlLs4AtIAted0mlo9xAFzAF102t106vYAwev2m1lSU&#10;ge4gT422932/yoPgZOgaD4HH5HJ5XL5m0z+h0fN6XJ1Gq1nT7G/2Oz7Pd2iKgZ/gb373l83njoSg&#10;ZlgaJ9HvzsBAgAAgUDgkFg0HhEJhULhkNh0PiERiUTikVi0XjEZjUbjkdj0fkEhiwCgajgZbkUpl&#10;Urlktl0vmEhTkDSEDakxnE5nU7nk9n0DSsDNc/olFo1HpFGRUDP8De9JqFRqVTqlVq1XhQSgZlga&#10;JrFfsFhsVjslls1ntFptUXkkCk0ClFruVzulEmcCmsCm91vl9v0qoMCod/wmFw0UpcCpsCp+Hx2P&#10;yGRx9agVcgVeyWZzWbzmdz2f0FQtoAt4AuOh1Gpo93AF5AF71Wx2U6wIAwez3G5leJAGLAGN3XB4&#10;XDyOUAGWAGY4nL5nN53P6Gy0el0/R63N1mu2HX7nD2u37vh3O833A8Xn0I9gZE9E+BEDGUDY3tov&#10;Ke30nsBAgAAgUDgkFg0HhEJhULhkNh0PiERiUTikVi0XjEZjUbjkdj0fkEhiwCgajgZbkUplUrlk&#10;tl0vmEhTkDSEDakxnE5nU7nk9n0DSsDNc/olFo1HpFGRUDP8De9JqFRqVTqkOOkDW0DdNVrldr1f&#10;nRcga+gbTsFntFptVrtltt1vmEkgUmgUouF3vF5pEzgU1gU3vWBwWDl1BgVDwmJxWLjFLgVNgVPx&#10;mTymVgh1galgbmy2dz2EMkDZUDaWf02n1Gp1Wrr9yAF0AF21mz2lQvgAvwAwG13m9nuGAGI33D4k&#10;uxwAyAAyXF5nNjeYgWagWc53V60T0MC0cC0vX73f8Hh8Ur12w2Xj9Hf2+53fp93V4HC9/z4vH5PL&#10;+n52fQAHSADqP1ALVOyADtgA7sBJ2gKAACBQOCQWDQeEQmFQuGQ2HQ+IRGJROKRWLReMRmNRuOR2&#10;PR+QSGLAKBqOBluRSmVSuWS2XS+YSFOQNIQNqTGcTmdTueT2fQNKwM1z+iUWjUekUZFQM/wN70mo&#10;VGpVOqQ46wNSwNzVWuV2vV+dGSBsqBtKwWe0Wm1Wu2W23W+YSSBSaBSi4Xe8XmkTOBTWBTe9YHBY&#10;OXUGBUPCYnFYuMUuBU2BU/GZPKZWCVeBVmBVvLZ3PYOxQKyQKzZ/TafUanVauvXIAXQAXbWbPaVC&#10;+AC/ADAbXeb2e4YAYjfcPiS7HADIADJcXmc2N5gAZoAZzndXrRLQgDRgDS9fvd/weHxSrXbDZeP0&#10;d/b7nd+n3dXgcL3/Pi8fk8v6fnZ9DpdT9P+1Lsu27sAJ0gKAACBQOCQWDQeEQmFQuGQ2HQ+IRGJR&#10;OKRWLReMRmNRuOR2PR+QSGLAKBqOBluRSmVSuWS2XS+YSFOQNIQNqTGcTmdTueT2fQNKwM1z+iUW&#10;jUekUZFQM/wN70moVGpVOqQ46wNSwNzVWuV2vV+dGSBsqBtKwWe0Wm1Wu2W23W+YSSBSaBSi4Xe8&#10;XmkTOBTWBTe9YHBYOXUGBUPCYnFYuMUuBU2BU/GZPKZWCVeBVmBVvLZ3PYOxQKyQKzZ/TafUanVa&#10;uvXIAXQAXbWbPaVC+AC/ADAbXeb2e4YAYjfcPiS7HADIADJcXmc2N5gAZoAZzndXrRLQgDRgDS9f&#10;vd/weHxSrXbDZeP0d/b7nd+n3dXgcL3/Pi8fk8v6fnZ9DpdT9P+1Lsu27sAJ0gKAACBQOCQWDQeE&#10;QmFQuGQ2HQ+IRGJROKRWLReMRmNRuOR2PR+QSGLAKBqOBluRSmVSuWS2XS+YSFOQNIQNqTGcTmdT&#10;ueT2fQNKwM1z+iUWjUekUZFQM/wN70moVGpVOqQ46wNSwNzVWuV2vV+dGSBsqBtKwWe0Wm1Wu2W2&#10;3W+YSSBSaBSi4Xe8XmkTOBTWBTe9YHBYOXUGBUPCYnFYuMUuBU2BU/GZPKZWCVeBVmBVvLZ3PYOx&#10;QKyQKzZ/TafUanVauvXIAXQAXbWbPaVC+AC/ADAbXeb2e4YAYjfcPiS7HADIADJcXmc2N5gAZoAZ&#10;zndXrRLQgDRgDS9fvd/weHxSrXbDZeP0d/b7nd+n3dXgcL3/Pi8fk8v6fnZ9DpdT9P+1Lsu27sAJ&#10;0gKAACBQOCQWDQeEQmFQuGQ2HQ+IRGJROKRWLReMRmNRuOR2PR+QSGLAKBqOBluRSmVSuWS2XS+Y&#10;SFOQNIQNqTGcTmdTueT2fQNKwM1z+iUWjUekUZFQM/wN70moVGpVOqQ46wNSwNzVWuV2vV+dGSBs&#10;qBtKwWe0Wm1Wu2W23W+YSSBSaBSi4Xe8XmkTOBTWBTe9YHBYOXUGBUPCYnFYuMUuBU2BU/GZPKZW&#10;CVeBVmBVvLZ3PYOxQKyQKzZ/TafUanVauvXIAXQAXbWbPaVC+AC/ADAbXeb2e4YAYjfcPiS7HADI&#10;ADJcXmc2N5gAZoAZzndXrRLQgDRgDS9fvd/weHxSrXbDZeP0d/b7nd+n3dXgcL3/Pi8fk8v6fnZ9&#10;DpdT9P+1Lsu27sAJ0gKAACBQOCQWDQeEQmFQuGQ2HQ+IRGJROKRWLReMRmNRuOR2PR+QSGLAKBqO&#10;BluRSmVSuWS2XS+YSFOQNIQNqTGcTmdTueT2fQNKwM1z+iUWjUekUZFQM/wN70moVGpVOqQ46wNS&#10;wNzVWuV2vV+dGSBsqBtKwWe0Wm1Wu2W23W+YSSBSaBSi4Xe8XmkTOBTWBTe9YHBYOXUGBUPCYnFY&#10;uMUuBU2BU/GZPKZWCVeBVmBVvLZ3PYOxQKyQKzZ/TafUanVauvXIAXQAXbWbPaVC+AC/ADAbXeb2&#10;e4YAYjfcPiS7HADIADJcXmc2N5gAZoAZzndXrRLQgDRgDS9fvd/weHxSrXbDZeP0d/b7nd+n3dXg&#10;cL3/Pi8fk8v6fnZ9DpdT9P+1Lsu27sAJ0gKAACBQOCQWDQeEQmFQuGQ2HQ+IRGJROKRWLReMRmNR&#10;uOR2PR+QSGLAKBqOBluRSmVSuWS2XS+YSFOQNIQNqTGcTmdTueT2fQNKwM1z+iUWjUekUZFQM/wN&#10;70moVGpVOqQ46wNSwNzVWuV2vV+dGSBsqBtKwWe0Wm1Wu2W23W+YSSBSaBSi4Xe8XmkTOBTWBTe9&#10;YHBYOXUGBUPCYnFYuMUuBU2BU/GZPKZWCVeBVmBVvLZ3PYOxQKyQKzZ/TafUanVauvXIAXQAXbWb&#10;PaVC+AC/ADAbXeb2e4YAYjfcPiS7HADIADJcXmc2N5gAZoAZzndXrRLQgDRgDS9fvd/weHxSrXbD&#10;ZeP0d/b7nd+n3dXgcL3/Pi8fk8v6fnZ9DpdT9P+1Lsu27sAJ0gKAACBQOCQWDQeEQmFQuGQ2HQ+I&#10;RGJROKRWLReMRmNRuOR2PR+QSGLAKBqOBluRSmVSuWS2XS+YSFOQNIQNqTGcTmdTueT2fQNKwM1z&#10;+iUWjUekUZFQM/wN70moVGpVOqQ46wNSwNzVWuV2vV+dGSBsqBtKwWe0Wm1Wu2W23W+YSSBSaBSi&#10;4Xe8XmkTOBTWBTe9YHBYOXUGBUPCYnFYuMUuBU2BU/GZPKZWCVeBVmBVvLZ3PYOxQKyQKzZ/TafU&#10;anVauvXIAXQAXbWbPaVC+AC/ADAbXeb2e4YAYjfcPiS7HADIADJcXmc2N5gAZoAZzndXrRLQgDRg&#10;DS9fvd/weHxSrXbDZeP0d/b7nd+n3dXgcL3/Pi8fk8v6fnZ9DpdT9P+1Lsu27sAJ0gKAACBQOCQW&#10;DQeEQmFQuGQ2HQ+IRGJROKRWLReMRmNRuOR2PR+QSGLAKBqOBluRSmVSuWS2XS+YSFOQNIQNqTGc&#10;TmdTueT2fQNKwM1z+iUWjUekUZFQM/wN70moVGpVOqQ46wNSwNzVWuV2vV+dGSBsqBtKwWe0Wm1W&#10;u2W23W+YSSBSaBSi4Xe8XmkTOBTWBTe9YHBYOXUGBUPCYnFYuMUuBU2BU/GZPKZWCVeBVmBVvLZ3&#10;PYOxQKyQKzZ/TafUanVauvXIAXQAXbWbPaVC+AC/ADAbXeb2e4YAYjfcPiS7HADIADJcXmc2N5gA&#10;ZoAZzndXrRLQgDRgDS9fvd/weHxSrXbDZeP0d/b7nd+n3dXgcL3/Pi8fk8v6fnZ9DpdT9P+1Lsu2&#10;7sAJ0gKAACBQOCQWDQeEQmFQuGQ2HQ+IRGJROKRWLReMRmNRuOR2PR+QSGLAKBqOBluRSmVSuWS2&#10;XS+YSFOQNIQNqTGcTmdTueT2fQNKwM1z+iUWjUekUZFQM/wN70moVGpVOqQ46wNSwNzVWuV2vV+d&#10;GSBsqBtKwWe0Wm1Wu2W23W+YSSBSaBSi4Xe8XmkTOBTWBTe9YHBYOXUGBUPCYnFYuMUuBU2BU/GZ&#10;PKZWCVeBVmBVvLZ3PYOxQKyQKzZ/TafUanVauvXIAXQAXbWbPaVC+AC/ADAbXeb2e4YAYjfcPiS7&#10;HADIADJcXmc2N5gAZoAZzndXrRLQgDRgDS9fvd/weHxSrXbDZeP0d/b7nd+n3dXgcL3/Pi8fk8v6&#10;fnZ9DpdT9P+1Lsu27sAJ0gKAACBQOCQWDQeEQmFQuGQ2HQ+IRGJROKRWLReMRmNRuOR2PR+QSGLA&#10;KBqOBluRSmVSuWS2XS+YSFOQNIQNqTGcTmdTueT2fQNKwM1z+iUWjUekUZFQM/wN70moVGpVOqQ4&#10;6wNSwNzVWuV2vV+dGSBsqBtKwWe0Wm1Wu2W23W+YSSBSaBSi4Xe8XmkTOBTWBTe9YHBYOXUGBUPC&#10;YnFYuMUuBU2BU/GZPKZWCVeBVmBVvLZ3PYOxQKyQKzZ/TafUanVauvXIAXQAXbWbPaVC+AC/ADAb&#10;Xeb2e4YAYjfcPiS7HADIADJcXmc2N5gAZoAZzndXrRLQgDRgDS9fvd/weHxSrXbDZeP0d/b7nd+n&#10;3dXgcL3/Pi8fk8v6fnZ9DpdT9P+1Lsu27sAJ0gKAACBQOCQWDQeEQmFQuGQ2HQ+IRGJROKRWLReM&#10;RmNRuOR2PR+QSGLAKBqOBluRSmVSuWS2XS+YSFOQNIQNqTGcTmdTueT2fQNKwM1z+iUWjUekUZFQ&#10;M/wN70moVGpVOqQ46wNSwNzVWuV2vV+dGSBsqBtKwWe0Wm1Wu2W23W+YSSBSaBSi4Xe8XmkTOBTW&#10;BTe9YHBYOXUGBUPCYnFYuMUuBU2BU/GZPKZWCVeBVmBVvLZ3PYOxQKyQKzZ/TafUanVauvXIAXQA&#10;XbWbPaVC+AC/ADAbXeb2e4YAYjfcPiS7HADIADJcXmc2N5gAZoAZzndXrRLQgDRgDS9fvd/weHxS&#10;rXbDZeP0d/b7nd+n3dXgcL3/Pi8fk8v6fnZ9DpdT9P+1Lsu27sAJ0gKAACBQOCQWDQeEQmFQuGQ2&#10;HQ+IRGJROKRWLReMRmNRuOR2PR+QSGLAKBqOBluRSmVSuWS2XS+YSFOQNIQNqTGcTmdTueT2fQNK&#10;wM1z+iUWjUekUZFQM/wN70moVGpVOqQ46wNSwNzVWuV2vV+dGSBsqBtKwWe0Wm1Wu2W23W+YSSBS&#10;aBSi4Xe8XmkTOBTWBTe9YHBYOXUGBUPCYnFYuMUuBU2BU/GZPKZWCVeBVmBVvLZ3PYOxQKyQKzZ/&#10;TafUanVauvXIAXQAXbWbPaVC+AC/ADAbXeb2e4YAYjfcPiS7HADIADJcXmc2N5gAZoAZzndXrRLQ&#10;gDRgDS9fvd/weHxSrXbDZeP0d/b7nd+n3dXgcL3/Pi8fk8v6fnZ9DpdT9P+1Lsu27sAJ0gKAACBQ&#10;OCQWDQeEQmFQuGQ2HQ+IRGJROKRWLReMRmNRuOR2PR+QSGLAKBqOBluRSmVSuWS2XS+YSFOQNIQN&#10;qTGcTmdTueT2fQNKwM1z+iUWjUekUZFQM/wN70moVGpVOqQ46wNSwNzVWuV2vV+dGSBsqBtKwWe0&#10;Wm1Wu2W23W+YSSBSaBSi4Xe8XmkTOBTWBTe9YHBYOXUGBUPCYnFYuMUuBU2BU/GZPKZWCVeBVmBV&#10;vLZ3PYOxQKyQKzZ/TafUanVauvXIAXQAXbWbPaVC+AC/ADAbXeb2e4YAYjfcPiS7HADIADJcXmc2&#10;N5gAZoAZzndXrRLQgDRgDS9fvd/weHxSrXbDZeP0d/b7nd+n3dXgcL3/Pi8fk8v6fnZ9DpdT9P+1&#10;Lsu27sAJ0gKAACBQOCQWDQeEQmFQuGQ2HQ+IRGJROKRWLReMRmNRuOR2PR+QSGLAKBqOBluRSmVS&#10;uWS2XS+YSFOQNIQNqTGcTmdTueT2fQNKwM1z+iUWjUekUZFQM/wN70moVGpVOqQ46wNSwNzVWuV2&#10;vV+dGSBsqBtKwWe0Wm1Wu2W23W+YSSBSaBSi4Xe8XmkTOBTWBTe9YHBYOXUGBUPCYnFYuMUuBU2B&#10;U/GZPKZWCVeBVmBVvLZ3PYOxQKyQKzZ/TafUanVauvXIAXQAXbWbPaVC+AC/ADAbXeb2e4YAYjfc&#10;PiS7HADIADJcXmc2N5gAZoAZzndXrRLQgDRgDS9fvd/weHxS4eQNieP0eIcwNrwN4en4d4bWP4/X&#10;nDKBtGBv37f3eBUgZvqc/0CNYEiBnY90Cp6gIIAAIFA4JBYNB4RCYVC4ZDYdD4hEYlE4pFYtF4xG&#10;Y1G45HY9H5BIZFI5JJZNJ5RKZVK5ZLZdL5hMZlM5pNZtN5xOZ1O55PZ9P6BQaFQ6JRaNR6RSaVS6&#10;ZTaSkEg8wu/3+Cx3VAAAqdW65XZsNxu/QAA7JXrNZ7RJw2BncAA2CXXablc7pF36+n1AnK5bHdb9&#10;f8BBbFBrIA8Dh8Rc3uJxaAH6Egxiclk62Acs7Mpmc1dEikX2T3o9AEo4GBM3p9RPC2W4EBgNqdhs&#10;ZqDAO/AACgLedlu95K3k8gAAVeroE/cHveRyY6BNMAA+H4ECARyup1Yy4wiLwA9AOE+t3/BEQC/2&#10;V4fN540fT6+ym7ncAlQAvlzfR9fCiTI2gABwM//s/7wH+BgHAAfwFAbAEEuqebgAKXRaoEfx/QVC&#10;jYn+A7pgAHQdIECIIwrEDYngf0EHyfwDxDFLTn8f5+mQgICAACBQOCQWDQeEQmFQuGQ2HQ+IRGJR&#10;OKRWLReMRmNRuHHQ6Pspu93gJUAKTASOSmVSuWS2XS+YTGZQlJF9lgAEAV/zOeT2fT+gUGhS4Hg+&#10;BA6jUOlUumU2nU+Lvl8QJttuBP5/VCtVuuV2vSsBgMAP8MBiBAYD1+1Wu2W22OoBhkAPUAgy3Xe8&#10;Xm9TJ/v9+si94HBYPCSw+n2QSKSSYBSjC4/IZG3IE9vkAAcDZLNZvOU4CvF2AACO51Z3TafUTB8V&#10;MANRqQK+6nZbPaQ9/ge0gAdDuBBII7XgcHhQN4v0GgB8v/M8Pmc3TVi/87pdPhqxWSB7PaSAEA43&#10;qd/wXclkZ9aLHeH0emuPN0PYAPL2+r5fOlgV9vQACFysUAAJ/qy+kAwEl5/rCsYLLMy7cwHBkGpS&#10;b4FBYAB4AMCsHQvDCLO46MMw7DyVkOQ7EpGkqTw/E8UIGP4qGky4CJ3FMYw8eYFrkeYEwtGUdQuA&#10;h7HkAAKmYWz+qxHcjPof6TIECscgM5cjyg+RzggFIAHoBEcyjLTwr6v6AoAAIFA4JBYNB4RCYVC4&#10;ZDYdD4hEYlE4pFYtF4xGY1G4crFY+ym9HoAlQApMBI5KZVK5ZLZdL5hMZlCScOnUAAIA5nO55PZ9&#10;P6BQZe6HTAnO56FSaVS6ZTadFwCAH8AASAnyAKjT61W65Xa9K30AAKAG4ARMAHqAQXX7Zbbdb7cB&#10;wcB5wB51cLxeb1e5i/n+/2RfMFg8JhZYjUbIHe75JJgFKMNkclk7geCQzgABgG/8pnc9n6YAQDnA&#10;EAM5oNRqdVL31YQA5HJAr/q9ptdtD30AgQAGwFR6AHmBgnt+JxeNAxAHX2AAeDtPx+h0dBf8B0ut&#10;1+OazXIHc7pJAsf2PF47wnUI5qoB+f5PZ7a2++WANb7vp9aXswB8Pt+/5O3+ASdH2CQLNMAy6P7B&#10;EEpUAh1qQAZ6nnBUJQmix+tEwMKQzDSVjKMrFMYVDwMhDcSRKABREGb70xNFkSn6fqBP1FsZwmAa&#10;7gkCSBNFGkeQTF8eyBBJ2HYgR7HtIMkPafq/mQgIgAAgUDgkFg0HhEJhULhkNh0PiERiUTikVi0X&#10;jEZjUbhxoND7KbudwCVECAQEjkplUrlktl0vmExmUJUCUegABIImc7nk9n0/oFBl73e0Cer1oVJp&#10;VLplNp0Xf4CAUCBoNgQBANPrVbrldr0rfr9gTqdQAAL5fNftVrtlttr6fUCfz+t11u13vEysQAZF&#10;5v1/wGBlhlMsgebzklYk+CxmNx11TpwaM4Az/x+XzGZpoHA8CAoFzWh0Wjl7+AegeoQDVXrOk12v&#10;2EOAL9fk4djkAADfb42O932/4HB4XAfr/f994fJ5W/NhsfZSeDwAKprADlHL7HZtyaLrDAAIA107&#10;Xj8ldBQKgQLBfl9ntpT+ywAf4BAcD1vu/H5lz+qQAe4GAsAB/AKnT9QNA6VAWfx5AAAp/rjBEIwk&#10;iriuPCcLwwlg1jWkB3nekiTOvDMRxIABOjubLvsrEsWQyf4FgY+UYRbGkJnw3gBG4bSBONGsfPcf&#10;7PgAfgThZAQGKtH8lPaAhyG+3J5HjJcpvIvZkICAgAAgUDgkFg0HhEJhULhkNh0PiERiUTikVi0X&#10;jEZjUbhx2Oz7KTrdYBVICAQDAkclUrlktl0vmExmUzhKUKrBAAIAr9mk9n0/oFBoVDl4UCkCCIRo&#10;lLplNp1PqEYfz+gT2e1RrFZrVbrkvfoBlLvBYcAD7AgIrtptVrtlrCL1cs5fbztt1u13vEzftTZF&#10;5v1/wGBlpxOL7KbtdoCVABAIClOCyGRyVtTBEVc5Ab8yebzmdpz9FIqAD/Ewpz2n1GpmL8fYAAju&#10;deq2Wz2kTf8mAD+CgWgQGA214HB4UDALqdIAAT1enD5nN1FfAN953T6nCOh0w2IxUmx3V73fuqUH&#10;amnIEnng9HprT7EmmfgjE3q+XzpgBf9UBD9q/0/n9mjbgE3IFgc0aUP9A8EJYAR5ni5B9HxBMIwk&#10;ix+n+f7pQnDMNJWwjDHed7tpMx8NxJEoAEqHJRswzUTRbDR/hS0wARjF0awmqYAACfR9RtHsDn+g&#10;gBgGgTcR9Iz6AUBaBAKAsjyc9J/PuZCAgIAAIFA4JBYNB4RCYVC4ZDYdD4hEYlE4pFYtF4xGY1G4&#10;cZTK+ym8HgAlRAgEBI5KZVK5ZLZdL5hMZlCVCY2CAASBX7M55PZ9P6BQaFLgyGYEFwvQ6VS6ZTad&#10;T4w/n9Anq9ahV6xWa1W5mAwHAgCAa5Y7JZbNZgEApNarPbbdb7hMX7UmRcbtd7xeZYaDRIJFJJNK&#10;L1g8JhbOnjw2ZwBqnhsdj8hTbTAn+/8jl8xmZhUoE/H5mtBodFFMmAAeEIEBQLo9ZrddBAOB4EBM&#10;Fr9tt8jO3/ddxvd9rjWa5A73fgABJ9/yeVbUulssCARy+l062A3O5AAA3M4+p3e9ULD3/F457pQm&#10;E4EBgN5PZ7ZZtIFXvd8/pFn79959f1+5VwZAdh2OM5D+QJAqBE4SZ7AA6EDQbAgBHgd7jnjCUHQs&#10;+j7oEe0FQvDr2PkACioE2MPRK8R8HwzrPxNFjpH6ypkICIAAIFA4JBYNB4RCYVC4ZDYdD4hEYlE4&#10;pFYtF4xGY1G4cazW+ym7ncAlRAgEBI5KZVK5ZLZdL5hMZlCUwlX8AAQCJnO55PZ9P6BQZcAnq8QA&#10;BHm8KFS6ZTadT6hGH0+oE43HAn+/6jW65Xa9X5U/wGA4EGAxApzYLVa7ZbbaAgEAADc7ddbtd7xM&#10;n7AmReb9f8BgZYdzvIHY7JJcJPgsZjcddUKg5uBgPj8tl8xTwQ7XKAAO7HNmdFo9JMH4/IE8KVpd&#10;ZrddEn8BAKAH0KBcAH+DAdr95vd9AwM9qUA34+d/x+Ro37Wb7yedz98bze+ylqgCqbgA5R0O53bc&#10;j0TVAPle95fNXgI4W7R3A3PP7/hTbhAgWC/j9/xO3+BJQ/hEEiBAU+z8wJAqVACAqUACAa4wNB0H&#10;oqfzmQhCkKpYjyQNUkiTO3C0PQ+ABLkSpQEgNEETw8AR0tCARzHJFEYQg/iBAuC6BLpGMcvgf4BL&#10;If4JgogQDRNHUivgAJ8nwuR+H3I0nPMvYAGQgICAACBQOCQWDQeEQmFQuGQ2HQ+IRGJROKRWLReM&#10;RmNRuHGYzPspO12gFUwIBgSOSmVSuWS2XS+YTGZQlRnprAAEgd/zOeT2fT+gUGhS4BAKBAEA0OlU&#10;umU2nU+MP+dgABgOj0moVmtVuuV2XAcDwKi16yWWzWezggESarWi3W+4XGYv2pMi5Xe8Xm9Sw1mt&#10;9lN2OwBKixSi94fEYm0J86tWcAZ/YrJZPKU5+PyBPl85XOZ3PTCqwIKhWr5/TafURQCgWxUbU6/Y&#10;bGBPwCWF/SfZbndZ2pAC7bvgcHYnM5yB3O6SUXccLmc20JQ5t4AAgDVPndfsVtzOaBORydnweGmA&#10;kFQIcjnW+L1euZVOkez4fGXvgDA0AP0BWH5fv+RV/H+frfv7AcCJUOg6L+kTBqKATDQLB8IAASg6&#10;Ok6kIwvCBxHEgRwnDDEPv4f4GAYAB/iCIi2RBFT1p2AJ8nwAAAn8fsVxq8R8AOBwAH4Ab9RtH7nH&#10;+/5kICCAACBQOCQWDQeEQmFQuGQ2HQ+IRGJROKRWLReMRmNRuHG43Pspu93gJUQIBASOSmVSuWS2&#10;XS+YTGZQlNHVtAAEAZ/zOeT2fT+gUGhS51OqBOt10OlUumU2nU+Lv8EAgAP8Wi6TAKoVuuV2vV+V&#10;gGtP4HhGBAUC2C1Wu2W22AJ8vcAAF+vu3Xe8Xm9TJ/TtkXvAYHBYOWHE4yB4vGSALGSjCY/IZG3J&#10;MvMucAZ/ZLNZvOU55vOBSLO6PSaWYAcDwIVius6bXa/YQ9/2IAPcHhcAP4C1TY73fb+TP9+wOd8D&#10;jcfRv7h3/kc3nb8+n2QPJ5YvG8/sdm7n0ut8AAcC8XtePyVwCuBtgACuFueX3e+mAwGQIkkmBAMB&#10;/D9fuYP3ZgAd5+gaAB+H+tL+QRBKVAcAp6pwAR+QVCUJosf8LOZCkMw0lRFEUkB4Hg6yTw3EkSoG&#10;LArp2tETRZEgJm4ZQARfDEWxrBTUIEFgWNbG0evefwCLSegNhPAgEQHH0kveBgAnsAADQhJUpPI/&#10;x/mQgICAACBQOCQWDQeEQmFQuGQ2HQ+IRGJROKRWLReMRmNRuHHQ6PspvB4AJUAKTASOSmVSuWS2&#10;XS+YTGZQk/n+BAcDzOdTueT2fT+gS4Ft9rAAEN5qUGlUumU2nU+Lv8FAsAP0ej+BAMB1CuV2vV+w&#10;Sx/AAAvh82R/v2w2u2W23W5zOYAAJ6PS33e8Xm9TK1ABkXvAYHBYOWIRCSB2u2SSYBSjCY/IZG3l&#10;8vwIDAbJZnNZunBVvswABJvsvOaXTaeYAwGQIikWs1vUbHZbOHP+Bv4DgoAP+tbTfb/gQMBOm5XS&#10;7cHkcnSv1/P6/8rodHgHo9SB4vHFyfpdvuXc0GjLZju+PyV8Jt9mgAIt7QeX3e+lguqAAej3X/D8&#10;fmYbaBP4AtgAIBP1AcCJWAS0rI3cCwXBiLH7B7nwbCUJpUQ5DsQxSSu1CkOQ6gQwDAgQCgLD0Sw4&#10;CZ5G+9R4RVE0XQWfwCswfoOA+gUAxfHL4H/HB9gYCDdgI8UdSI9wEGYYgAAIc5xyLJzyOY5yAoAA&#10;IFA4JBYNB4RCYVC4ZDYdD4hEYlE4pFYtF4xGY1G4chEI+ym8XiAlQApMBI5KZVK5ZLZdL5hMZlCT&#10;yUGsAAMBH9M55PZ9P6BQaFLQK/30AAI/HzQ6ZTadT6hUYu+wICAA6gsLAA/wAAqlX7BYbFY5cAgI&#10;AQAAa9ZLZbbdb7cEWmxAACHU4rheb1e75Mn6AQCyL7g8JhcNLD+f32Una7QCqZMA5Rh8plctcESX&#10;2pdQNl89n9BUZFAng8NDp9RqZe/gQCQA+RYNIEAgHqttt9xD37XAA63mBwA+n5k9zxeNxwAGnjNw&#10;a+XbyOh0dRu3/gul1+xxzicZA7HZJNnxOz4/Jbk0fnJdQPvPL7fdYXU6oE6XT7/t96a/wSCgA/Ro&#10;G7ZrW/EBwIlz2J2lCuLRAsGQalQCnCbYAAGeDnwdC8MIqfqBOtDMPQ+lRCkKxZ3Hcx7IvFEEVRUQ&#10;Q3nYAADgM9kVxpEBtwkAJtG1GseQ8fr9gAfAaB6gQBwFHskPufh/K8dB7Ae15/ALJMqQIDx/G+AA&#10;Hn800qy895/MAZCAgIAAIFA4JBYNB4RCYVC4ZDYdD4hEYlE4pFYtF4xGY1G4cjUa+ym8HgAlQApM&#10;BI5KZVK5ZLZdL5hMZlCTuUWyAAMBX/M55PZ9P6BQaFLQC5HEAAE4XDQ6ZTadT6hUYu+wWDwA6x8U&#10;oEApRUq9X7BYbFKn6/QA/nY7gA/30+7Hb7hcblcQeEgGAAOCQDc75fb9f5m/n6yMBhcNh8RLDyeX&#10;2Uni8QCqZMA67ictl8xckWWGYAAQBX9mdFo9JUAKBYEBMrpdZrddLHy/9Q2wCJbWALvr91u95DgI&#10;/XwAA+6mWAAU+XhveVy+ZA38KBVawoE+b1etrZ2AMJ1+53eYh0PIMfJJNXO95/RfDebrMB9R6fh8&#10;bCCG00rw12h8v1+6a/wOA6BBI2ykL2/kDQOmMCgQBAAACAYBQRCMJJWcZ/g2AB5H+B0Jw5DqLH+f&#10;7Bw9EcSJYSZJpAep6pIrbVxLF8XjILp8gA08YRvG4DmcwgDmg7ccSBDp/gaBq1icJ6BAG3MgyZAx&#10;/J2AJ6npBp+n5JsrwObZ7wudp9Q3LEwPlEDBoCCAACBQOCQWDQeEQmFQuGQ2HQ+IRGJROKRWLReM&#10;RmNRuHIdDvspu12gJUAKTASOSmVSuWS2XS+YTGZQlAm11gADgaZzueT2fT+gUGXtttgAAtyi0KlU&#10;umU2nU+LP8FgsAP0gEWBAMBVCuV2vV+wSt+vwAAJyuOyvh72G2W23W+3OEDiUAPIBhK4Xm9Xu+Tt&#10;+si+4HBYPCSxIJCQPN5ySBAKUYXIZHJXA6FVwAADAXJ5vOZ2nAF1OmjOl0Z7TafUS9+AYEAB4iIZ&#10;42t6nabXbQ4Av6yAx4OQAAR+Pjb8PicWBuQFicAPMChPjc/oad/v+/9HrdfjR6QO53SSTY7seHxX&#10;lAktkzgCP7x+v2WByb4AOJxe36fWlv4HhAAPsrF6sse+0AwElzpn+/ayAAf0DQHBkGpW9SCNnB0J&#10;woijpurCsMw0lZGkakB3ne7yTw3EkSoGPQnGmnACwXE0XQ0bhuIEbJsxfG0KH4B4IrqKgyIEAkAR&#10;vIUAwLIcjQYA4CH634ByPJz2wuZCAoAAIFA4JBYNB4RCYVC4ZDYdD4hEYlE4pFYtF4xGY1G4ch0O&#10;+ym8XiAlQApMBI5KZVK5ZLZdL5hMZlCT8JFKAAOAn5M55PZ9P6BQaFLgOB4EBgNQ6VS6ZTadT4u/&#10;gUCwA+B2RIEAwHUK5Xa9X7BLH+AAC/X9A7HYbVa7ZbbW8XmAgA+X1crdd7xeb1MbM/WRe8BgcFg5&#10;YmUzIHs9pJAgFKMJj8hkbcagcogBSZ3ks1m85TQJjs7odFo5i+gSDgA4RcTcZW9Jr9hsYfaX+/X7&#10;aNlud1u4GDwXtwOBbTvOJxc6/+Rf+Ny+Zu8NIHo9MWAMbzet17ubBYv8uA7P2PB4a+6nVAnQ6PF6&#10;fVS36C9Q8h/rH/WvX9ftMLNcnS9waAH0frQPvAUBo4CoJNuqcCQVBaouTBkHwglhGkakB8Hw6bqw&#10;jDUNoEOgpm8y4Cw5EcNmua6BGsa0SRXBgEgSgQbBsrLXRZGr0n6AKUHOBYSKqAaqRtIL1H0fSBNt&#10;IUkPUvyAgIAAIFA4JBYNB4RCYVC4ZDYdD4hEYlE4pFYtF4xGY1G4ckEg+ym83mAlRAgEBI5KZVK5&#10;ZLZdL5hMZlCTsPmOAAMA39M55PZ9P6BQaFLnS6YE53PQ6VS6ZTadT4u/wUCgA/R0PYEAwHUK5Xa9&#10;X7BKn+AQEAHqCwtVQICLDbbdb7hb6LAnq9gDcbxeb1e54/WRfMBgcFg5YolFIHo9JJJpRhMdj8hc&#10;TGNWjOAI/8jmc1m6c1WrAmo1M5o9JpZe/QkE7MYDdAgJW9Nsdls4dmLu/7HArvtN5vd9A7mAHo9d&#10;3v+Nx84/n9fuRzedv1crn2Uni8QCqQCAQHjef3e9cCySnflu/5fNYWAwIEvF55/d76W/gmFAA/Da&#10;cdcBfh+/5MH6nYAHYeYDAAfZ+Ng/sEwUlJ8n2u5+n64sFwnCiKuZCsMQylZalqkB8HwkgBRE7kNR&#10;LEwlgwZYAAKAMARNF8Sm4biBGybMYRvDB8AUCQAGqHYzAAfyTxxIj+AIy4AA6DyBAStkiye/hxHO&#10;lB5HnBEoSw8rlL8gIIAAIFA4JBYNB4RCYVC4ZDYdD4hEYlE4pFYtF4xGY1G4cq1W+yk8nkAVSAQC&#10;AwJHJVK5ZLZdL5hMZlM4SXAYrwABQC/ZpPZ9P6BQaFQ5e93vAns9qJS6ZTadT6hF3sBQcAGWHyqA&#10;H8AgHUa9X7BYbFKwIA38ABQGnmAAYCH5Y7hcblc7k7n0DQA9n6B7pfb9f8BM5M/WRgcNh8RiZau1&#10;2+ym+32AlQAspKcVl8xmboQ3wswBKbPmtFo9JTni8YE73fpdZrddMH0CweAHMQC2AH+A67r95vd9&#10;Dn8+3+AHg5qU+3xPN/y+ZzYEBQgCwAAwQBed1+xr8J2e53ecuFxjnq9cllAFlu96fVcyYC19nwDo&#10;fX8/pYG+34E3m99f5/aYfQHAoABvicN7cJQ/0EwUmJ/NCea1gAfi3wXCkKpYC4LoEBgGQtDsPIvB&#10;rtw/EcSJYZRlMcf5/skgTzxLF8YIGGYIm66YAuHGMcxKYxjIFHkdSBDx6gbDJliOPitAE60gyY/r&#10;dIECwLIEA6+SbKz/RUgccSvLj5uGwiAggAAgUDgkFg0HhEJhULhkNh0PiERiUTikVi0XjEZjUbhz&#10;gcD7Kb/f4CVABAICAkclUrlktl0vmExmUzhIda65AACfz9mk9n0/oFBoVDl7pdMCczmolLplNp1P&#10;qEXegHCQAYYoMgAfwBAtRr1fsFhsUvfj8gUisdptVrtlsFwugQXC1tul1u13mj/AD9ZF4v1/wGBl&#10;rpcz4kNmVACxUpwWNx2PtoTeDanOQy2XzFRaTSgTQaGZ0Gh0UweoKCgAZA4OFaAVd0ev2Gxh1oAD&#10;6fUCfz+2W73m9ggnEu6CgSvW+43H0E7fl95HN529eTywwBreJxfP7HZugJYy9AHU3Xa8XjsLnc8C&#10;crl8nr9lMqdVYorM+sxnt+33l8mgQLBcCAYBvxAMBJafqeAA2kBwTBSLr5BcHQelqkpAsqSMUlEI&#10;QxDKBgyTRAJyfh9w1EUMBWFaBBSFMRxVBR+gGrp7AmD6BP1FcavYfJ9ACABkmkA4AHgeUARtIb2A&#10;kCaBAQBEdSJJjxJEviAggAAgUDgkFg0HhEJhULhkNh0PiERiUTikVi0XjEZjUbhzEYj7Kb5fICVA&#10;DAYCAkclUrlktl0vmExmUzhI8ZiQAADfz7mk9n0/oFBoVDl4WC0CCgUolLplNp1PqEXfYFBQAc4j&#10;HgAf4CAVRr1fsFhsUrAL/gU6fQAANasdtt1vuFvbThAwAdrwlNxvV7vl9mT+fz9ZF+wmFw2Hlsek&#10;D4fEkrkoxGRyWTvQ9YSFAAEf1pymdz2fpwaDUCCoV0Gn1GpmD5AoMADgEhDrQBAeq2233ETwFmf9&#10;m3O/4HBgbyeUCxlr4XJ5Wn3uC5fP6HCXq9fZSez2AKprgDvPR73fuBFeSrAAFf788Hp9VhewSDgA&#10;e4QDPr+n1pr6zjmc0C3v2/z/pkAoCq0EgSIEBbXQBBUFpWbJyKqdx5rrBkKQqip+wwwcLQ3DiWE4&#10;TiQHqeqSIEyEOxPFCBDQD5bAAAwAvRFMZQ4f4DgQgUBRnHULK4gQIAhErkR3Ib6K2rp/gm0zygPI&#10;kmvsYpoKqcZ0wnJ0rPAAIAsEgICAACBQOCQWDQeEQmFQuGQ2HQ+IRGJROKRWLReMRmNRuHLRXPUp&#10;PR6AFUgIBAMCRyVSuWS2XS+YTGZTOEk9/q0AAZ/vyaT2fT+gUGhUOXPIIB4APUHhqiU2nU+oVGpR&#10;eTv8ABUITwA1OuV2vV+wS19v4BgBsvekPR+gmw223W+4W8Gvp2zl+vi43m9Xu+TN/v9+si+4PCYX&#10;DWJms0pgJ9vtUAKBSnD5PKZW8r5fQJ+v3LZ3PZ+oMUBj8AMQBD3QanVauYBAH1YsFXOSjWbXbbeI&#10;ZuBO945B9vzIbjhcPiQIGAnOAYC1bi83nal/P7A8/qdXivt3vgpP4BP6SybJdbxeO4AM6G8AAF8v&#10;nye33V9pCQogBpiAne/8fmnAgEVYZhkgSTP1AcCJ8ALggDBMCwXBiWAUBR/Jy8MGwpCqKH4fx/sF&#10;C0OQ6lh5HSeopwiALHvBD0URSgYGEUPr0n0fUVRlDxngyJQAGeCojRnHkKgW5AAB8GR6AAAayx7J&#10;D9L+rZ9gCAoAQi4Mkym/AEJ0AACAI5kqS48h+qsZCAiAACBQOCQWDQeEQmFQuGQ2HQ+IRGJROKRW&#10;LReMRmNRuHPh3vIpAF/gBUgMBAICRyVSuWS2XS+YTGZTOEgJFocAAF9vuaT2fT+gUGhUOXMsJEYA&#10;MsGkOiU2nU+oVGpRcDAaRikTP4ASep12vV+wWGWAMBwIOhytAkEWK2W23W+3gl9PEAAR+vm4Xm9X&#10;u+TN+QJkX3BYPCYWWuNwPspv5/v9USeUYbJZPKXkNLpQ1t+zzK53PZ+ntsIDQANwHDPQanVauYzu&#10;BOhzznG6zabXbQ8CAcBAAQC8HgAFA2U7ficXjQIIvVxgAEPp5cfodHVVoAYHpdfscZrtfFP1+gJU&#10;QLI9nyeW4ChoeEBv+/+b3e+vsN5C8AMN4C34fn9U4JAu8DGIJurqASRv3A0DpgfoApSdADg6AB9A&#10;EBUEQpCqWAudhqgABZ7nZC0PxAix+sBEMSxMlpwMSKbGvAAIAvHE8YxkAAOGYVwAAGf0RxnHkTFu&#10;cIWAAWpwBTHsjRACwHrwPIrwEAr1yPKL9n+ASyn4CwNIEA61ylLr9AEcxwxwebny9Mz3QUAJkICA&#10;gAAgUDgkFg0HhEJhULhkNh0PiERiUTikVi0XjEZjUbhzBYL7Kb3e4CVACkwEjkplUrlktl0vmExm&#10;UJILbTQAAj/fcznk9n0/oFBoUtYj7G4AYj4GlDplNp1PqFRi4SBs7MRKc84AdSrldr1fsErf4BAQ&#10;AfINCYAfwEA9ht1vuFxuAGcLanDwdtyvV7vl9mT9gTIv2DwmFw0scbaepTAABf8lAAClGHymVy1y&#10;C68UQAAb9fmX0Gh0VPXj0o69eFL0er1mtlwQBz+ABZKuAAYDf+u3W73kPAT/z4Se7mAAFfz53vJ5&#10;XLggOBmRBAI5nT6msfr+f2C6vb7nLcDgkHYAKoANkyfd9HpuIeViPyL9nfq+XzrzCf49AEfHX0/n&#10;9poIAe2Quiwz7bv9A8EJkxwAAOBCttuAMEwlCaVgEdBysaeh5wpDkOosfp/n+7UPRJEqVO+8J/PG&#10;8rJRNF0XoGDxzME37ZRhG8Sl0a4PgAXJrg5HEgw6CgJMANwynu4rzyFJj+RC3IBH8wEItzJsrP6A&#10;RoGayJ0nRK8vvm67soCAgAAgUDgkFg0HhEJhULhkNh0PiERiUTikVi0XjEZjUbhzvdj7KT5fYBVI&#10;CkwEjkplUrlktl0vmExmUJCbiZwAAT/f0znk9n0/oFBoUtXrZDgAXzXDNDplNp1PqFRi4OBz/ABO&#10;JlWAYDqVdr1fsFhlYDAM7DQGdYABACfVit1vuFxuLQaAAALnc9yvV7vl9mT9AIBZF+wmFw2Hljvb&#10;7sKT+fj9koBAUoxGVy2XuQPcDSuwAq2Y0Gh0VOWrXEQAWjVEOj1mt10vCgSfoAOJjeYAAmU1+73m&#10;9h2BgQHBIBAFb4m+5HJ5UCALhb04eDw5fT6mtwGC6vZ7XLcDgfBTfz9AaowOT7fn9F6Dy7T04fr7&#10;9Px+VgdQdGQAdQZGPz/n9pp/M+fB/AK/0CwMnh/QAAB6nm2Z+n5A8IwklgXn0ZgAAufq8wnDkOoq&#10;67Bw9EURpWVZVpAeh6JIkwBt1EkXxgLByEWAADH+tsYRzGAVBWgQThPHUgxEe5+pQax4g2zzOyFJ&#10;kCsk4gDgZAgBK3JsrQMCoCnaAAFACfErzA/kEgAZCAiAACBQOCQWDQeEQmFQuGQ2HQ+IRGJROKRW&#10;LReMRmNRuHH0+vspvJ5AJUAKTASOSmVSuWS2XS+YTGZQlDC1TAAEAJ9zOeT2fT+gUGhS4QiGBB4P&#10;UOlUumU2nU+Lv9+PyBO53VCsVmtVuuS5/gKUPIMCYAPsDgyu2m1Wu2WsBgOBAEA226XW7XeZv9/v&#10;1kXi/X/AYGWIJBPspPB4AFUyYByjBY/IZG2oQOJcAAcAzvJZvOZ2migUQITWTPaXTaeX3qBPh8QL&#10;VajYbHZQ5/WAAPgKh0AP4DgnZ7/gcGBvN5at88LkcnTv5/Xzlc/ocJAoGQO93ySTbbo9vuW1DBdI&#10;ZfM93yeWuCkUwITifze33Uy3wIKhW43P3/f8S9/P+5vN8pQfravzAcCJWAYCgEAABAHBMCwdB6Kw&#10;Cfy+whCsLJWjzquukqTwvD0PoGRQOkmy6dRBE8PBaFqBBUFUURfB6vwaBgGoG+0YRw/CvrmuUcx8&#10;+7/AOAB8n4uEfyO8y+ICgAAgUDgkFg0HhEJhULhkNh0PiERiUTikVi0XjEZjUbhx6PT7Kbvd4CVA&#10;CkwEjkplUrlktl0vmExmUJRg0UwABADfsznk9n0/oFBoUuCYTgQRCNDpVLplNp1PjAFAsCEAggQB&#10;ANQrVbrldr0qf4ArL/AoHAD/AQDr9rtltt1td71qb4fdqt93vF5vUxfz+frIveBwWDwksOJxkDtd&#10;skgQClGFyGRyVvTJSXE4Ak7yebzmdpoKBUCBIJz2l02nmFSgQdDtXrOo2Gx2UTAmPk2z3G53UDfQ&#10;D0L9AdT3fD4mnv/F5HJ3aQSEge73xgAx3K6nVu5xdR4AFmfXW73frr0HhIAD0HBE8Hp9VLAYCfwA&#10;CYMfNi1/r+33l7/sIAe84s4ALs/EBQGlIDAEfgAAI90CQZBqLH+fh/MBB0KQqlZGkakB5nm6Lpwt&#10;D8QIEPB8kA7YAO7EMUwqeocvQewcCFFUZQatUEAgAJ4LFGcdvusKsnuAoHLPD0eSK9IDsyAACwXI&#10;0mu8fq/GQgKAACBQOCQWDQeEQmFQuGQ2HQ+IRGJROKRWLReMRmNRuHIpFPspu93gJUAKTASOSmVS&#10;uWS2XS+YTGZQk+gVDgADgF9zOeT2fT+gUGhS14DEgAB4i4fUOmU2nU+oVGLgR/zsNAR0gAA1KuV2&#10;vV+wSx/gEBAB/AkFgB/gIB2G3W+4XG4AECgWtSa5Xm9Xu+TJ/2ZkX3BYPCYWWIFAyCRSSTAKUYbI&#10;ZHJXJDBVHTidZPNZvOU96DAegB5C0dZ3TafUS8BgJ/AAKg18VrU7PabWJP+/gB8vmtP/W7bgcHhQ&#10;Kx1utcbh8nlZ1/P1+4Hl9HpcI/n99lJ2OwAqmTAPH9PweG4osNZeczvxen1V5/jgcQIbjf1/P6U3&#10;c2oAd/6/v+TO/gCfp9N6+7+wLAyUgGuwALxA8Gwcip/N86EHwpCqVEEQTrpE7buv1C0Pw+QoHkSn&#10;AAQFEEUQ+fweh+tQeNDFMYwo5ytHue0ZRxCidrs4scx8/itv/H8hvq3AAGQgIIAAIFA4JBYNB4RC&#10;YVC4ZDYdD4hEYlE4pFYtF4xGY1G4cdzu+ym8XiAlQApMBI5KZVK5ZLZdL5hMZlCUaJUsAAQAn5M5&#10;5PZ9P6BQaFLX4MxwAH4MRrQ6ZTadT6hUYuAX7OwO83XUq1W65Xa9Ln8AQEAH6DAhAgIBa/a7Zbbd&#10;bQG+HoAJ0+rfd7xeb1Mn6/3+yL3gcFg8JLD4fH2Ung8ACqZMA5Rhclk8pb0SIErOAC+8rnc9n6e/&#10;RrR36MqXoNRqdVLn+/n/SH1r9Xs9ptYmAdeBgI/rpuNtv+BwYGAni7wAAXw+OFy+Zqb7f+b0elwk&#10;KhcTi8bj8j0+53bcgAgjs1nO95fNXH6OR5ZBuOfP7/hTX55HM6LH8fx+ZmA6oAAyBh5pwAadv1As&#10;DJWep7IE+cDwbByLOewEHwnCiVkQRDrsYxwBMhCsPQ+gY+gKQycAAu0QRRCh+B4IIAH2HQfRTGUH&#10;H6fqBHse4AxnHcCrHGwHn84wCn+8keSM+AEgSgQCrVI8nPLCKAiAACBQOCQWDQeEQmFQuGQ2HQ+I&#10;RGJROKRWLReMRmNRuHH8/vspOx2AFUgIBAMCRyVSuWS2XS+YTGZTOEooVp8AAgBPyaT2fT+gUGhU&#10;OXPwXjMAPwWC+iU2nU+oVGpRd+v6BPZ7gKBgGp12vV+wWGVgF+PoAA50tkAAZ8PWxW+4XG5XIOBy&#10;BA0G3O9Xu+X2Z1V/Mi/YPCYXDS1SqV9lN7PYBKgAgEBSnD5XLZe5l1rHi1v585jQaHRVB/jgcQIa&#10;DXR6vWa2YPl/ylwPsOgB/gCua7dbveRDbgB+v3bVbe8XjceBhsNXcHbnkc/oaN/9PBdHrdfjqFQy&#10;B7veSZGUdjxeO9GBwn+1v99+T2e2wioVQITif3fX7U57v8DgBpv4WAAqytPvAcCJgAYBtuDwOKsB&#10;IEQLB8IJafp/uc50IwvDCKsDDMOQ6lpWFYxbGsekzJw9E8UIGKpoD0zrPxTGEPBgGCBBWFcYxxDB&#10;9gG/Z1AkFLbMjHMhvu6arnmqx+H5C0iSa9oEAUrgCMpJ0qvYwBkICIAAIFA4JBYNB4RCYVC4ZDYd&#10;D4hEYlE4pFYtF4xGY1G4ctVq+ym93uAlQApMBI5KZVK5ZLZdL5hMZlCSYujaAAK/XzM55PZ9P6BQ&#10;aFLX8RyPAiIRaHS6ZTadT6hF38AACAH6AwRAqrUa5Xa9X7BKn9UwA83sAwA/H7W7Dbbdb7hbXY7I&#10;E9ntbLjeb1e75L3+/36yL7g8JhcNLE4nJBdpIAQCApRh8lk8pcTM1ziAAM/53lc9n9BTX4RyYAH2&#10;RSTodVq9ZMH/UwI/n1rdptdtE3/A38Acjjtvv+BwYG8HkAgA+HzxuFy+ZqrHgeb0elwlEopA+n1j&#10;cfken3e9cC4ypuBn9ne/5/RXX6SidAiUS/T8flTL/AtzePn+f1MH4/IEcx0IEfB8P3AsDJYCoKty&#10;BYFQPB0Hqk17BQhCkKpWT5PpAeZ5u0yELQ/ECBjMajxvLEMTwsfYlCe0wjCVFEYQe+qrLXGMbQes&#10;cbx1AwEAO3ICO5HchO+fqxmQgICAACBQOCQWDQeEQmFQuGQ2HQ+IRGJROKRWLReMRmNRuHJ9Pvsp&#10;vd7gJUAEAgICRyVSuWS2XS+YTGZTOEmJnmwAAZ/PmaT2fT+gUGhUOXPolE8APkiEuiU2nU+oVGpR&#10;cAwMDgN9gCq1OuV2vV+wSx/P+BPV8ymxgKw2u2W23W2q2STW+6XW7XeaWR/Mi8X2/X/AS1Npt9lJ&#10;4vEAqmBAOU4HHY/IW82uQ7zl/zzI5nNZuoEMhwIfkHOaPSaWYP1/1V5P4FQOt6bYbHZQ1/2SC3PZ&#10;7ndbvXPvMP1/bzhcPSbV+3zicnlbtJJLC4fE4vG8vqdW3HZ4HqcgB9dbvd+wEHRAAgEDwef0U7UV&#10;V6PwE670/H5TKtgXGyf5/n9S0BP9+oG2z9wFAaKH+fzjwJBMFJa5rCnoejogAxkFwpCqBjmdY8O2&#10;7sLQ7BYfh+gQeh7D0SwGfz8HyA4HxNFr8rGsp6oEf0URdGz0gYBLggKA0bx887UGQgKAACBQOCQW&#10;DQeEQmFQuGQ2HQ+IRGJROKRWLReMRmNRuHJtNvspPV6gFUwIBgSOSmVSuWS2XS+YTGZQk0uE8AAD&#10;P98zOeT2fT+gUGhS4djuBDcb0OlUumU2nU+Lv4BSh7g0LQIAgGoVuuV2vV+VP9/wJ8PmtP1/VqwW&#10;u2W23Wx+v2BP5/W+7Xe8XmZ3R+si9X/AYHBSxMpl9lN7PYBKiBVPB4/IZG7Gpzn2cAB9ZLNZvOU4&#10;YDCBCoVZ3SaXTS9+gQDgB6BsTVgBafZbPaQ+xQJ9vuBbfa73fb+BvmdgB+PzgcfkaaxX3k83ncBP&#10;J6QPN5ySTSjn9ntW80PxJ5fddvxeOuvAV0Z4Cek+T2e2nATse75fOfgLYgCs/T9fuWBFtmSAAEHa&#10;cz+QLAyLLkAC/QPBkGpWSBIMOkTFsa+MHQvDA6HwQjLszDEPwueQaiEAB5BiIEQRTBj8pwA0VRfA&#10;sWAQ1YAAGAcYRw+gDHKb0anmeEcyC9h+qyZCAoAAIFA4JBYNB4RCYVC4ZDYdD4hEYlE4pFYtF4xG&#10;Y1G4cjUa+ym9HoAlRAgEBI5KZVK5ZLZdL5hMZlCTuC0kAAOAH3M55PZ9P6BQaFLX2MhxOhiNKHS6&#10;ZTadT6hF36/gCAHq+QLUa1W65Xa9Ln/A38/oJVa/Z7RabVaAm5WmAAQ83Va7pdbtd5k/YEyLxfb9&#10;f8BLEgkJBIpJJpRgcVi8ZazoCEnOADO8blctl6cJhNAhIJMxn9BoZe/AFWXUChDAgDZtFrddr4bU&#10;4E8XjAn4/NZsN1u94IQK5AADwE895xeNram/r5x+ZzeOikVIHg8JIAutied2e1dT4LlhOAFeu34/&#10;JZwJiet5fV66e9gECwAzAUPwBVAH7Px+ZmBQLYRUEZ8gABwFrI/UDQOloAnuewAAEfh9QRCMJIyf&#10;p/n+5cJwzDSWkIQjpOoVDrJPDcSRKgxBBOUjwH5E0WxaELUgADwPRdGsNH0f6snAfgNIGAUbSA/T&#10;VrCCAGL0ArsSDJT8AUcxtgAAx5HZJcqPXCsLoCCAACBQOCQWDQeEQmFQuGQ2HQ+IRGJROKRWLReM&#10;RmNRuHHQ6Pspu12gJUAKTASOSmVSuWS2XS+YTGZQlKERXgAEAR+zOeT2fT+gUGhS4Hg+BBAIUOlU&#10;umU2nU+Lv4DAcAPoSCyBAEBVCuV2vV+wSx/gABP59gAAgCx2G2W23W+2gN8PWyP2z3C8Xm9XuYv1&#10;/P5kXzBYPCYWWIdDyB6PSSSYBSjDZHJZO4HoKpmcAG75TOZ3PUt2hmsO4MCrP6fUamXgQB2MLhex&#10;1rVbPabWKAUBPwAAO07bfb/gQN8AYHAB+gQEcHlcvUP+/YHmdHpcBJpOQPd7ySBY/p93vXg3PFBA&#10;CqPrv+f0V92jEhAB2Cz2+n5fOlAUBzsPBN7WSt/T/P+vqdgCeB3LQfbNwBBMFI4dwEA2AB8AIBcF&#10;wpCqLLGwELQ1DaWEkSR9ikeZ5gCVKBAGyEORTFQADoBhLgAAwAt1FcaQ2fAWhtCAWhrGsewq5zdA&#10;Eeh5LRH0jQAfrdAUdxyAAAh9nxI8pPocYGBOAB5gKCkpy49B/H+wCAiAACBQOCQWDQeEQmFQuGQ2&#10;HQ+IRGJROKRWLReMRmNRuHKdTvspPZ7AFUgEAgMCRyVSuWS2XS+YTGZTOEltwIMAAZ/PqaT2fT+g&#10;UGhUOXPocj8APkajyiU2nU+oVGpRd8vmBN9wgEAP9/1OvV+wWGxSwCAF+gAPgNxgAFAF8WO4XG5X&#10;O5PYJB0APsEg66X2/X/ATN/P5+sjA4fEYnFS1jseQVWSQKUYvKZXLX0dLo/AACv2eZfQaHRU93jI&#10;igB3DAg6PWa3XTABAKug8G2eTa/cbndRB/PuzvNuuoAPx61bd8fkcmBAEMBeBAsGcrpdPXV3DdTs&#10;dnkuNxyB+PsASUAgKU9rzee6B1FG4AAJ98b0fH5V9yDIngBxjAmfP+f2nAI8oOg45atP9A0Dpkwi&#10;tnYdiBH08EEQjCSVncAIJAAe62QnDcOIswbCw7EMRJafZ3neKQAn4fhUgG2LyxHGEYoEOo6wcz8Z&#10;RxEJ1h8KYAHWHYoRzIUOK4gUVSHJEOgGAckybCTBydKMDQ+ZCAiAACBQOCQWDQeEQmFQuGQ2HQ+I&#10;RGJROKRWLReMRmNRuHPV0u8pP9+P9UgKTASOSmVSuWS2XS+YTGZQkEII8gAAvp9TOeT2fT+gUGhS&#10;18kMkgB9D8jUOmU2nU+oVGLvt+gIAOh5AoAP+cVKvV+wWGxSp/1ykTsAP5/WO2W23W+3vh8QJ9vu&#10;4Xe8Xm9TO1P1kXvAYHBYOWNxsvspPmdqkAgEBSjCZHJZO4CdJmwAAJ9vnKZ3PZ+nv8hkOtj4f6DU&#10;anVS97PkBgBlOALVvM6vbbfcQ+TQILheBAcD7nhcPiQR+SOt2bi8vmal+v6/83pdPiNZrYh8vkAq&#10;mBAPIdTweG3ixKmcAATN+L1euwv4kUd/kYj+z6fWmvl91ZtOYG7QAvtAEApgsqBHue6BH6fsBQXB&#10;iWA8DsFAeB8GwpCqMH6f7owtDcOJUW5bsQuTtpM70OxNE6BiSXg5AAAp+s5FEYw4c4ZCYABzBe+c&#10;ZR3CgCMgDQNKsx0eSJAMCH5BSBOVIsmPoBx/niADgrnJsqvUsroICIAAIFA4JBYNB4RCYVC4ZDYd&#10;D4hEYlE4pFYtF4xGY1G4csVi+yk9nsAVSAgEAwJHJVK5ZLZdL5hMZlM4SUWKcwABX6+ZpPZ9P6BQ&#10;aFQ5c3BOTAA2xISKJTadT6hUalFwQCH+ABaLIFJqnXa9X7BYZYAQDAgYCn8AAIAqvYrdb7hcbg83&#10;kAAC+Xxcr1e75fZm/YEyL9g8JhcNLWCwX2U3y+QEqJMApTh8plctch+qjVan5PMvn9Boae2xWUKS&#10;KCbotVq9ZMASCauMRhV65rdtt9xE3+/7Ldt7ueBweEANg9rUAH5w+Vy9Xu39guZ0elwlkssXIsfk&#10;cn0+53biUF8bZzO+95fNYG+LtS3xVqfP7/hTarVxqMrTJ/j+f1M92AH+fq2v6/cBwIla0rKsjfwL&#10;BcGImfx+n66EGwnCiVk4Tjrnsx6tu3CsPQ+M5ujqAADH+fUPxRD5zhiJQAHOFwjxTGUJgOAq0hQE&#10;K8trGceP0tr/QPHshQGfQBgQ/wAgHIclve5xkICAgAAgUDgkFg0HhEJhULhkNh0PiERiUTikVi0X&#10;jEZjUbhylUr7Kb2ewCVABAICAkclUrlktl0vmExmUzhJdZRrAAGfr5mk9n0/oFBoVDlzvIBQADxH&#10;hMolNp1PqFRqUXkz/AAMBcCk1Trldr1fsEwBIIfoAAYCsNptVrtlsk9ok4Bttzul1u0zfr+fzIu9&#10;9v1/wEtViskD4fEkAWJlOBxmNx1tKi7MwAAs7x+XzGZqDvIJSADvHxPzWj0mlmFbAAIBGm1mt10U&#10;1AHA9WxOv2233EEA+VAAEAVW3PB4Wjfr/vfD5HJ3ODkD3e+IxXK6XTuZVXxoymW6nb7ledg9KIAd&#10;Y5J3d83npwDAcCCwWrVy9Hx+U9ftl+f3/EwBYGfWUAR/PzAMBIs4wAL5AcEQSlhXFcfYpHoegAlS&#10;xIBsXBULwwAArGOODsp5DMQQSdIbiaAB0hkJUQxVATYgPFcXvwxKrAmBp9gA3cARhHTzgMfJ5N6f&#10;r+x3IbtryvaAgIAAIFA4JBYNB4RCYVC4ZDYdD4hEYlE4pFYtF4xGY1G4cpVK+ym93uAlRAgEBI5K&#10;ZVK5ZLZdL5hMZlCS6zTeAAM/nzM55PZ9P6BQaFLXePCcAHeOiVQ6ZTadT6hUYu/3/AqpUqxWa1W6&#10;5LwEAqqFAlVQMB67Z7RabVagK93kAAG/H1a7pdbtd5k/b0yLxfb9f8BLE8nn2Unq9QCqQCAQHKMD&#10;j8hkbWZW0dJxOslmc1m6e7huSwA6xqSM5pdNp68AoEDAZAsXqNhsdlEAEAaqDwO+AABQG/tnv+Bw&#10;YJegAAQBVeFyeVpX8/39fOX0elwVQqJA9ntJMXJ+n3e9dC2zTlu8x3/N5605hgTAA5BeSfR8flTQ&#10;GA4EFQrruN8/5/Zg1TfAoAx4gAA4BH4/0EwUlZ/gQBSBAKx0FwnCiKOaf7oQrDUNpUZRlMKkTEoE&#10;xsORLEyBh2VI2rguUTxdDhuBUJoAG2Ez2RfHEJgKAqBAyDL9RzIL+AGALfA8CR6AABIDH7IUnPmf&#10;wCAM47uSfKzzucZCAoAAIFA4JBYNB4RCYVC4ZDYdD4hEYlE4pFYtF4xGY1G4ct1u+yk+XyAVSAgE&#10;AwJHJVK5ZLZdL5hMZlM4SSWAdwABH8+ppPZ9P6BQaFQ5c2BESQA2A6RqJTadT6hUalFwSCYENhtA&#10;gGA6nXa9X7BYZYAX6/AACXa5Jy+3vYrdb7hcbg9QeGgA+wODLle75fb9M3+/n+yL/hcNh8RLW+35&#10;A+n1JACAZRicplctexGjTUAAE+3zl9BodFUHIMygAHGMSbo9ZrddMMjApNr9ptdtFNmAAeD4EBQL&#10;t+BweFBAi/nZZ3/beHy+ZrH/z8Jzel0+Fi8bj1Tkcn1O53bkI0QZM4+s/3vN56+5hwVAA5BqT/R8&#10;flUtj8/t957uQgEN7v/w/8AJYCQEHss4Cn3AMEwUiznsHBcHwglpjmOfYpn8fwBFQ2SUwjDsPIEG&#10;5NDGAABn2fEPxRCJ1iAKoAHWHb4RTGUEvqAwDADGccwUfizAA58dSA+wNAjE4GATBEgyS8zAgAZC&#10;AoAAIFA4JBYNB4RCYVC4ZDYdD4hEYlE4pFYtF4xGY1G4cwWC+ym+HwAlQApMBI5KZVK5ZLZdL5hM&#10;ZlCSAozGAAI/HxM55PZ9P6BQaFLXwSioAHwSCdQ6ZTadT6hUYu/H9Ane8AHUq1W65Xa9LgCAYEBg&#10;NApNX7RabVa7WAwC/QAAgBVbZdbtd7xMX6/X8yLzf8BgcFLFwuJA93vJJMApRg8dj8hbCUrZvOZ3&#10;kcxmc1Tn+UiqAH6Tyhm9JpdNL39dJFp9ZrddFH+/4FiIFqdft9xuYJq7ndN1v+BpL2/b9weNx9ys&#10;llIHy+cVJ+R0eldSatjOAAK/Hz0+53a6/ibS38SCX3vN56a+X3Am+4wOANl6Pl85iAwHsgwGNkCA&#10;R9P8/6WHseiBH0fUAQPBCMNS4sEwbByVMKkCROexkHwtC6BiQVwyuwnUMQ/B55iOz55iEpcQRRFM&#10;VRW+TYxZF76AaBa4AQAr4xhHDon+fziICIAAIFA4JBYNB4RCYVC4ZDYdD4hEYlE4pFYtF4xGY1G4&#10;c3W6+ym+32AlQAQCAgJHJVK5ZLZdL5hMZlM4SJEKYgAAn2+JpPZ9P6BQaFQ5c4huVQA4RkUaJTad&#10;T6hUalFwMBn+ABMJoEAgDU69X7BYbFLH8/oE9HpAn4/a7Y7db7hcbeCgVAgKBbleb1e75NH7f2Rf&#10;cFg8JhZa43G+ylfwCqQEAgHKcNk8plbkGzyXZy+Z5ls9n9BT3iSCuAHgRCpodVq9ZMH/VwBZdbs9&#10;ptYxj4FJttu95vYI93van5vuJxdm/cDxuVy97iJA/H5JMfKOZ1eteQ4eC5OX1nev3/BX3gSCxptR&#10;4fR6adsgA9Xr6vh8aEAwHWwF8vx+ZaDAZAqq/UAQCjLkQFAsDJabJssUsrGoEyMDwhCKBhKQTtgG&#10;7sJQzA55CU8p5CM1MNRFADXtytsRxQ+USgAfJ8oE9kUxi9LcAA3UZRu9DkICgAAgUDgkFg0HhEJh&#10;ULhkNh0PiERiUTikVi0XjEZjUbhzWaz7KT4fABVIBAIDAkclUrlktl0vmExmUzhItRRcAADfT4mk&#10;9n0/oFBoVDlz4J5YAD3JhUolNp1PqFRqUXfr9gTzedTrVbrldr0wf7/gVVgVhr9ntFptVqAYDgUm&#10;tdxuVzuk0sL9ZF1vV7vl9lrZbMgfj8kkmlF+xGJxVxEyCLc5neLyWTylQd5IpDxIpVyudz2fsFiA&#10;D7feg02n1EYAoFgQCAWp2Gx2UE12t1+z3G50F43W932zwGCwklk8p3/H5FrxuPnU85PP6FceGYAD&#10;vImc6PZ7VRuHb73foOD8Hj8kx1e28vp9UXu959fv+EsbTafZT1qokwC43x/n9AARD6x4BMi/0Cvg&#10;d4jKQdzrwNBr4u7B0IvTCEJQrC0Lww1B/H8vCAiAACBQOCQWDQeEQmFQuGQ2HQ+IRGJROKRWLReM&#10;RmNRuHNptPspvp9AJUAEAgICRyVSuWS2XS+YTGZTOEidCFwAAN9PiaT2fT+gUGhUOXOshFgAOofl&#10;SiU2nU+oVGpRcBgOBA8HwKTVOuV2vV+wSx/v+BP1+wKx2G1Wu2W22v5/WiyW66XW7XeZyZ+si8X2&#10;/X/AS1oNCQWOSSaUYHFYvGXQWIkuzl9zzG5XLZenugf0h0Dwp5jQaHRTCqwIJBKtAHR6vWa2KSa5&#10;67ZbPaQvVbXcbnQWO97rfb/a4OQPx+YeTyngcnlW4Xo4v5LKcvpdOuuYdlYAOYdZ/qd3vU0CASyB&#10;oNQIBbfv+n1TQDAbzAL1/H5S14PGBPl8+j5/v+RPeL4/sAwElhiGIkD8JIAUFORAcGwcAAeE8MQA&#10;AIfjowfDD+nIHAqgAcYaijDMRP4A4DrIEwTPfEcVvStK0Re/UWRk6Z8Mos0Zxw6i4L2gIIAAIFA4&#10;JBYNB4RCYVC4ZDYdD4hEYlE4pFYtF4xGY1G4cvl8+ym9nsAlQApMBI5KZVK5ZLZdL5hMZlCSKpzE&#10;AAI/HxM55PZ9P6BQaFLXSPisAHQOShQ6ZTadT6hUYuAwHAgcDoEAQDUq5Xa9X7BK5NAgYDIEBJRY&#10;bVa7ZbbZVH+ALHbrpdbtd5k/3+/mReL9f8BgZYxGJIHy+ZJJgFacFjcdj7aPFAZJxOshl8xmae4R&#10;qVAA4RjS81o9JpZcBQLAg+H6zW9Nr9hsYfJriD6wAALjNlu95vQA+37cb3rt9xeNmn6/r5x+Zzd8&#10;0GhIH4/JJWsXzux2boL0eYAAA33O+14/JXnQPSqAHOOin5fd76jVPh8/pPQGAriHA4/gACQQ+sAQ&#10;Clh8n0AQAH4friQFBcGImvR+r7BsJQmlZgmCkB7nuxKTwpDsPIGIJQC+yrxQ/E0JHmJIrgAeYjCl&#10;E8YQYvSBOnGMbQaBD/u+qsbx7ACtR9ILyuVCCAiAACBQOCQWDQeEQmFQuGQ2HQ+IRGJROKRWLReM&#10;RmNRuHLpdPspPd7gFUgIBAMCRyVSuWS2XS+YTGZTOEkhUmEAAR+PiaT2fT+gUGhUOXPQklYAPQjF&#10;GiU2nU+oVGpRsEAip1esVmtVuYP9/wJ8TwAP1+1yzWe0Wm0gYDQIBgO1XG5XO6TR/P5+si63u+X2&#10;/S1arV9lN6PQBKiTAKU3/GY3HWooLQyTmd4/LZfMVB4kQqgB3kAn5nRaPSTC3wIHA7S6vWa2MAEA&#10;V8A7DXbXbbeBvyy7F/7Tcb/gaO88HicXcLdbyCwySTSjjc/oXElK0x5SxdHsdmsPomlQAPglUzte&#10;PyU2yQJ7Pby+v2T6vQKyV/2/P6S8Gg2BWzffX+f2Jq84b/QFAaWGUZTBnyfLDoExUCQdB6BhyTQx&#10;AAAbKwhDEBnmJLOnoIjxQzEL6n+fyvn0e7dxFFT2PeAB+H8ATeRXGb1ggCLYAOBD9xpHjnwAZCAg&#10;gAAgUDgkFg0HhEJhULhkNh0PiERiUTikVi0XjEZjUbhyxWL7KT3e4BVIDkwEjkplUrlktl0vmExm&#10;UJJ7LPgAAr+fMznk9n0/oFBoUtdYzJAAdYuIdDplNp1PqFRi85fAADj1bIAAQAf1Sr1fsFhsUqf4&#10;ClD4DAfAD9AwKsdvuFxuVxeb2rb7flbud7vl9v0xfz+frIv+Fw2HxEsY7HfZTgQCVGPlGJymVy1z&#10;GilOAAAj8neX0Gh0VOeI+JoAeI7JWj1mt10vlD6AAZfbkAABAD/1+73m9h77f4DADgtAAez9BG+5&#10;XL5kDfj8gWB5vT6m7wfV7HZ5q0Wkgej0kgCAQDyfa83nuRQaKAnD+2Xo+HxsDuGREADuGBC+X7/l&#10;NAgBK6CwHJ2ALcP7A8EJgf5/N0ep4tkfp+N1BMKQqlR9nqfa1n2rsLQ9D6KwYfzCRBEsTJWSpKpA&#10;eZ5pIgTyRPGMZIGOIcGOAADAJDsZx5Epvn6Dzhn6DseyLD4DgM3QShKx69SNJ7+ACfSdgYbBmAAA&#10;Z6HhKEuQOAjJvFLsxPi3R/mQgICAACBQOCQWDQeEQmFQuGQ2HQ+IRGJROKRWLReMRmNRuHIdDvsp&#10;u93gJUAKTASOSmVSuWS2XS+YTGZQlAGVyAADgV/zOeT2fT+gUGhS1wPAIABwO0G0OmU2nU+oVGLg&#10;kDPwADQRO0AAMA1KvV+wWGxSx+v2BO2tAB9Pqx223W+4XBxuOBPJ5XG8Xm9XuZWYAMi+YHBYPCSx&#10;AoGQPF4ySTAKUYXIZHJXFCGFuTidZPNZvOU9wvQKUh5BHO6XTaeXgkBPkADMI5cBgCd6jabXbQ8A&#10;10AAUCwIB7Hb8HhcOBt9vwLFcTlcvTP1/v/AczpdPhnQ6SC7YyT9Tud28I86zcEAbveXzWJ3P0Hg&#10;B2vql+f4fGmb3WB4A3QBfL9fufyb+P/ACYG6bqBHcd0AwRBKLH63LowVB8IJUSBIJAex7JIgTHQj&#10;DcOIGOYgGYAADAGf0OxNCJpHaDgARSDUTxfBIGgMfAACYE5tq2ALZxhHj4tygQGAY3zgR7Ir4uMg&#10;SRSNJbzL8ZCAgIAAIFA4JBYNB4RCYVC4ZDYdD4hEYlE4pFYtF4xGY1G4cqFQ+ym9XqAlQAQCAgJH&#10;JVK5ZLZdL5hMZlM4SWxk1QABgE/ppPZ9P6BQaFQ5cznIGAAzHGFaJTadT6hUalFweCXyACoNnGAA&#10;GAn/U7BYbFY7JK3+AgEAH6DglAgKBbLcblc7pcwEw2CAAE4nBdb9f8BgZm/YEyMFh8RicVLTud5A&#10;7ndJLRKMXlctl78kDO1gACANX8xodFo6e9QUFgA9QSE9Jrddr5gA36+gAEno4gAAQBoNhvd9v4bZ&#10;wGAH4EwvuwMB+By+ZzYGBGbhgE53Nzut19c/X+/8N2O93+adjs+yk7HYAVTaAHKfB7fddUmV2HnQ&#10;LPPf9/xYneDxCAHeBwPPzAUBqclJ9gADoDnW3LdQJB0Hpi7avn+fUDgAfz7QhDUNpUALzNyex6w5&#10;EcSIs7TuRLFMVJaNg2PIeJ4vQkz1xXGsbIGTIuvmBD6xvH0VnwDAQAAfILA5H8kRIAUGgWAx+IFB&#10;skylAh+yeAJ0nQ3J9NpKcuwIeZ5oEfKry9Mr7xOZCAiAACBQOCQWDQeEQmFQuGQ2HQ+IRGJROKRW&#10;LReMRmNRuHG43PspvB4AJUAEAgICRyVSuWS2XS+YTGZTOEpgqLsAAgCP2aT2fT+gUGhUOXP8QiKB&#10;CAP0SmU2nU+oVGLv9/wJ/P8BVKtVuuV2vTCqAABPx8WKr1+0Wm1Wu1t9vQKRWy5XO6XWZv1/P5kX&#10;a+X2/X+WoVCvspPF4gFUgIBAOU4DHY/IWxAD1egADzvI5nNZunugF0h1AqkZzSaXTS8CgSqh8Nvo&#10;ASfT7HZbOJVUDAB/WIA1Xab3fb+Bstk69zObgcfkaWeAC98nnc/foRCSB5vOSYqUdDtdu5H8dzgD&#10;gPl9zyeWtuIDCUAOECiPze/4U0EgaeDASvWxVn4/v+TOqgCfyeAC/sCQKl5oGggR0nTA0Gwcizlu&#10;bB8JwolbBMId53sQxTGQrD0PoGQQXFWyyxxBE8KnWDIWgAdoMBZFEYwcAYBqqCwKP/AcZR2+Ldp4&#10;BR6HWAABn4fMeSO/cFoEer8SRJzyQigIgAAgUDgkFg0HhEJhULhkNh0PiERiUTikVi0XjEZjUbhx&#10;6PT7KbtdoCVACkwEjkplUrlktl0vmExmUJRwxUIABACfkznk9n0/oFBoUteQkGQAeIiGNDplNp1P&#10;qFRi4EAT9AAXBj1AABANSr1fsFhsUsf8EstcrtjtVrtlttjnc8Cetat11u13vExftcZF5v1/wGBl&#10;h/P77KTxeIBVMmAcowWPyGRtyFEScnADneSzWbzlOdQeGoAz4zzul02nl4GAlWEgYelbtOo2Wz2k&#10;Tfb7rb/su13m930DeTygT5fO/43H0z9fz+vvI53P3yEQkgdjskkmAWO6Hb7ltQowVM4nXd8nlsLl&#10;CgvADlCIs83v+FNA4FnYsDjwAAC2Px/n9l7dLkrQAn6qz/QNA6VnwfCBH4zMEQfCCKH63TmwjC0L&#10;pUjyQHed7rpPDEQRCgZGBsVDLwLEUUwseIPvUeIPPdFUZQe1cFgyeBsq2AB/RnHr+JMAB/gUBaBA&#10;I7UfSQ8x+gaB8ggOBMkyi8seH+ZCAoAAIFA4JBYNB4RCYVC4ZDYdD4hEYlE4pFYtF4xGY1G4cgUC&#10;+ym8HgAlQApMBI5KZVK5ZLZdL5hMZlCUKMFUAAOAn5M55PZ9P6BQaFLXQFheAHOExXQ6ZTadT6hU&#10;YuB369gAKHqzQAAgA/qlX7BYbFY5XJgA/wkEoEBQLZLdb7hcbg/QsGYECgXcr1e75fZk/X+/2Rfs&#10;JhcNh5ZHpA7ndJJMApRiMlk8pckOPlvOAI/crnc9n6e5QaJwA5gUJdBqdVq5fVHqABY9mXW67rNt&#10;t9xEAJkQ+ILuCtzweFw4I+nzAn7nOJy+ZqcBgub0elxD0epA73fjpP0+53b0jCrgwQBa93vN57C7&#10;gWHQA7gV7PR8flTAK+noAA632DW3/5fm/8AJcf62AAfoSNIf4FgZAMGQalYBn8fb+P9B0KwsiZ+n&#10;8fzBwvDsPJWNw3MWxpUIEyEPxRFKBk2NxpAABADH/FUZw+fIIAwAEbAtGkeQsAR7qsBZpGKAAAw1&#10;HskP+3aBBA3wAAU4Ekyk+cjynKz5QzDaAoAAIFA4JBYNB4RCYVC4ZDYdD4hEYlE4pFYtF4xGY1G4&#10;cdDo+ym7HYAlQApMBI5KZVK5ZLZdL5hMZlCUqdW+AAQBn/M55PZ9P6BQaFLXeAAkAHe/wfQ6ZTad&#10;T6hUYuBH09QAHXExgAAX+/qlX7BYbFY5XJoEFwvAgOB7Jbbdb7hcH/OwBc7jd7xeb1Mn7c2Re8Bg&#10;cFg5YazW+Cm8HgBFRAgHKMJkclk7inEC5JxbMpm85nae+gRS30BwZntNp9RLwC+HsAAU12bW7tqd&#10;ptdtDwGA7PaQABgNt+BweFBHo9IE+Xzw+Vy9O/YFf+Z0elwsNiHi8cZjsh0+53bgm0VRQQCO95fN&#10;Y30AgSAPT5PP7/hTAC+nvrm81a3dfj+/5Mdme76gAfyvP7AsDJWCSjtcBUDwbByLH7AboQfCkKpU&#10;Ow7H2KR5HkAJUpMx8LRFEaBkaNhvJwnUSRXCx0H2o50HwCMWRpBy2OSE4BG0AABP1GsfvifrnAAd&#10;J0uO5MgSS+IPA8gQHqXJUovKvp/mQgKAACBQOCQWDQeEQmFQuGQ2HQ+IRGJROKRWLReMRmNRuHHE&#10;4vspux2AJUAEAgICRyVSuWS2XS+YTGZTOEpk6tsAAgDzSeT2fT+gUGhS9+gOdv0CAah0umU2nU+o&#10;RcAgB/gACgWByao1uuV2vV+WPt9wJut2BPV62C1Wu2W22PsVC2qBQL267Xe8XmZv9+v9kXrAYHBY&#10;OWnM5vspOp1AFUwIBynCZHJZO3JpCOqcgeq5TOZ3PU1/gadv8C0rP6fUamYPh8gABNlrQJ/5vVbX&#10;bbeHbOBPx+QJ/P7ccHhcOBv4TimBBMK8Tmc3UVV/X/ndPqcOPSB3O6SALuZDq9/wW1KntygAE5rw&#10;+n1V59P0BAB9Pr1/P6U0A3zzPt5gCp/X/P+mZ/H6gTFP4+MAQRBKWH4FQXKoCq6wVCUJoq35+ulC&#10;kMw0lZLEskB8HwkiTJRDcSxMgY0g4WIAAOAUBxPGENHKCAVAAcoGBRGMdQm7iqgcBjgP7HchvqAZ&#10;+taDR0menJ8nlIknvqf4JgoqgFAVKEsPU2a/ICCAACBQOCQWDQeEQmFQuGQ2HQ+IRGJROKRWLReM&#10;RmNRuHMFgvspvh8AJUAKTASOSmVSuWS2XS+YTGZQkfuFQgACv99zOeT2fT+gUGhS1ivgZgBhvQY0&#10;OmU2nU+oVGLg4HP8AFIpQIBgOpV2vV+wWGVgJ+zsHO1wTh9vaxW23W+4XB7veBPx+XG8Xm9XuZP1&#10;/v9kXzBYPCYWWK9XyB6PSSSYBSjDZHJZO4lV3pmcAC75TOZ3PU5ngUbgBngQaZ/UanVS8FgurEMg&#10;P4AASuavbbfcQ8Av5+gAFvl27N/Prc8XjceCOt1wJ7Wzkc/oajegDA9HrdfjplM4rGKiBY/seHxX&#10;g2A1QAADAHN+P2e2vNgFjIANkFfL3ff8UwEgmrDWjgAAYBPzAcCJkfy7gUeBytmfZ8QLB8IJYeB4&#10;IEfTiQjDEMoqvzAQ1D0PpYUpSu4kjvshEEURSAAwHYRb0AAncVRlD5pgkH4AGmBwdxnHkMgaBjZC&#10;QISdq3HsjQIv4AACe62N22Ujyg/J5nkgR8nzKMsPafstmQgIgAAgUDgkFg0HhEJhULhkNh0PiERi&#10;UTikVi0XjEZjUbhycTj7Kb1eoCVECAQEjkplUrlktl0vmExmUJNDxRAAAwAfcznk9n0/oFBoUtbo&#10;dH4AbwbH1DplNp1PqFRi4IBD/AAtFb+AABANSr1fsFhsUrAL/rQKfrzAEoftjt1vuFxuLxeMCfT6&#10;uV5vV7vkyfr/f7IvuDwmFw0sUqlkD4fEkrknw+RyWTvJcfSdAAFAD8ymdz2fp7WBI1ADUBAy0Gp1&#10;Wrl4KBFtHYuegAAYC1m33G5iABf1tBT6d+0f073XF43HgW9qwAf3L5HP6Ggf79f2C6PX7HHViskD&#10;2e0kAXhlHZ8nluRWAElzVt83t91gZr8F4AZz6Fnv/H5poNBdtJogtmAYBv1AkCpkfadgKbRqNoei&#10;1QNCEIpUf4ThQgQKgpCUNQ2izmsDDkQRClhfF8kB7nu8DxRFFcWIGIhylAtZ/s5FsaxCYR6BmABg&#10;nmGMbR/DYJAUe4ADMHZqrWAbnSBJj8PCgQMAwrYDgPJsrP0wDlsBK8uPcrQAGQgIgAAgUDgkFg0H&#10;hEJhULhkNh0PiERiUTikVi0XjEZjUbhynU77KT2ewBVMCAYEjkplUrlktl0vmExmUJLglYwAAwCf&#10;8znk9n0/oFBoUtZDmD4AZDlDlDplNp1PqFRi4QBr8ABaJLvAADAdSr1fsFhsUsflWATeboAAL2et&#10;jt1vuFxuIIBECAoFuV5vV7vkyfsCZF9wWDwmFliTSb7KbzeYCVECAUow2TymVuRzGa+nACf2Wz2f&#10;0FPaj3EYAaTzEOh1Wr1kvBoJqxKGrrrdd1u33G5iFlgTicUCe733XD4nFggOB0CunG5nN1b9AIBw&#10;PO6nV4qSSUg4Mkk2S63f8FxOAhWGbv/h9HpsDTfwr0z6FHq+XzpoMAr5ABMEzarc6+j/wAmLouUu&#10;rawDA8EJYfL8AAfrzwTCEIoo87pwlC0LpUTJMsVBbHOiyMMRDESBjMCKSgMAMHxHFcJGefoXAAZ5&#10;9hZFkawiBwDnwAAohSbL+p3G0gvpAacAMyABSFJL/gOA7uyVJ70n6f5/GQgIgAAgUDgkFg0HhEJh&#10;ULhkNh0PiERiUTikVi0XjEZjUbhyeTz7KT4fABVIBAIDAkclUrlktl0vmExmUzhJheiRAAHAD7mk&#10;9n0/oFBoVDlzkDw7ADjDo4olNp1PqFRqUXBADngvCjmAACAL/qdfsFhsVjlb8fwBADoegMAD5fkp&#10;slxuVzulyC4QfIABYIfl1v1/wGBmb+fr9ZGCxGJxWLlqTSb7KbzeYCVECAVwxmZzWbuhyAs4A4Bv&#10;uc0ml01PdIlHQAdYhG+n2Gx2UwA7/vIjf7brYAr2z32/4EOfoBlLtBogAD6AgK4PN53PgYTADvAA&#10;IAL36HZ7Wxf2Ew/b8Hh56hUMgeTykkmlHi9ntvxldaFAAGf76933/FibgeIQAbgNh+/MBQGpwFAO&#10;ngdhS6gBgFAkHQemSvQafIEgeAB/PXCENQ2lYDnedIAAGe56Q5EsTIsfqBO/E8WRalZdl2yCRMoA&#10;UasxF0cRyIpjEAAACn8+0cyFHBpAsIgAGkCj+yHJkTgaBD7CYF5yRCATeybLECOGAYAHaAoMJ2AI&#10;ESzMkHgkATqASAJ8TLNsBH6f5/mQgICAACBQOCQWDQeEQmFQuGQ2HQ+IRGJROKRWLReMRmNRuHKV&#10;SvspvZ7AJUQIBASOSmVSuWS2XS+YTGZQkuvlMgADgB+TOeT2fT+gUGhS1qAwbgBrAkaUOmU2nU+o&#10;VGLgwDPkAEcTN8AAMAv+pV+wWGxWOVP4BAMAPgKB0AP4DAmyXG5XO6XMEOlwAACPR4XW/X/AYGZP&#10;1/v9kYLEYnFYuWJNJyB6vWSSaUYzLZfMXU4iRZAADAJ+5nRaPSU9uAUUgBtgMT6XXa/YS8FP15gA&#10;dvJbVu27Heb3fQ9/gcEAB9jgfAB/hEJ7/mc3nQMCvN3Vt9Pfn9fsa9+gIA4fs9/wc5FIqQPJ5SQB&#10;enK+H2e26HoVK6caD3fX7WJ1hYVAB2BPWvvAEAqY0B9AABh2nEAAAuRAUGwcmD0oECIKgKAACs/B&#10;8Mw0lYArRBQAwXDcRRGirCMNEkURSlhDkOkB3ne9D1RVGcaIGQAZFinABtDGsexSfQSv2fIPv/H0&#10;jQ2fUCgAcBwwWwsjyhBqUH2AASgKcIAAWAJ7SjLsGngvoAHu60vTK+seGQgIgAAgUDgkFg0HhEJh&#10;ULhkNh0PiERiUTikVi0XjEZjUbhyvV77Kb3e4CVACkwEjkplUrlktl0vmExmUJKQgZgAAoBf0znk&#10;9n0/oFBoUtdgIDYAdgFDNDplNp1PqFRi76fUCcDhAQAf7/qVdr1fsFhlYHAb7AA2DTlAAQBL4sVv&#10;uFxuVxALRaIAALpdFzvl9v1/mT9rbIwGFw2HxEsabTkD7fckAIBAUoxOVy2XuYtbauAADAD9zGh0&#10;Wjp7XAQrADYAQq0mt12vl4DzwABoNgWR2G53W7iAFAc7EgbewABYIne85HJ5UCBDKYQAAjlcPL6n&#10;V12Cf+E63b7nKY7HkD8fkkgWT7vn9F8HDxXHQz/p+HxsDXf4mADafol+X7/lNAoCK4DoNtA3D+wN&#10;A6YJMrgJAYsz/q5BEIwklQGGSXoAAOchvQnDkOos0AAO1D0RxIlRUFQkCRMgyTKRLF0XgALQLF2n&#10;AAxBGEcRGbL8gBHYRxzIEOgQBCBBiGKBNlIMlQOrYAASAZ8s6AMISXKr9gIXj2gEb5uytLz4uwZC&#10;AoAAIFA4JBYNB4RCYVC4ZDYdD4hEYlE4pFYtF4xGY1G4c0103yk+3m/lSAQEAQJHJVK5ZLZdL5hM&#10;ZlM4SBgVKQDNJ1O55PZ9P6BMHc/QgAHe/QbQaVS6ZTadT4uBAI/wAHQ7AgDOahW65Xa9X5WBAE/q&#10;qDnkAAQBH5YLZbbdb7evF2AAC3m9cLxeb1e5m/QEAmRfMFg8JhZa+2y2SkAXy+VSA6zKcNk8plbg&#10;1n+KQBZAFls9n9BTWq1YE0WlWtDqdVq5cFAnZDYZXyAALktZt9xuYe/qo/3u9YE/bJuuJxeNWGYy&#10;7o53Px+dz9Vwn9geh1etxnw2m6UwE/38qJPKOv4/JeGC4RCAH6/875fd7666HRAnI5Ph9/xTAkDX&#10;2ADEJx1gAAgBvzAsDJm1ADgOui/wPB0HpaYBgIEcJwwhC8MIsfqBOpDMPQ+lZ9maaDFnwfBUva20&#10;QRXFhin2Gb1QFFkZxYdh2IEdJ0xpHcPgcBJ9AAKIcPmAbux5I8DH+kwAH+BikwFFUkSk+4DGkZkB&#10;HUc0py2+5+qyZCAggAAgUDgkFg0HhEJhULhkNh0PiERiUTikVi0XjEZjUbhz7Y7HKYCf7/VACAIB&#10;AkclUrlktl0vmExmUzhKxc40AD9f8pmk9n0/oFBoVDlr0ekCd7volLplNp1PqEYB4JfIAK4ybYAA&#10;YCqNdr1fsFhlj/AMDA4IAABAVcsVtt1vuFuAjvdQAAT3e1xvV7vl9mc6f7Iv2DwmFw0tfbKZRSAL&#10;5fKpAcCnmHymVy1wTDRHAAfb+yeX0Gh0VLBYLgQJBOj1Wr1kxBQKf4AHw82IDyOt3G53UPAL6qoJ&#10;bLPAAEery3fH5HJgkjgT+f3K6HR1b9gWC6XX7HJxLKkL8fklk+f7Pj8luQq7Gucfu38vt91eEAgg&#10;QdDvv+33poIAr8AArDzjJM/EBQGmQAn4fYAAScRsuGe6jwJCEIpY0qBAKAsJQxDKLOoADrQ1D8QJ&#10;WfZoGgkLnPAlEQxVFaBkOWgWgAfT1xZGkQgsCyBAkCUax5DQGgKfAACODxrLsALYx7JL8SRIy0rX&#10;JUoQEe57oEfcESjLD2w4ZCAggAAgUDgkFg0HhEJhULhkNh0PiERiUTikVi0XjEZjUbhz7cDgKYCf&#10;j8VACAIBAkclUrlktl0vmExmUzhKeXwfAD8fwDmk9n0/oFBoVDmT+f1EpFJpVLplNjAPA73ABVFb&#10;WAAEAT/p1brldr1fmEngYBsFls1ntFoer1gT6fNpuFxuVzmb9gTIul5vV7vktfa7Xchez2koCAUp&#10;vuJxWLtKZcJIAD7f+IxmVy2XpIFAsCsWYz2f0EwBwJt5UGTfq9Z0Or1mtij/rQA2Gu2m120EkcC2&#10;e33m9z12AF433D4m2fbEYkhfD4wuH4vP6Fwd4REUCw3R7HZrzFaYPADEaYO7Xj8lJCQPuxnLTxq8&#10;88vv+ExAL8fYAA7jbgAAb4e3x/z/pYdAGhIAB7AOCcAQTBSLH8f5+uFBcIwkla/sCATBuaykJw3D&#10;hpAsIjZOvDkRw2a5sp4a0TxJFcIgkCKjjUMJ8KvDUWRs8p8reAJmmYAAAnieEbyE+B+hgGgAH8C4&#10;MyHJjxqMf5kICIAAIFA4JBYNB4RCYVC4ZDYdD4hEYlE4pFYtF4xGY1G4c+1YrCmAns9lQApMBI5K&#10;ZVK5ZLZdL5hMZlCW6NCqAH+AwNM55PZ9P6BQaFLXQ6IE5nNQ6VS6ZTadT44BwPUKpVatV6xLwO/n&#10;sABu71wAAi+3XWbNZ7RabQ/B4P4EHQ9arlc7pdZk/X8/mRdr5fb9f5Y+0+n5C93vJYFKMBi8ZjbU&#10;1BwY5wAwLjstl8xTXG5IE43GAczodFo61UwAKhTAgCAtJrddr4gBH8+QAJXs0QADH68thvd9v4G/&#10;QuGYECwZwORydE/3+AL3yuh0d+8nG7CnzQJJQEAcV0u937SBWUxIFePB5/RV2C5xOAF85BL6fl86&#10;WEgbtDQSs4AwHzfo/8AJeAJ/H6AADnueAAAGfp9wDB0HpWdQGhEAB6gMCMIQzDSLLy50Nw/ECWG+&#10;bJ6ikfx9n8VIAtW7sQxdF4DHodwANBF8bRsaRwAcABom/HcbyBDYIgbBouiSdgAAJFsgyY+h8HxB&#10;RjmGAABHdGcmyw/57BoHoAH2DC4yzMT0v8ZCAoAAIFA4JBYNB4RCYVC4ZDYdD4hEYlE4pFYtF4xG&#10;Y1G4c8nS+Cm/AAAVQApMBI5KZVK5ZLZdL5hMZlCXs9X9M5xOZ1O55PZ9MWOywGAGMyKHP6RSaVS6&#10;ZTYsFAjIjiXXaAAJKKdWa1W65XZW+XyAAEzGTI3g8K9abVa7ZbBEI4EEgjbbpdbtd5k/ZGyLxfb9&#10;f8BLGm032Unw+ACqQCAQHWMDj8hkbYLQW3bEAclmc1m6YyW1c2Q2glnNJpdNLwYCpuSB69gAA6Pp&#10;9ls9pDgE+NcFGYtwABng6trweFw4INxvAg4HOJy+ZpX6/3/fOb0+pw2Ox32U32+gEqMWAsd1fF47&#10;WNwg1qsAX/5PZ7a40XOFgA0HKFfd9/xSQUCfWPBufbXgE/MBwImIBHuegAAeXhVt6dZzwLCMJK+I&#10;wmgAfoRBLCcNw4ix/Q+6UOxFEaVEsSzsnue7uu+8MSRdFwpiYfSrALF8bRsBIDJuBACQBG8fw6vT&#10;MHofoFIGzEgSTAcDwSCBclTBxzSVKcCH4HYfAAfwOg/Kkuvu6B/GQgKAACBQOCQWDQeEQmFQuGQ2&#10;HQ+IRGJROKRWLReMRmNRuHK9XvspvZ7AJUAKTASOSmVSuWS2XS+YTGZQkWCyBSaZzmdTueT2fT+X&#10;Pp9QJ8PigUekUmlUumRgDgV+gATh+jTim1esVmtVuVvV6gACrNWgABuhz1y0Wm1Wu1jQaQIMhm2X&#10;O6XW7TKogBkXe+X2/X+WMFgyB8vmSSYBSjAYvGY22AUC47JZPKVgEAd/WADZXOZ3PTADAPMiAJ18&#10;AgHP6nVauIvV5gADq9UWRzuXWbfcbmBvsjkoAP8RCTdcPiZ1/v9/Xvi8vmbl3t1xlMB0OSgHE83s&#10;dm5r9tBgAP5/gLtePyVoEAiBAbN+X2e2kAkDVEWiKv1b3ff8TB6PQAAZVlKAABHMcj8wLAyVneKI&#10;wgAfIUBhA8IQiix/H8frlQlDEMpUd52HqKcKgIkqTw1EkSoGWRbAGAB+n61ETRfDIOA4gQNg3GEb&#10;wkAjRAADgLn2ADTxxIT8P2/pTE+shyHHIcmPckArt+FAVybKjyMy5KAggAAgUDgkFg0HhEJhULhk&#10;Nh0PiERiUTikVi0XjEZjUbhzvd77Kb+foBVACkwEjkplUrlktl0vmExmUJUakAIAfj8mc7nk9n0/&#10;oFBlwiD7/AAeDj+oVLplNp1PqEXAoEowdDL6AABm9Rrldr1fsEqAL3ewABS/WgAAbrdNht1vuFxu&#10;D/FQqgQUClyvV7vl9mVKADIv2DwmFw0sfD1fBTf7+kkmAUow+TymVuSeUUonOWzmdz1PCwWgQTCe&#10;f02n1EwBAFnQxELwAEm1Oz2m1iABez1AAFXi42LsdW24XD4kDf46HUCDod4vN52nfz/f+C5/V63E&#10;eTyxYAfoDksn6/h8V6TCbAU4nXj9Xrr4XC93vPs+XzpgLAL0AA+AjHtQBoz6QBAKYH8wDsoEfZ9w&#10;FBUFpYEYRoECIIwZCcKIsfrpOpCsNQ2lR3nYxajO8yDJQ5EsTAAY5kvPAkTxbEoGgWpQFgSwEXRt&#10;Bh+sAeh7gGgatxvID5AMfp7gAFp5GIAAHH2d0gydACPIEeyyyfKr1JGAJkICgAAgUDgkFg0HhEJh&#10;ULhkNh0PiERiUTikVi0XjEZjUbhzsdL4Kb/foAVACkwEjkplUrlktl0vmExmUJZrSAoAf7/mc7nk&#10;9n0/oFBlwZCL4AAXB1GoVLplNp1PqEWez4AQAZbaBoAfz+ANRr1fsFhsUqBADfQAHgXbYACYHetj&#10;uFxuVzubTacCdLpul7vl9v0ykYAZF/wmFw2Hljfb77KT9foBVIBAIDlGIy2XzF0czmnWZz2f0FRA&#10;s3AAFyuh1Gp1UuAmVDQYnWS1ez2m1iFdnQGAT7AEm22/4HBggGT6YAAEaLO4XL5mpwOD5vR6XBXq&#10;9xj1euQAfb0/T73fuQUBj33tV8Hn9FhC4VnQWCj+9Px+VMx0Ceb30nz/X7mdd47dN6Ab/P5AkCpS&#10;BZXFGAADGwaUDQfCCLH6kzoQjC0LpUV5Xn2KZ7nuASSpPDERxIgYeB0+DKRLFcRgaAizgUAh8xZG&#10;kIHyfaqm8dYFpwAEBxrID0pMnQIgc+ADPzIMlPiBhTk3BZqOVJcpvOx4AmQgIIAAIFA4JBYNB4RC&#10;YVC4ZDYdD4hEYlE4pFYtF4xGY1G4c9W+5ikAX2+lSAgCAgJHJVK5ZLZdL5hMZlM4S9AYF4GAppO5&#10;5PZ9P6BQZc6HUAQA53RRqFS6ZTadT6hFgKA38AA6EnqAADSqjXa9X7BYZU/qqAHY9gSAHy/QHYrd&#10;b7hcbgKmiqAAFHQ1ble75fb9M36/3+yL/hcNh8RLXS5nqU3++n+qAFk5Tictl8xcny/wNmc9n9BX&#10;XE5KM4nFOtDqdVq5eDQI9gARwqzgABADZdZud1u4a+wCBQA4wcLAA9gGDd5yeVy4GG2ktgADHQ3O&#10;Z1etqn9t8J1+53eWzWa+yk+HwAVTWwHle96/ZcRcJNgArb7fp9bA83rbXm9Pt/f8poCHcdKrFCQo&#10;AAEfh9v/BcGJifQFAcABuCONgAHqCwQwbDUNpYCoKIEBQFH/DkSRKi5/n67cTRXFiVl8Xx9imep6&#10;gEyTKRbHEcoGIAbtgAj5x1IMWHKc6jHIcquSFJUNgSeZ1gAGJgEcAABn7BUlyw/x/AWBi1CqLgAH&#10;8DQOSzMr/nkfS0rW9UzTa9iqsGgIgAAgUDgkFg0HhEJhULhkNh0PiERiUTikVi0XjEZjUbhyoVD7&#10;Kb3e4CVABAICAkclUrlktl0vmExmUzhJaIjpAAFlM0nk9n0/oFBoUubbnBgAbjnBdDplNp1PqFRi&#10;4KerrAA7ZqRAAEf78qVfsFhsVjlb/BVLe5SLYAfoZDdkuFxuVzuQIAT7AADAL9ul9v1/wEzf7/fz&#10;IwOHxGJxUtYjEkD5fMkAWTneLy2XzFzHYmqwEAb/zOh0Wjp7EZ1LYjQpek1mt10vCIDeAAMgSV9b&#10;tmv3W73kQAYDgQWC0CA4H3vH5HJgb7E4tAD+CYV5XT6mtwj/w3V7Xb5Laa8g0AAksnyvc83nuQNB&#10;j+AACAPo+HxsbKZnvZDK4Hy/X7pgTAp4gANoOFgra9v5A8EJk36BAyDLiONBMIwklZ/A0DSBAWo8&#10;Jw3DiKtA7EOxDESWmgaCQH2faSIElERxbFyBsHF8ZRmeMAABGsZxzDoFnwqwimsSa8q7HUiQO4qB&#10;ByHKBAiCMiyc/h9g2DwAH+BoISfLD4n8frsICIAAIFA4JBYNB4RCYVC4ZDYdD4hEYlE4pFYtF4xG&#10;Y1G4c0Gg+ym+32AlRAgEBI5KZVK5ZLZdL5hMZlCXC4YE/3/M51O55PZ9P6BLgUCoEBwPQaRSaVS6&#10;ZTYwCXs7QAN2imQAA38/KdW65Xa9X5WCQTAiCQYEFApYLVa7ZbbY/Xm9gA/30+rdd7xeb1Mn6AQA&#10;yL3gcFg8JLHG45A/n8AVQAsdKMLkclk7cyWTfsVlM1m85TLrAntcs7o9JpZeDgC8QAVAKsquAH9p&#10;tls9pEAKBYEJBJAgYDNrv+BwYI63XAnq9eFyeVpH7isBy+h0eC3W7IH/sVQAQDJ+l3e9d2QyQEAH&#10;6/e/5/RXwkEoEDwf6fh8aVUKkMGWmqvWfl+/5MH8BCiHuIAkvICYLP7BEErCeR0gAAp9ORBUJQmi&#10;rzL/CkMQylhdl2kB8HwxjHO5DUSRKgT1r87UTRXEjypunMWRjCYEHodQABiYBIgAAT9RlHz4n6Bb&#10;fHwKovtgDIOx/JT5AQb5qwceJ2SXKb0L6AJkICCAACBQOCQWDQeEQmFQuGQ2HQ+IRGJROKRWLReM&#10;RmNRuHO9xvIpP6RKkBSUCRyUSmVSuWS2XS+YTGEvB9AuBAEAzKdTueT2fT+gSxoNGBNBoTmg0mlU&#10;umU2nRYJAF3AA0g5SgACgB+U+uV2vV+wSl/AkFAB9kEjAB/hQLWG3W+4XG4AV4OoAAN8Pa5Xu+X2&#10;/TF+v9/si/4XDYfESt9t9vlIAvt+SScSfE5XLZe5M53iEAP4AALMaHRaOmONxwJwuHSavWa2XhB/&#10;O0AF18JsASd+67dbveQ9/AgE2ofD+1BIJ73kcnlQN3v8HgB77/l9PqazBADCdXtdvlKtVvspPR6A&#10;FUzgB5Tuen1XEC1n1+/4W8PB6BBsN/H8fmlgR+PcAA2dxps+tT9QLAyYOuAB8nygUEwPB8IJSdS7&#10;AA8UIwvDCLNy7EMw7DyVmAYDwHwfDyJK88PxTFSBnOc8Gn/FcYxSDAMIEC4LxlHMMgOfz/BOfJpQ&#10;Gz0dSI/SSoEBoGoE9siybApkmSgRzHNJ0qvgfqcGQgKAACBQOCQWDQeEQmFQuGQ2HQ+IRGJROKRW&#10;LReMRmNRuHPV6vspPp9AFUgIBAMCRyVSuWS2XS+YTGZTOEpRKQJ9vuaTueT2fT+gUGXiUSwIQCCh&#10;UmlUumU2nRgEAJ8gAYBBwgABAF/0+uV2vV+wSx/1sASKBP5/WG1Wu2W22tdrwJ2Oy3XW7Xe8TN+w&#10;JkXm/X/AYGWtBoSCcySBSjBYvGY26splWe047KZXLUwMhmBBcL5fPZ/QTEEAB7gAZAVqVgAZPQ63&#10;Xa+HWiBO53QKzbDcbndQex7vfb/Pv0AgG+8DjcfdM1mvspvx+AJUQIBSnkdXrW5qtWBb3r93vV8J&#10;hOBBEI9/zeelgkCvwADMQO2sAL0fP6TN81MAcqBPB4fX/P+loBgGgThwBA0DosfqxuLBEGwclZiG&#10;I5j7ugkzpwfDEMoGfq9gBAsNRBB6TOk+UQxNA4DgMtIWBKqcRxPGD0ACfidAKcJuAAAZ7nrGMevm&#10;aJooEdJ0x9IrvOE4iAiAACBQOCQWDQeEQmFQuGQ2HQ+IRGJROKRWLReMRmNRuHNNpvspv1+gJUAE&#10;AgICRyVSuWS2XS+YTGZTOEut1zScTmdTueT2fTN8PiBUGf0WjUekUmlRgFAl+gAejN7AABgOl1es&#10;VmtVuWvt9gADuBtAABPZ61y0Wm1Wu1tqxgB2Oy2XO6XW7TOngBkXe+X2/X+Wx6QPx+SSTSjAYnFY&#10;u5vd74zIZHJVh1OqBOdz5PNZvOTEHgx+AAqEN31SrZ3UanVRDCQJvN4AAF7VPV7XbbeBuFwwJ4PD&#10;cb/gZt+v9/3vg8fkbddruQPp9SQBdGU8nqdW2BIJQKTdbud2tu53QJ2u3veXzUcGgahEoRtmqAF/&#10;+f5fOZcSBa0Afb6fv+SxsGwgS4v7AcCIsfqTONAsFQWlZalqkDZug6UGQpCqBhyHL4qrC0OQocpy&#10;oEchyADDsSwIBYBqEHwKGoAACPhE0YvOf4BpSe4MBAAB/AMBcZR884EFoVUXG0a0fyO7rhuKgICA&#10;ACBQOCQWDQeEQmFQuGQ2HQ+IRGJROKRWLReMRmNRuHLJZPspvd7gJUAKTASOSmVSuWS2XS+YTGZQ&#10;kkkN8gACAOZzueT2fT+gUGXNZszppNaUUKlUumU2nU+LA0CPUAE4LsqcAF/VCuV2vV+wSp/AQCgB&#10;9CETgB/goGWG3W+4XG4AViL6cONwXK9Xu+X2ZP2BMi/YPCYXDSxXq+QPh8SSTAKk4fJZPKXEiDl6&#10;AABzrK53PZ+mtZtWVotgD6DUanVS8HgN5gArBVgZqtavbbfcQ9/2QAP4TiiBAu27nicXjQIBNFng&#10;AAul0cfodHUv0AgHBdLsdnjM1mvspPp9AFUwIB5Htef0XAXB935oBen4fGwL9jgkAL5jAj5fv+Us&#10;KAafAADkJJsJwAZ/v7BMFJi6qBAKsoAJNBcJwolhvG8gR4HhCsOQ6izAAA68PRHEiVG+b7vH2fbx&#10;Oq8sSxfGCBgkCMEQbGMbxKYxjoEYxjADHEgQ6CQGn0AA0iScMDQRIMmP6fytqnDYBH6fkmytBJ1n&#10;WgR7HtK8vPi6jrICgAAgUDgkFg0HhEJhULhkNh0PiERiUTikVi0XjEZjUbhy0Wj7KT0egBVICAQD&#10;AkclUrlktl0vmExmUzhIdDb+AEmmk7nk9n0/oFBl74fQBAD4fFGoVLplNp1PqEWBIGfgAGokdwAA&#10;YCqNdr1fsFhlr7fdabbYnL1elitltt1vt7qdUCer1uF3vF5vUzfsCZF7wGBwWDlqnU8gkUkAIBlG&#10;Ex2PyF3JxJsoEAuRzGZzVPbbcrjZbgDzej0mlmANA75ABMFbgAAEAT/02z2m1iD8qoAcjjgT3e+2&#10;4HB4UIxfD43H0l9AF/5HN53CWq1fZTsgCVEmAUp5/b7lwI41uYFrnd8nlsDGaQMADGZ4K83v+FMC&#10;IPvpaKWqxvx/X7mT7fQAAKbhspyey1v5A8EJYuSBHse0EwfCCLOU5kIwrCyVksSzprq6yBOzC8QR&#10;CgY0i8eYAAMy8RRVC5sm8A4AGubwDRXGkIAYAzVCKEZvK02Max+/R/tko58AAAJ/JxIElPicRxIE&#10;eJ4yXKTywmgIgAAgUDgkFg0HhEJhULhkNh0PiERiUTikVi0XjEZjUbhyWSz7Kb2ewCVECAQEjkpl&#10;Urlktl0vmExmUJMxceoAAwFmc7nk9n0/oFBlzab4GADXbs6oVLplNp1PqEWBoIfQAIwrcwAAYCf9&#10;Rr1fsFhsUrfb7gTeb0CkVjtltt1vt4BAMCuVwu13vF5mT9gTIvV/wGBwUsUqlkD3e8kuUnweNx2P&#10;uxPJ8CAtKyGXzGZprYbECa7XzWh0WjmAOBVVJw1dFaAWk12v2ERssCbjcgT1m+x3W73kDfL5gT9v&#10;m94nF0L9fz+v3G5nN3iiUUgfT6xQBxnO7HZuA2G0CAYD7Xh8VjfVmfr4qvj9XrpdGqokAjgAACAN&#10;d9n3/EvfwAub1AwIgAfoAss/MCwMjgFmmvwCnUcsDwfCCLQEALlwjC0LpURRFJAdx3JIAUQJRDER&#10;xIgQsCwykCRLFcIgmBZ8AACQFuBFkaweAJ8RgAJsGq/h/vtG0gvUf4CqMfgUBaAB/gaB0hSc9gCG&#10;IX75nE+Unyu8LhmQgICAACBQOCQWDQeEQmFQuGQ2HQ+IRGJROKRWLReMRmNRuHKVSvspvR6AJUQI&#10;BASOSmVSuWS2XS+YTGZQkZDKBAMBzOdTueT2fT+gS59Pd+gB8PWi0GlUumU2nU+LAl/vUADN/MsA&#10;Tl/VCuV2vV+wSp/2MAP56veBP2k2G2W23W+2AELhcAAIGAq4Xm9Xu+TJ+2NkX3BYPCYWWLVayB5P&#10;KSALHSjDZHJZO4DodTec5TNZvOU1sNiBNptZ3SaXTTAHAJ6AArBVf1kA1vT7PabWHv7ZPl82m17b&#10;fb/gAARCKBBAIcHkcnSv3cYHlc/ocCPSB6vWSAEAyfo9vuXktlTdgYC93yeWwM5ozlmNHIeb3e+g&#10;g8BPLWBBdAACbH4fv+THHIECIIoEAwDP7A0DpZAiBAI9sEQdB6Jn67DnQhCsLJUThOJAkTruzBsL&#10;xBEAyi4tEFRDE8QmobLxmqbMPxRGEDgaf54gAJR+FmrIAN7GMeveArxgAFQVIEBoGx9JD+nYdiBH&#10;se0kyg9y/n+ZCAiAACBQOCQWDQeEQmFQuGQ2HQ+IRGJROKRWLReMRmNRuHIdDvspvN5gJUAKTASO&#10;SmVSuWS2XS+YTGZQk+HN7gADgeZzueT2fT+gUGXOByyhwOQC0KlUumU2nU+Lgl9PEADVyK8AAJ/v&#10;2oV2vV+wWGVgWkgASCSBAsF2K2W23W+3P4CgaBAMB3C8Xm9XuZP9/v5kXzBYPCYWWJJJPspSIAqm&#10;6yjDZHJZO4G4wVQDWXKZvOZ2mOJ0zpxOoEZ7TafUS+pPAADdwqqs3/U7PabWIXaBBwOQIEgnbb/g&#10;cGBv6zwIIhPhcnlae/P3A8vodHgphMYp7PbG4/pdvuXglEp/gACZDu+XzV9+vuuP59P7z+/4UsCv&#10;fWCFlqusv6ufH+f2YNwAAMgygQDtK/0DwQlR9BQFwAH8CgLwTCUJosvzAQpDEMpYQpCsUeJ4sakw&#10;BvJDUSxMLouPcskTRZFgHgSfYAAYA59RbG0MACeSqAQWxXAAAJ/PdG8hv4f4EN8fohCIAB/gmCki&#10;Sg/oBngdqsnue0oyy95+r8ZCAoAAIFA4JBYNB4RCYVC4ZDYdD4hEYlE4pFYtF4xGY1G4cfD4+yk7&#10;ncAVSAgEAwJHJVK5ZLZdL5hMZlM4ShT29wABgPNJ5PZ9P6BQaFL36AAKAKKAaHS6ZTadT6hFwE83&#10;iAAWuVcAAC/qLUa9X7BYbFKn+CASAH8QSFAgoFLHb7hcblcQE53NWnq9Lne75fb9M36/n8yL/hcN&#10;h8RLUKhZA73fJJNKMTk8plb2cTjAgMBstnc9n6fgoE/a7oNNp9RLwG8ncAAmsU9WtJqdptdtEATZ&#10;wARSLAgqFdvweFw4I9L0AHy+eJy+Zp67hOb0elwz+f8bj5LJ5T0+53bmgEBAgPO+95fNYX4/IE+n&#10;15/d76aAnjrQgr1Bo9L8P1+5fuYEIgiN84D+QJAqWHwfCBPTA0GQaiznwdCMJJaRRFH2KaRAEVCT&#10;AE7cJw/EAADgODNM5EMTwmeKqgAeB4RRF8HAMfp7AAEx5mcAABLRGEeP0kyBAsC0Sx7Ij9GoaiBH&#10;WdciyY8x+n+f5kICgAAgUDgkFg0HhEJhULhkNh0PiERiUTikVi0XjEZjUbhyNRr7Kb0egCVECAQE&#10;jkplUrlktl0vmExmUJLxegQFAsznU7nk9n0/oEukUCodBo1HpFJpVLi4Hfj0AAqeDGAACAD/plZr&#10;VbrldlYDAcCDIZgQHA9etFptVrtbXa8Cdjstlzul1u0yfr/f7Iu99v1/wEsQKBkDxeMkAWJlGBxm&#10;Nx1sP53fAAAwGx+XzGZpTseModjvxea0Wj0ktAz7qAmczAqr/f2l2Gx2UQnECFQqgQNBuz3m930E&#10;abTgTpdO/43H0b9gV85HN52+RSKkDtduIxXP7HZuZ4OvKs3a8HhrrsdwBADtd1W8Xr9lGAz9ewAE&#10;z0Z9VAGv9v5/UwxMCCgKoEyr9wHAiWGwbCBHauUCwZBqKn6AIAuZB0KQqlRDkOkB4Hg6yTwtD8QI&#10;GOY5wCy0QxPCzqIEdZ1xRF0HAQfR5AAFZyFw1r8RfHT2LAgQIgjEsdyE/IEgTIMhyQ8C8r2gIIAA&#10;IFA4JBYNB4RCYVC4ZDYdD4hEYlE4pFYtF4xGY1G4chEI+ym73eAlQApMBI5KZVK5ZLZdL5hMZlCT&#10;QaIEBQLM51O55PZ9P6BLn6/YFQ6DR6RSaVS6ZGAK+HmAA6110AAC/39Ta1W65Xa9KwCAYEBwPAgG&#10;A6/abVa7ZbAuF4ECwXbbpdbtd5lQ36yLxfb9f8BLDud5A8HhJJMApRgcZjcdbUCgbHZcflctl6U/&#10;H5An0+sxn9BoZgBHvUQm0F7VqxotZrddEJNAgqFcnr9tt9xBLDud5vda/X8/r5vuJxdwkEhIHs9p&#10;JAsVxuh0boQCBAgJi+l2e1XLJte33/BSAK+qiIHCwgAAtX4fZ7ZhuwACgVZrR7vt95W+HxRaJ+P8&#10;/6KuA4UAQJAqWFEUTlOYVCwufA0HwggQRBE5wBQjC8HgMAzvQxDr/AOfaohWdRfgAtCsw9FL7Niq&#10;yxRVF7wgSBLrOxGEbOjARkICgAAgUDgkFg0HhEJhULhkNh0PiERiUTikVi0XjEZjUbhySST7KT3e&#10;4BVMCAYEjkplUrlktl0vmExmUJGQykwDmc5nU7nk9n0/lwVCsCoVAo1HpFJpVLjACfD0AATa7EAA&#10;Cfz+plZrVbrldlYDnAADIZgQHA9etFptVrtbcbkCdzutlzul1u0yfr/f7Iu99v1/wEsQ6HfZTd7v&#10;ASoAWLlGBx2PyFsKpVgQFAuRzGZzVKBwOgQLBeb0Wj0kwAb1eIAB7BWNVq+l2Gx2UQAwGgQtFsCz&#10;uz3m930EczmgT1eu/43H0b9gV85HN52+TCYkDzeckk2N5/Z7VrH4/gQE7Hb8XjrVggQBAPk9XrpA&#10;GezvAAlZim11Y9n3/Ew2sCGo1gQIgi/MBQGlh1HU4biwJBUFoqvK9wZCEIpYPo+sKeJ4sSxYBPDC&#10;UOw6KQpO/DkPRJCAOn2b6xH1FMSxbCADMuAYQhA870xdG78NeAB2HYgR9n3HEgvy9EayFIz1QcZC&#10;AoAAIFA4JBYNB4RCYVC4ZDYdD4hEYlE4pFYtF4xGY1G4cfz++yk8HgAVSAgEAwJHJVK5ZLZdL5hM&#10;ZlM4STCZAgJKZpO55PZ9P6BQZcIH63QAHn03KFS6ZTadT6hGJzAgqFYEAQDUa1W65Xa9LH+/4EAw&#10;HV6zX7RabVa7U/n9bLhcblc56/bCyLpeb1e75LUQiJA8XjJJNKL7h8RibgOh1Y7LishkclThKE3c&#10;ABEEnhk85nc9MX6/YE8nln9Np9RFJNAgeD5xOtTsdls4E2m1Ana7dpu95nX7WLxveFw9mdzu+ym7&#10;3eAlRJgFsOJ0elajQaIEBgN0+1268FgS9gAEwRpe55fNTH2+4E53P5/d76ABwPAtX8Pt95ZgoE+X&#10;z+P8/6LNEADgwBAsDJW4zkOU5jnOhA8HweOQ5IE+UIQtCwIAUfgAAcBR9QvEEDHqeqBGEYSBLdEM&#10;VPgsiBAyDKBAQBEVxo+AEgS18ax08rQwGgKAACBQOCQWDQeEQmFQuGQ2HQ+IRGJROKRWLReMRmNR&#10;uHHc7vspvB4AJUAKTASOSmVSuWS2XS+YTGZQk0mmBAYDTOdTueT2fT+gS4Jgd5gAJAZ6UGlUumU2&#10;nU+MPl8gABNlsQJ/v+oVuuV2vV+VgEAwICgWBSawWm1Wu2WwNhuBA0G226XW7XeZP2ssi8X2/X/A&#10;SxFIqQPZ7SSzyjA4vGY22jQaQIBgPHZXLZenCMPvsACAOv3MaHRaOXgF50UCL9dwJ/P7Sa/YbGIZ&#10;OBBoNQIDgfZbveb2CbnJZTfcPiaF+2K+cXlcve4OQO93ySTALFczrde2DweQICdXsd/wVwQh7QB8&#10;O67w+n1UvDAACM5laz0ev6fWZ2j7fn9S/ge7vP3AEAok44AuTAUDwQlRMkykB6HoxCqP/BMJwSDA&#10;MLOAUKQ1DQWg0doABWDEPw3EkDtagR9H1EsVwAfh+IEdB0IEqUWRq+p9AmDIAH8BQGRtH70qyf5k&#10;ICCAACBQOCQWDQeEQmFQuGQ2HQ+IRGJROKRWLReMRmNRuHJNJvspvJ5AJUQIBASOSmVSuWS2XS+Y&#10;TGZQkdjuBAMBzOdTueT2fT+gS4Mg16AAMAx50GlUumU2nU+LgF+PsAAl2uQAAF/v+oV2vV+wWGVv&#10;x+QJxuOBPd72K2W23W+3P0dDwAP8Nh24Xm9Xu+TJ+1tkX3BYPCYWWIFAyB2u2SALHSjDZHJZO4Gc&#10;yv4AAYD5TOZ3PU4JPS0BB6VjP6fUamXP/NAB9iESwIAgHVbXbbeHgF9PkAANptAAAJ5vLccXjceB&#10;v8TimBBQJ8jodHUP5/P3A9LsdnjnM5vspYsAqnZgPIdrzee3pJE2sE5v0e/4WAAuVxcFy2j4/n9U&#10;p+ggFAAe4Whum4BP3A0DpifZ9AABBumsAACHspMEQpCqVgm56qgTC0OQ6iy/n+68PRHEiVDoOiQH&#10;cdzGsfEsXRegZDkIfsGPdGEbxIAp5HWAADngdUcSDDp+gIAwAHoDLYqzAshSa/QAwUAAFnAajenr&#10;CcnSy/R+xoADqS1MD4H62ZkICIAAIFA4JBYNB4RCYVC4ZDYdD4hEYlE4pFYtF4xGY1G4cdzu+ym7&#10;3eAlQApMBI5KZVK5ZLZdL5hMZlCTmbn2AAMBpnO55PZ9P6BQZcEH+8QADn+76FS6ZTadT6hF38AQ&#10;GAHwDQnAgCAajXa9X7BYZUAX3NwM4W2AAG9npYrdb7hcbjJq1XLld7xeb1MX6/3+yL3gcFg8JLD0&#10;epA8HhJJMApRhchkclckQcXQAAPOsnm85nac+38AgA/H7os9p9RqZc/wDon0CgfWtVs9ptYgAX+/&#10;aO9nUAAK/HxtuFw+JBGq1YE63XxeZzdRugBgOd0+pxEUipBIsZJ+r3e9dzeXXbvgL3/N57CAgSB7&#10;UCc16Ph8aFfq5N8eALt8v1+5cAX8fgAASeLLgGfZ8v5BEEpWARlsAARzHLBUJQmix+q26UKQzDSV&#10;EaRqQHqeqSIEx0NxLEyBiaJqBAK8sTxdDYJgfAEYpvF8bQk+jRgDFsbx6/h+QAA5zm+tR8nvH0kP&#10;0Z5noEdJ0yTKDzr6v6AggAAgUDgkFg0HhEJhULhkNh0PiERiUTikVi0XjEZjUbhyWSz7Kb2ewCVE&#10;CAQEjkplUrlktl0vmExmUJGAwkwCmc5nU7nk9n0/lwYDD/AAXC1ApFJpVLplNjE4fgAB79d4AANO&#10;rFZrVbrktfr9gTodECfL5rtntFptVqbDYgTrddruVzul1mVgADIu17vl9v0sPp9kDxeMkAWHlF/x&#10;WLxlrM5ngQGA2NymVy1MBoNgQLBWXz2f0EwAL9fYABDvc1W0Or1mtiVfgTud0Cfel1233G5gbm1I&#10;Aej03XB4WfvF64fH5G5PR6weFVGHk/J6XTuSGQ0CA4H6nb7lceLwfwAeFV7vl81JAoAfQADz/cWq&#10;onn+XzmD+8IAer1gWw+n9/yVnSdKBPy/8CwMiziwPBUFpYNY1pA2SSACALowZC0LoETZJHu0wEQx&#10;D8LKuokRRBEsDn4qIAHadsTRbA77RdGL/HOc6BN/GUcO4fr7GQgIgAAgUDgkFg0HhEJhULhkNh0P&#10;iERiUTikVi0XjEZjUbhxuNz7Kbvd4CVECAQEjkplUrlktl0vmExmUJTKRfIABAImc7nk9n0/oFBl&#10;z/goBoVHpFJpVLpkYfz9AACfL3ptVq1XrFZl78fkCcrlgT5m9aslls1nsz1esCfb7tFvuFxuUyqA&#10;AZFzvF5vV7lh0OkgdrtkgCwkovmHxGJtCLQ9QnOKyGRyVLAT9fAAAj8fWTzmdz0wftdAbwd2f02n&#10;1EUwgAfwQCMCAoG1Oz2m1gYBZrMAABc1g22/4GcfuEu/B43H2qBQMgkWDwvI6HRt56PNEA2y6XZ7&#10;VZf9Eonb8HhpVtAAFdG+AHf8Xr9kv7oAAz8ewAAb/f3t/H5ljlccCeZ5v1AMBIsfoAgC4sBwTBSV&#10;EURSQP+5yTwXCcKIGMYxOs7EKw3BQCPq+gCKNDkRwC+z7s0+8SRU9qpMuBxpmK8p5HbFcavy98bR&#10;y7MCwOgIgAAgUDgkFg0HhEJhULhkNh0PiERiUTikVi0XjEZjUbhx9Pr7KbyeQCVACkwEjkplUrlk&#10;tl0vmExmUJPJseQAA4Gmc7nk9n0/oFBlz/AoHAD+As6oVLplNp1PqEYf4AnT7qNXrFZrVblwBfL4&#10;nDMYoAAbxd1ctFptVrtYSCUCA9Gtlzul1u0xfsCZF3vl9v1/li0Wj7KT6fQBVMmAcowGNx2Ptjud&#10;l5yGVy2XqIwEz2AAvEb1zGh0Wjl7/eM3AK0WUCfz+0mv2GxiAJBQAf5IJMCCwW2W932/gYCr4AAL&#10;+fnA5HJ0T91t75XP6G/USikD0ekkgQCxnR7ndtYkEnZAXe8nlrYeCb0AAdCWg83v+FMeTwnCyVvE&#10;fuU+P7/kvBAEIEHwfIECQJv7A8EJWfQIAo2wDtrBMIwkip/n8f7nQnDMNJUUhSMIex7MQAIAsXDc&#10;TROgYNg28UURbEwPA41wOA2qcXRtCIAngd4AAWVZPvw/UbyE94CgKgQTBOgQGAXIcmvifgThU2wJ&#10;grJ0rPLC0LoCgAAgUDgkFg0HhEJhULhkNh0PiERiUTikVi0XjEZjUbhzEYj7Kb4fACVACkwEjkpl&#10;Urlktl0vmExmUJZ7PgT+f0znU7nk9n0/oEuGIunIrFc5oNJpVLplNp0WAbzeAACi9VQAAL+ftPrl&#10;dr1fsErAoFAD/EwngQMBdhtltt1vt4MBlYsdwu13vF5mT9nDIvV/wGBwUsXq9fZSez2AKpkwDlGD&#10;yGRyVwZrNm9IyeZzWbpZBF7vAA9Fugzml02nl76fVYcbigT/f+o2Wz2kQAkof4aDUCBAJ2u/4HBg&#10;jrddYez14XJ5Wmvj+v3L6HR4KiUUgxMkAIBAWP6Xd71vevI7/j8ltHIbcIAHAXcHl93vpYDAcCCA&#10;QgXZ+H5/Ux2GX17Yv3AMBJWe57oEfqtwHBUForBLnwZCEIpUUhSMOxLFuyx0JQ3DiBpxDsQRCGIW&#10;n2AAXhUfkQxVBYAvCAACGSYasQ/Fcavg26BBEESBAWtcbR++BwvSAB5HlIEjvIfrYGQgIIAAIFA4&#10;JBYNB4RCYVC4ZDYdD4hEYlE4pFYtF4xGY1G4cwGA+yk9XqAVSAgEAwJHJVK5ZLZdL5hMZlM4SxmN&#10;An8/ppO55PZ9P6BQZeQxu9QAPxpRqFS6ZTadT6hF3y+AAAWy16q/3/Ua5Xa9X7BLJNAgcDoEBQLY&#10;bVa7Zbba/H5OJ1brpdbtd5k/a0yLxfb9f8BLWm032U5yAlQAQCApTgcdj8hbk0moFcMjl8xmaeTB&#10;y7QASxy7s1o9JpZi+33AnM5oFWtNr9hsYhYwAEQjZ7Tst1u95ra3AgDveFw9K/n6AL5xOVy942m1&#10;hXy+cRisZzOt17ooFBAn7x+x3/BXyMNXeACINHh4fV66a+KoA23WADOfZ9ftMgJjQ6HYECQS+8AQ&#10;Clh+gKA6BJRAUEwUix+H+frkwXCMJJWcxxsKrYAlQkzqwnDsPIESZKuCfR9Q/E0Oh4Hith2HUTxd&#10;BYBHwowIm0ZKst/F8cvUf78oEEoTIEBgGR1Ij6mQvgAnKckiyY8DvGQgIIAAIFA4JBYNB4RCYVC4&#10;ZDYdD4hEYlE4pFYtF4xGY1G4c02m+ym/X2AVQAACAgJHJVK5ZLZdL5hMZlM4SslmAQA/H5NJ5PZ9&#10;P6BQaFLyCPH2AB6On7Q6ZTadT6hUYw/Z2Ane7qlWa1W65XZg/3+AH69nyAH+/X9XrVa7ZbbYA201&#10;gAAnY67dd7xeb1M6WAGRe8BgcFg5ax2PIH8/gFJbnKcJj8hkbcs1nAp1ksxmc1UCOPnwACGO3tm9&#10;JpdNMcuAHa7dPrddr6nS5xsNptdtBXA4IE8Xjt99v9K/QCAb/wONx9s2m1IH2+8Xw5RyOl07uoVD&#10;lp31O1264Ph7aR4O7D3PJ5aYAn1nwe5bkAbB5vh8Zl7wA8nl2Pl+f1LQJjuG/cAQCiy+uLAUDQOl&#10;Z0nSkCwMWAUHsdBEJQmABEkSgR9H1CkNwkIwirSIYhw5EcBACfylgMfB6RJFj9QykxrGmkx5nnFs&#10;bPgAYBoE/8bx67ThOIgIgAAgUDgkFg0HhEJhULhkNh0PiERiUTikVi0XjEZjUbhy9Xr7KT4fABVI&#10;CAQDAkclUrlktl0vmExmUzhIBAMCm00nU7nk9n0/oEvEb1aQAEbzaFBpVLplNp1PjD+f0CkU4m9Q&#10;rFZrVbrkqfYFBAAcQnIoAfALCldtVrtlttgPB0CA4Iq9uu13vF5mT/fzIvV/wGBwUtWSyfZTe73A&#10;SokwClODyGRyVuB1xAE5yeZzWbpokdDFAAhc+gzml02nmAFAsCDQaq2o2Gx2UPfoGsLxFY7AD7Bw&#10;S2e/4HBgb9fsCf7/uvC5XL0r9v3M6HR4KrVcgej0kk2lHS7nduwEx/e8XjtQvfLMAAse7J8nt91M&#10;1UCD4f1/v+33mD/+L7EoqAB/gYyz8QHAiVAEf7igCf8CwZBqLuKfjnwdCcKJWRpGsOeZ5sWgTHQr&#10;D8QIGHAcIEAYBxDFEPhIfRsAAEB7mrFMZQczADgPGccQGf4CNWfYSBQ/4FgbHMiPeAh/n0AABwRI&#10;smvGfrjmQgKAACBQOCQWDQeEQmFQuGQ2HQ+IRGJROKRWLReMRmNRuHI9HvspPF4gFUwIBgSOSmVS&#10;uWS2XS+YTGZQkZDKBAIBTOdTueT2fT+gS4TglxAASAai0GlUumU2nU+Lvp9QJxuOBP9/1CtVuuV2&#10;vSsDgeBDccQIIhGv2m1Wu2Wx9PmBP5/W26XW7XeZP2sMi8X2/X/ASxfL59lN7PYBKicAKUYHHY/I&#10;W1rNa43PI5fMZmmjwLNsADkK57NaPSaWXv1+wJ4PCr1nTa/YbGHP8DWJ/DMawIIBDZb3fb+B7SxA&#10;ACY3gcfkZq9P++cnnc/fqhUYXD4kAgHGdDtdu6avud/wWschqijcMODw+n1Ux+PzVaz1/H5ToBgM&#10;AP8NBqBAkE/P/P+lizoEBAEQBA0DosuR/ObBEGwclRXlewqpMSxbjQfDEMnEpMMw7DwAB2BRoAAG&#10;4ERHD8UQOAoCoEDYNoE68Uxk+L6oEC4LoEsMZx29Z9gMBYAH8AkWR5IrvqxBaAiAACBQOCQWDQeE&#10;QmFQuGQ2HQ+IRGJROKRWLReMRmNRuHNptPspv9/AFUAEAgICRyVSuWS2XS+YTGZTOEsFhAEAP5/T&#10;SeT2fT+gUGhS8aAlrgAZAlq0OmU2nU+oVGMP1+wJ7PaBP9/1KuV2vV+wSt/gcDgB/jccQIIhGw22&#10;3W+4W9tOYGAB2vIDXG9Xu+X2eP1kX7BYPCYWWsdjyCqSSBSjDY/IZG9Oh0TjJZfMZmpCp+tMACh9&#10;57NaPSaWYAUCgAAh8PY0BabYbHZQ9/1SBPJ5QJ+VXZ73fb+BM8AjAAOkABngcnlaSdYDl8/ocB3p&#10;9WFMBPZ6KgBSaU9Hvd+4sMOFicgK8+D0emvCYJOwACUIOv1fP6U19P3Xud5AuzfX/P+madJwdp6L&#10;KfR+NfAEFQWlYKAefYAAUA7eQZCsLIorZ/sDC8OQ6lh9kCQLrHYdjtAEx0PRTFSBGUKhEpyAiyxX&#10;GcOg2Ch8gBG0cRpHkKtqnZ+nufCBstHsjPnA6cGkcK2Hke7UyPKL6AWAp9AAAwBwpKUtu+5pkICA&#10;gAAgUDgkFg0HhEJhULhkNh0PiERiUTikVi0XjEZjUbhz7QKBKYCdzuVACkwEjkplUrlktl0vmExm&#10;UJWA5QwAfoCBEznk9n0/oFBoUtFYRc4AFARdFDplNp1PqFRi79AgGAD3DYlgUmqVdr1fsFhlT8fk&#10;CcroAQAfL6tNit1vuFxuQAf7/ud3vF5vUuAIBfrIveBwWDwkbfaNRshebzksClGFyGRyVuX45PAA&#10;fwDA+Tzmdz1DET6bAAEL4a+f1Gp1Ure4EBYAa4ZIdbAer2233ELusCfb7gW73PB4XCCIRgQJBPD5&#10;XL1L952A5nR6XCfabTZSAL1eqp2oAx/T8HhuQUClbtvi9Hprz4EQrq4j93q+Xzpj2e0CZjP2vA+n&#10;9/yXgG7oPA8gQFAU/8EQSlh1HUfyrnvBUIwkjJ/uhCcLwwlR9kIQiQnkeSSpPDMRxIggmiaxzvxL&#10;FcJnGf4OAAch/A1Fkawkf0HAA+0bR5BKuAACYJoEAoCx7Iz+gaBZ+gAA0iyPJ70wdCqAgIAAIFA4&#10;JBYNB4RCYVC4ZDYdD4hEYlE4pFYtF4xGY1G4c+zudymAne71QApMBI5KZVK5ZLZdL5hMZlCXEZUD&#10;AgKB5nO55PZ9P6BQZaBgK/gABQG/6FS6ZTadT6hF32/QEAHQ9weAKUAajXa9X7BYZVJqUFAi/AAB&#10;wLSrFbbdb7hbm84ZQ73jVbjeb1e75M36yL7gcFg8JLH2bjdIXc7pLApRhchkclcWibU1WgMCcnm8&#10;5nacBQLAgGA89pdNp5i/6Na31qNdr9hE5NAgkEoEBgNsd1u95BHQ7dC9XvpN7xeNpX4/L/x+Zzd6&#10;+zKZZDI8aAMfzux2bg0Doosxmu14fFXwYDIF5fH6fVTX9RgA+XzAgDXPX9ftMH/bPnbPv/f8loCO&#10;IAIBPo/8DQOij2uXBEGQalZ9jWNaQngeDquvB0MQyYwxE2AB/AMBEMxFDINgqfoAAuCq0RHFkEOU&#10;gR2nonUWxo/z8oEfZ9oE9sCxrHz1AOA6lAJC8fyM8Z/GQgKAACBQOCQWDQeEQmFQuGQ2HQ+IRGJR&#10;OKRWLReMRmNRuHPs3G4pgJ3O5UAKBASOSmVSuWS2XS+YTGZQlyH9NgB/gcETOeT2fT+gUGhS11uu&#10;BOp1UOlUumU2nU+MAcDv8AC0WQIBSaoVuuV2vV+VP1+wJ3u+BPp9gGwWu2W23W0MhZ+AAGguqW+8&#10;Xm9XuYv9/P5kXzBYPCYWWPtKpUpAF4vFUgOT4bJZPKXhuE84zgCzvK53PZ+mN5vQJttvQafUamYA&#10;kE1QcDesVrVbPabWHAIA1QNhV9gAEAd/bbhcPiQMBOJvgDGPDi83nah/AEA4Hn9XrcR9oFAyF4PC&#10;S1mUdfxeO3vk4nmBAYDeT2e2vM5q+tmtQD+77fel6yqDcbbH8P/ACYgGASqAyCjegSAzgwDBkGpU&#10;fZ8rGfx+rvB0LQuih+H+frqQxD0PweYJgpCfB8O+ATwxBFUVgAVx2B8ACxxTFkaQwEIOt6EANH1G&#10;sewuAJ6HmAAFmGW6BH7BcfSU+x/gQnZ7h4IgAH8CIKyXK78HQdaTHqezZSxMDxr/DiAggAAgUDgk&#10;Fg0HhEJhULhkNh0PiERiUTikVi0XjEZjUbhz7Xy+KYCfL5VACkwEjkplUrlktl0vmExmUJSjXIQA&#10;fj/lEznk9n0/oFBoUsHAccoAGoZcVDplNp1PqFRjD8fgAAbtddSrVbrldr0ufgFA4AdwnHU4BgRr&#10;9rtltt1tcbjf4Aebzt93vF5vU9fzIvd/wGBwUsfayWUhfD4ksnweNx2Pu61ApOAD9AAFyGZzWbp4&#10;dCz6AAZCr7zml02nl4DerxAAUY6zAABfz+1G1223h74AYKADOCxJADxA4W3HF43HgYdDVVBwMufI&#10;6HR0r/f996XX7HIwuHAT3e+LAU77Pj8luTLqyk5A3l9ntrowF1zF/x931+1Ne72ubOZ2W6r7wBAK&#10;YgKAjaBaDp5AABoEqrAUHQelQCm+bTYnid8IQxDKLOqAK/Q1D8QJWfBfGCKYAn0fbwPFEMWRaU5z&#10;B6yqdRbGkWhkETWBcEDWRrHsNHqfIBAAZRugoADqADH0lQCzDQBcAZrAABwAnpJcrQCdoFg6AB7g&#10;KB0rzA+rqL6gIIAAIFA4JBYNB4RCYVC4ZDYdD4hEYlE4pFYtF4xGY1G4c9Xe8imA38/1QApMBI5K&#10;ZVK5ZLZdL5hMZlCUEjAWAH0+wDM55PZ9P6BQaFLSKPXwACEOXtQ6ZTadT6hUYu/3y+QA/2434E/3&#10;/Uq9X7BYbFK36/AAA3U6AAAXzR7Hb7hcblcHOJx+AHoEg/c75fb9f5lI38yMBhcNh8RLH26XSUgC&#10;+HwqQHJ8Tlctl74fUuGgA+X2AsxodFo6eRRq8QAQBlqNJrddr5c/QBoHmAAbA53sN1u95DgE+qsD&#10;WvhAM9HfveRyeVA3sLx0AH4Fw5y+p1dc/n8AMJ1u53eU+2CwSmAshJcp3vR6bmmGzd34/wL6vl87&#10;CLRZXRWK/p+/5TnwqwAG6bqtn+3L+wPBCXAMfh6gAFhxFqAAHHsdUEwtC6Vn2GwdgAfwNOnDEQxE&#10;ip/pG7cRxRFKVH2Xpescex7Mk88VRpGoAEGZIjJwfyURtH0UhcFyBBQFEfyNEYCAIroNAu2QAwNI&#10;8ov2x57gABRkF+s53nZKUuv6fgaBvDoMM5L0zPk7LtICgAAgUDgkFg0HhEJhULhkNh0PiERiUTik&#10;Vi0XjEZjUbhz7USiKYCebzVACgQEjkplUrlktl0vmExmUJRLuMgAfYAA0znk9n0/oFBoUtHAseYA&#10;GopelDplNp1PqFRi4BAQBAAKB4HgVWqVdr1fsFhlT+fb9AD1cLtAD9e75sVvuFxuVxfIYD9rBgOu&#10;d7vl9v0yf7/fzIv+Fw2HxEsfaIRBSALvd6pAYCAUoxOXzGZuaNBp/nABrWa0Wj0lOHwveIAHQto+&#10;l12v2EvANcBIJrdc2O53W7hr9f9Wdj4Bc4f2W3nH5HJtdmAGB3HK6HR0j+fz9wnS7HZ5L7SCQkL4&#10;fElk/a8nlvaDepxnE683t91gIQxd4AIAv+fv/H5qIE436/z/pifyqLOBQKrWAbQwBBUFpSeR5IEf&#10;K3QZCcKIs6jrQrDMNMUVZVsceh6Mk2b+w3EsSkAbQsgAfR/p3E0XxKIgSG8AAhA+b8YRzDQDRcD6&#10;7gA2cdSE/5+AAkx1H5Ay3RdIcmv0AoCH/IyTSdKr9MGgIIAAIFA4JBYNB4RCYVC4ZDYdD4hEYlE4&#10;pFYtF4xGY1G4c+0+nymAns9lQAoEBI5KZVK5ZLZdL5hMZlCT64jIAH0/wNM55PZ9P6BQaFLSMJnA&#10;ACGIm/Q6ZTadT6hUYu+wKCAA7xAMoEApNUq9X7BYbFKQCAYECATZgGBLNY7db7hcbe/3/Zrrbble&#10;b1e75MH+/H8yL7g8JhcNLH2pVLIXu95LZZRh8lk8pcjs0y4AHy/p3lc9n9BTiUKaORxRR9DqdVq5&#10;c/wRVn+LBfW67rNtt9xDX+AN2/X9dgBeNzw+JxXq95Q+39teLzedqn70cFz+p1ee+0ymcZjq7ket&#10;3/Bekm/TSAH2AM74fV67EOgk2AAOAe1/Z9ftUH4CQYAHYLSCrYBvvAUBp4toEAOgQBwDAkGQalx2&#10;nagR7Hu4UHQtC6Kn8fx+unDEPQ+lp9leV7tpKrjvRBFMVIGQxsCknB/gLFcZxWIQLGsAAfRvGkeQ&#10;+fwEgUAB8BmHkEwXHskQEf5/N2fJ7n6AENyTKcGHof0gpzGUqS2+q6Q4gICAACBQOCQWDQeEQmFQ&#10;uGQ2HQ+IRGJROKRWLReMRmNRuHPtdrspgJ7vdUAKTASOSmVSuWS2XS+YTGZQk3LUjAB8v0CzOeT2&#10;fT+gUGhS0nDZ0gAljZ1UOmU2nU+oVGLv+CAYD1KsVmtVuuTJ/gWdgAAgKu2WzWe0Wd0v4KAB7P8F&#10;Wm5XO6XWvAB/Mi7Xu+X2/Sx9sRiSGRyWT3/EYnFXIyKMfAB8PuUYvKZXLU4qDhygAoDbN5fQaHRS&#10;8CZMMBmBAIA6PWa3XRQBAOBavX7XbbeBvwEg0AP8CVfccHhaB/P+8xPZQIX1h9QNuQN8cPpdODvt&#10;fL6Qvl84YBZPqd/wWg1K0hTh+d7w+n1VgoDJwgAmi5xev6fWnAPkhS22Lafb/P+lx/NitwGgsvAC&#10;gRAEFQWlYBH8fqxONBkJwoizin6vSJAugZ0Kw+aBCUgZqwrEi0nwep8Ck3oBFSkzuxLGEYoMOA6N&#10;k7UZRxHAnhabz4BYb8cyDEp/qoAB+whIUkwW3yUH8EQSt6BQFyVKj/gCBYEoEAiwyrLr1uMZCAiA&#10;ACBQOCQWCAqBmyDQuGQ2HQ+CPGBqyBu2IReMRmNRuOR2PR+QSGRSOSR19t9vlIAPt+qkBAEAASSz&#10;OaTWbTecTmdTueR46JUQgB9PsBT2jUekUmlUumUgli5xgAkiyo02rVesVmtVuavx+QJ0OiuWOyWW&#10;zWejv4DAcAPQXjsAP0HhK0XW7Xe8XmCv+9X2/X/AUp/v5/MijDWBtCBvvA43HY+zvtCIQpgJ2OxU&#10;ALNTLIZ3PZ/AKcXIYAPwBWzQanVauxisS4wUiR9azabXbUZ8PqYNlxQjb7/gcGQZqBBEIwIDAbhc&#10;vmc2GBV9uYAAp+vPndfscB+wLDTkOwNwwNdwMqwN5dn0emmvtFospAF4PBUgPN+r7ffAKAOHvS6f&#10;8P/AC7BMDh6gAEYMntAMFQWrZ+H+AYAHUfbjoEmEGQvDCegIAa+A8DZ/AABIEr5DMSxMnADnmdYA&#10;AGfEExPGEYpE7YAO6nAmIGWaBlMgYwoG2cZSC+59l2XbKnyfLMvrIUmSahhCmUIiVn+AsnStK4AC&#10;ACDFB8BzFSxMEgnyA4GgAbgVigAB/gFCEwzdDABzaDAMIEBAETfPESgOfsCgIf6vzzQMFH6whkIC&#10;gAAgUDgkFg0Hg4FgbQgb+gZfhcNhETikVi0XjEZjUbjkdj0fkEhkUjkkXfa9XpSAL2eypAYCAQEk&#10;szmk1m03nE5nU7nkeMysIwAfL9mU9o1HpFJpVLplHKQ8dYAJ46dVNq1XrFZrVbmr+AkKfgZD0CAI&#10;CrlntFptVrnr/AABgdluFsul1u13vEDATtdIAAT3e15wWDwmFnr9f7/ZFGPEDL0DooAZ8Dd0Dfcd&#10;d8DS8DdGGz2f0EcfaoVBTv73VACAIByOh12v2GDN7JLVCf0K2O53W7s5OHzwABKHbx3nF43Hoz71&#10;gAd4IDN65HR6XTjuqtwMBL9AAEAfU73f8EIATocl+er08Pp9XS7QAxc9y89ccDJkDa3r/H5ij7Va&#10;rlR6nqlzVta/UCwMvI4mULLbNxA8HQetgliQfgACQIqHQhDMNK0fj2nYeMGrnDcRxInjuu0CR9r6&#10;Ax/nzEsXxgnR7nugR+QpGMcRykR+n8fz3p4NijHmgZZIGzMdSQwR9lYVjTHmebUphAkkypKqCD+b&#10;MFn028rS7LwAB2F70ByFkhy/M8kQomR2H+CgAH+1c0TlEoBn+y4QAAcQAASAMaTnP8SgQBCBAHKd&#10;AUPA0eH6ZCAggAAgUDgkFg0HhEJhULhkNh0PiERiUTikVi0XjEZjUbhz7T6fKYCfD4VACAIBAkcl&#10;Urlktl0vmExmUzhKFcxiAD6AAFmk9n0/oFBoVDlwsFb/AAnE9IolNp1PqFRqUWAYDAIACARgUnq9&#10;Tr1fsFhsUqAT+fYACTzcIAAz8e9juFxuVzub7s4Afr9ul7vl9v0zvQAZE0UkDWMDVcbQMDKcDMcD&#10;ZN/yWTykSfaHQ8heTykoCAUpyuh0WjvyRB59AD7AIH0mt12vrwwGECFgs2G33G5nr8fkCdjs3XB4&#10;XDjAEsoAEITeIABQGwPE6HR6UGe72AAB3nT7Xb4T9f7/wczf0DQ8DPcXAUDXkDGWMga97nx+UKfa&#10;NRshebzksC0Hz/z/r4RQBjw1LVwBA8ELgF4XoEFYVwTCEIrAqqtq7CULwwmYBH+3oKHycoAAOfx8&#10;QzEsTJgBoGoEBAERPF0XoywLwoqRKBjigb0oNHIAKZHiNx2caBiUgZqxhIy+H2SBIJCex7P2AD+y&#10;PKUpoMRZ/jk1MQypLcuAAEwTIEEgSS7MkpAI0ANA0gTPTLNsSuws4FnUb0oH0t83TxDB/AmCiBAS&#10;BU80DCLvsEgIgAAgUDgkFg0CEUDTsDDsHhMCd8DiMHikHfUDdEKgamgb/isfkEhkUjkklk0nlEpl&#10;UEAcDF0DE8DfkDa8DasrnE5kj7TKZKYCebzVACgQEnVHpFJpVLplNp1PqFRgyRf5tAD7AAGqVbrl&#10;dr1fsFhsUEEwmgQkEljtVrtltt1vpgBAMeA1aAABuF5vV7vl9rYCf1YCzzbwAA79e1+xWLxmNx0F&#10;BwNu4HA+Py2XzGZrb/fwAZFcfsDQ8DPma02nleSgU1gQakjAgZWgbs1EDfauVxSAL0eipAYCAVG2&#10;vD4nFzJ5Z+yfL+AvG53P6F6HQ6gQ4HHR7HZ7Vd4EeBoMgVy7fj8nllNzj2Ve4AAb/0Pm+Hx+UHbE&#10;1ALqdXz/X78j9uTPq2P6BmGgZfP5A6orSgRZoG1yBFWmyBsqgQWIGLSBl2gYlIG97NH2TxPN0oLf&#10;KLBETRO04/nONAAIuu0URhGLGBgGCBBaFsZRzHS9gMArOhCDbQgCokdyLIyvn/JIAH8fj3yVI8oS&#10;iqIBnGcAAAEeR4ylLcuKS98AKcIKBl+lAEoGOMCoHMEuvGOSBkWgZBoGQrbIPCYAD8gY8oGLaBlO&#10;059ksSyfqCocSzZRFEpGSYCDgAB+ADF9FUnSiCAwDCBAuC9K05TjKI8FQUo8AS8U7U0uLwzoEn8e&#10;j2PdU9YVQdBzruoNY1vKEvoCgAAgUDgkFg0GGUDTEDGcDBkDe8HiQZgbVgYRgaygZsgbjiUfkEhk&#10;Ujkklk0nlEplUnW0DIUDBEpIcDXkDa0DFcrnU7gz7T6fKYCe73VACgQEnlJpVLplNp1PqFRqVTlC&#10;jBBiAD8AAHqldr1fsFhsVjskjCINfQABwJrVlt1vuFxuVzqgGAwBAAdE0xAN9ul/wGBwWDsVGfoA&#10;CoCdoAu77wmPyGRyWTkD3brnAD7eD1ymdz2f0Fjfz+frIncNgSwgYagbSgZIgbpkoKgZngZ2gYYg&#10;bOgY7gb40PBwQ6gYOga4lJFga6gemgQ54WZQ6HoL0elFAQCpHR7nd73fACMBJ7rIBrng9Hp9WEHo&#10;yeYAHYuznr+n1+1iw4DAD0A8YgS8PvAMBQGnQAn+fwAASfZ5AApC2wJCEIwkj5xHiB4AHifCYwnD&#10;kOwgvrSp2jSBCYgZOoGNaBrSpxVIGKaBl6gYjoGf8PRspRQIGLyBiAgZhOifZCkKKQAngeBUgG7L&#10;txvJkmu4RgHECzLzSdKsrM+HwZHo+AYPnK8vzAwTDqMewEgo/8wzTNS3QPGp9HiiJ/H4w81zrOyv&#10;gGBYEgAAQCgLO9AUCp85xClEzoEdCBlmgYoq+EqBlygcEIFGaBG7QSUj4gc9p0iyBFRSU8NqgZKR&#10;8l1QuEfY/j/Ih2nbJElUxWVZpQSINkUzIBPPWleV6iQdhmfIAByGTgV9Y9kH6f68HgfoG2RaFfRr&#10;Pj9AAvsAWjbNBAJaoBWxbVwTsfx/tKgIgAAgUDgkFghCga9gZFga8g0PiERiUDVsDI0DKsDXETgr&#10;8AIBWb+AYDG8ck0nlEplUrJBId4PXq9ED3mgGlcFV0DLEDfc3nxegaYgbugZQgbMn1JpUmfaBQJT&#10;ATweCoAVVAlLrFZrVbrldr1fsFhsVeRwUQoAfYBA9jtltt1vuFxuVzpQ9Gb2AA6GF4ul9v1/wGBw&#10;VzfciADkeoQgYBweNx2PyGRwEfgQNBsCAlXyWbzmdz2flIFfr3AADf780Gp1Wr1mAf7+ADIm5bga&#10;kgZDga+uaXgZfgZWga0lOoADDAcfHmttpXK4AYJoNBOIHTY9LfMDedjAsYgadgbqgZxgc55USfZ5&#10;PJSALtdqpAdW8vx+Xz+kcVA4R4AfgDBH1/z/wA1gXhO0gVhGfEAwTBUFsGfZ+gEABzniBbFwZC0L&#10;wwsDGIEATGADDsMxDEURpuBIDtgArTRJFcWRagZ/n+2Kbh+gZgNu3K5lGoruIEjaUH4qrjJG5MXI&#10;iKzgH+UZRh+qoBGEzj+oEs6BDggZqIGMiBmXCx9jiOKoPYqiPs1IsyzNAJUiEoT9yjM83Te+ITBM&#10;gQSBJOE7zw1UYRif5+xjPNAUCzc/Q3QVDUOwACgJGL30RR1Hrc2B/tklYKIGcyBt4gQ3reByByeg&#10;QKoGJqBmc4YDANIQByJO4qoyf5QFBJiq1AxwJIGRSBjGgZpIGKiBm3EKmqeAR3neqj4UhZVlq0RQ&#10;IkMtC1WZadqJuHYdNgHCS2rbluokALXgAAx/uvb1zXPP79AC7cYwhc9324fB9Qgfp/XdeF8WYfx+&#10;mQgIgAAgUDgkFg0CWsDIsDLsDVMHiERiQAMsDSEDacDH0DfUTgr8BQKYYDAgEHkelEplUrlktKZT&#10;AD/TqdH4CmzCls5lIPgaVgZZgasgZfgb4nVHpFJgz7PR6KYCeTyVE2AQEpVXrFZrVbrldr1fsFhl&#10;qRDiKAD7AIHsVrtltt1vuFxuUoGYzgQwGFzvV7vl9v1/tgCAD+AAOAr3AABwGLxmNx2PuT+f8Ceb&#10;8tT8fwDyGbzmdz2fiQGAmEAYCyeg1Gp1WruD+foAZFJIcDWMHN8DUcD18C3cRzUCA0DO0DQEDfkD&#10;FcDbU6fgSCUjAIBk+ssJRKMxTSams3v9EgSdgbYgY9gbzpPH6lnRqNp7weFTm1W9Pz+n1+0GRADP&#10;NnAFq+7/wBALPBsGjXhoGLCQFBUFwYvTosICAEnyxMGwrC0Lq2fp/MUdR5gUAB8n438MRJEsTJQC&#10;4BHWAEPntE8XxhGDdtipDBIENCBkegYCoGc6BmKgZnoHCaBAigYXoGHKBgmgZxIGOqBlWpR+AmCa&#10;RpK6cYogKAoJiS5Lu2AScL1GwAG2gYRIGcKBnIpMVoE670n2SBIKeeh6KmgT5S1Pk+wCQZ8DoACO&#10;v9P1DUO9IdhywgdBw3tEUhSLPsUAQCt+xVJUzTS/n/DTBng8wAH49FN1LUy5AUAzj0tBNT1dV6wx&#10;mroXRygYhKTFyBFsgY2oGdSB1ao5+AuC6RgKAss0QJwnJiShKTDMa5gWgZ6LCcqBg4+Z9lKUqnnu&#10;e6pujPdYXJcqlDiZ6GnyfseXNd13paIwiteIIf3he98I8ALJgSA7T0xfOA3wfZ9gAAZwm+AABHvX&#10;OBYde4O2yAIHAdh+LXcfp/n+ZCAggAAgUDgkFg0HhEDEUDHsDE0DBMDdkDaMDY0Dd8JjUbgz8D4f&#10;YYDAIBHkck0nlEplUrJpNAD/SKRH4CmjClc3nE5nU7nkqfarVZSAL2eypAc0Ak9pVLplNp1PqFRq&#10;VTqkGNLAKwAfD9A1Vr1fsFhsVjsllghQJj7ABKI79s1vuFxuVzulPf1uArxd11vl9v1/wFgf4BAQ&#10;AfoMB8vAlJwONx2PyGRgYDebwAACfT5yWbzmdz1etwAZGfqT8EYjkM0kukqJMJkvRqNmc11m1m77&#10;SqVoTyeVGkeM23B4XDzp3dJwAD6f4H4nN53PvpIH73ABGHz46HZ7Xbr+DAMvA8RAEj7nl83nnb/A&#10;VJ73o93v+EIfT6gT90Px/H57j+f7+0b9I6FAUNSATVwAgokiSl5FkW2YBJtA7In2R5HqEeh6KMgT&#10;gQjDkOs2Ph5Dq5IAOZD0TROxojB0eYACIHB6xRGMZLofoAgG5IFAggTyRnHsfLEwjvpG78fyLIyp&#10;Lu8b+yPJkmp6f6BP/Dp+BYFkCQNDokCQl5EERB0IScskJwqALeQyAENzDNU1oQPZ5jvEcSzZOc6I&#10;EI4hrcIggH5Os+zYfyBnufs5T9QsmygAoBLcAQAyhQ1HyKAR9voAR/vvSFMRifp/P8gIgAAgUDgk&#10;Fg0HhEJhULhkNhr8GAwYYDig8h0XjEZjUbgxGIwAf6FQo/AUlYUclEplUrlktgb7SaTKYCebzVAC&#10;gQEl07nk9n0/oFBoVDokcO7qOYAfQAA1Fp1PqFRqVTqlQJRBe4AIg8rNVr1fsFhsVjnj9AE4eQAC&#10;Fktltt1vuFPAIAfwABoCewAAYBs1xv1/wGBwUDf4DnVnw+DxWLxmNob/fz/ZGOoL8Go1icVylBIh&#10;EkCCQUkk2b0kbfaYTBSAL1eqpAc50ux2Wzxxzb5spVM2m73m9tpLIN5JA/ru+43H5FEfwBnD6BNr&#10;AABufJ6nV60byAAAr4ed6fz86/h8Xjg7+BQLnNN8nr9nUyD+yftgz8Hg8ifSi3ygxCIUgP4/tEAS&#10;Tv0wR9lKUqZnseybukxMCQfCDFDWZIvAAfJ/ALCMNQ2v4niOrImiG4sORJEqwOWubzAbE0WRaqZ/&#10;LqAR6u6AR+vBF0cRyoEYoE5kdR/ICWH+uj4qA9QAHggY4IGT6XrGfggCA+4AvzCIgiCkA+D5AMBy&#10;CqZ9lIUjVQU10Gy9M80IYNUKQsf0jzTOE4gAKAln2AAmCPO05T3OR+gDDM+UDILsgEe56LOfy+0F&#10;RccOlHrp0ZSMSn7GBkICgAAgUDgkFg0Hg4+gbBgaxgZagb2hETikVi0CfhCITDAcdHkXkEhkUjkk&#10;WIBAAD/PJ5H4ClzCksxmUzmk1m0UfafT5TAT3e6oAUCAk3olFo1HpFJpVLplNpBsaBjAD5fwGp1X&#10;rFZrVbrldr0EJ5Ge4AJZCiVftFptVrtlto4BAIAAIJBNuu13vF5vVefj8vd/wGBwWDhD/AdDw1Bw&#10;mLxmNx1Of+RZFMF8DZ0DWEDLkDsdsfhJJMcl0fx9LH4/lJ0Oktl+l10yfaHQ88d7voEuoev3W73m&#10;vQ4JQAAfYAA+943H5F7Hw9fwAHo6f/J6XT6lcvsCdjwAfV7nd71EoL9AATAbxAAGAV+7/r9ntij9&#10;BYNlIGBHu+339j9fz+ydXPKBqkgRVoGX6Bm2gZ6pK8SBHggcFpAfgmia0QBNI/CDh6HqUjkOTWAE&#10;mELsW2LZgEdx3NuATcxDFcWNeQoDkC4QAuLFsaxsxYeB2gQbhxG8fR+wT9yBIciLWuLxAUfh5gAA&#10;h/vVIsoSiq5/AWBj5xpKUsy0ozIv4rBuIGDCBrqgUEoEzoAQekRyoGLaBm0kR+CkKSOLhC0ah4j5&#10;/jeN8PRBLavxGnh2nbFEVUBRFEpCRAFkEAB9OJRVJUmigZhm6IYhjSlN04gSXIEBgGLiuFO1LQC4&#10;uiA4A0gAYBOjU1YS0fx80gAEhVjXEoVeZCAggAAgUDgkFg0HhEDZUJhkNhLogZvgbfh0EfhWKzDA&#10;YCAQ8isfkEhkUjhw6HQAf5sNg/jgCYUkmExmUzmk1hj7QKBKYCeDwVEtAk2oVDolFo1HpFJpVLoy&#10;IByFAD6AAHplVq1XrFZrVbrkEHseAA5HNdslls1ntFpoz+f0CfNStVxuVzul1q4BAL/AAMBNtAYD&#10;vV2wWDwmFw0Efr9gT/wOHx2PyGRpb+xjIqwWq2KgTwgeaj78LZbjUcsGSpA4HEoNJplkcl+m2Ewf&#10;aEQk7drtn8coOx3m932xRIPqD7ANU3/H5HJuuogQ1GvK6HR6VbtkCfb76fZ7XboYBlAACAIfAAAg&#10;Dtvc9Hp9UNxuM9fv+Hptr/y1n4wABUDAcDd0Dxr9oEfihn4L4vo0v7SvigwbhulAyjK1qXQUx59j&#10;uO6dnieLcgE3cJw9D7YkmEJGgAfYBAREEUxUx4WhagUWxXGMZLsjiBAWBaBLxGcdx4sq2gOwAAAE&#10;vMeyLIyrn6f7vRzI8myco0kn8+qsAogYwoGGSBg+zqBisgbMIEMyBkqgZrJofgyDI0aOxi5yUDGM&#10;cItfJ6un2RZFikAMMlSjcOTpP9AJGQJ+D0qKp0DRFEoYkyBLFRVH0ggwCQ7SNKz+vLFAUfB3gA8z&#10;sUtUEngU/IAAKAtQ1RIx+rYZCAiAACBQOCQWDQeEQdeQMgQMBwd1QMbQM1wM6QN8QMLwN5wmPAB+&#10;GczsMByUeR+USmVSuWS2DjQaAB/mAwD8BTdhS6dTueT2fT+WvtHo8pAF6PRUw8AASgU2nU+oVGpV&#10;OqVWrVeDIF7nYAPoAAasWGxWOyWWzWe0QQYDCBC4XWm4XG5XO6XWpASmAANBqBAEA3bAYHBYPCWF&#10;+v0AAV4REBvt84XIZHJZPKQUDWAATfK5vOZ3PYZ/P5kWJKQMwQNUwNIRaBkiJQNxarTQNuQMfQN6&#10;yx+Gw2SS8SfP1UYjGZF0uzaccHlTx9phMUV5PKkwK88vrdfsco8ug3gB8v/MdnxePyYMej2BDsd+&#10;X2e33WcBAF/gAGAv5373/n9fugaHEnueTMn6fb+QLA0DpQfcCAA/0EQdB8CsQADRqqCCBncgZToG&#10;MSBsegRQta16BHCgbwtSgTgAAKCBmK3Q5jmki/RTCCDLWmQtC05ABJzGjNqEoijKQpTqx7IsjOUP&#10;x6K4rzwyPJ0nsoHjgB0HUoStK7IvmAsiSxLsvLSv75gQAavAIAJ/S/NM1LIeJ4oEfCMzXOU5qifr&#10;QwoqgloGWaBjcgbSoNECBNcgSJxGg4voGSqBisgZbN0Oo6pIk0rBeF4AAo3h202dsFp4WiBjUgdP&#10;TolLmufILpqXUtWValw7HGNrvPBV1a1sjwjiMgQiiLW9fV+gR/2FYFiWA+YBJkzK/2LZk6ACdiIg&#10;Ce57Wbas1QkZCAiAACBQOCQWDQeDkOBruBnaBoyDqGBkiBjaBuGDneBnyBlSBrmEQh+Hw+MMBgEA&#10;jyQyuWS2XS+YTGCi0WgAPHM5tNxzt5TKDMGBn6Bv2fUWjUekUmQvtJJIpAF5vNUgOBASlVesVmtV&#10;uuV2vV+wWGfH14nQAPoAAaxWu2W23W+4XG5S4dDqBDaLXO9Xu+X2/X+1yeiBMDPQASjAYnFYvGY2&#10;5P9/4cCVQAgIA47MZnNZvOSt/v5/ADP53SaXTafHgB/Miw1SBPuBq2Bl6BveBxKBRS7xeBgqBsCB&#10;heBkuBtSYvxAoGTSiVaiwisV6IolEfgLrMLndmkvtHo+nvV61Oq9ryeXzeeBIF7Wa0Af0e/4fHMC&#10;8XwIWCz5fn9fu5AYBqIEQJHeADLP5A0DwQrbEQTBkGwcl5/gGAqBAGAUHwvDEGtCf7WLYSKBjagZ&#10;JoGXSBjGgbmgAJqBgigYxIGKSBlFFyjH4QhCOWlMMpCFQVNEJ4nuq68dtMfZFkWp55HkqbrKtIkn&#10;yg8pDAAPKzgA90oyzLTShkGSBBgGEtzFMbMKoogNASeDDsvMk2zcvTRgAfqiNEyM3zvPC2nuBEWn&#10;4AgETzQNBK7OZ+w6wKBk4gYvtqgbXABCaBTUgUsAABaFoGKKBnrGpDEMkwBgHFMshQFDRCaJshAE&#10;7FBr2fZRFEKYBHsexUMsAMnVbXVdpiN5oDAs5/rVXliWKkIkiQ0IjCNO1jWdZwAn6fi0nmdzD2fb&#10;FiNAgR7ts1TQ2zcNWnyCQMtUBQG3FdVAn6f1DICAgAAgUDgkFg0HhEHAkDN0DHsDCkDB0DesDdED&#10;ZUDSEDfEJj0FfiKRTDAYEAg8j8plUrlktl0HEwmAD/JRKH4CnDCl87nk9n0/oEufaHQ5TATvd6on&#10;AChdBp1PqFRqVTqlVq1XrEFWIyQAAfoDA9ZsVjslls1ntFpggRCD/AAPB1utVzul1u13vFRA7/e4&#10;AFD8aYAAczvOFw2HxGJrD+AYFAD0DcyfoJBmKy2XzGZzUEdjtAIAfD4z+b0ml02nrL91TIu+jAAQ&#10;geVgV9gTsrD8SKRkk4lGoqwlEszIxGm8533HntDooCeDwpU4pvI6XT6nHTIZP4AfYBsPV73f8GJF&#10;grtwqFNy8Pp9XrsoDfj5AASdrbAGf9Hs/H5/U8f1MAB5gmDyvAMBT9wNA8EI+eR6AE7TtwTCEIwO&#10;fx/H61ixGIgauoEayBnMvB+EsSySACALewkg4SBImYhiG4oBJ1FDSH2kSjHieLnv9GUdx46RTBEP&#10;YAH4ATux7I0js2AwDIEnEkSdJ7FAaBJ+AAIwaHawUGyhLcuLSf8vpmfUqJm+8uzNM6sH0BQIpmA8&#10;izROE4qgfsKQurKOoExyBG+gZZIGXiBl6gb4LGfhNE03YBRPIwRBEmYgCBF8YzktR9kyTKjHmeal&#10;IE6NKU/UCWEif42u0AEl1DVNVISDYNoEDIM1XWVZoEBICyoGgSnewTXVpX04tUgRznOgTQ1/Y85H&#10;oC4RgAfQFzZZFozM1R/GQgKAACBQOCQWDQeEQMCwM9QM6QMFwN/wN7QNEwNDwN+wmOR2BPxPp9hg&#10;MAgEeR6USmVSuWS0QCAAP8fD4fgKbMKWzmdTueT2fSx9pBIFMBPF4qgBQICT+mU2nU+oVGpVOqVW&#10;rQZJgw7gB9gAD1ewWGxWOyWWzWeCB8PwIOh20W+4XG5XO6VEDAR+AATBp6gABAG64HBYPCYWwP5/&#10;AADPV335+13DZHJZPKZWBvwKhiYgoG5bPZ/QaHDv9/si31+BD+BkyBj2Bi2BvmBriBryBreBuCdP&#10;xRqORzaT6KqWqYjodTWb8LlTt9nY7FIAux2KkBzal8vsdntctZEZJgB+AMEdvyeXzYYGAyBAuI+f&#10;3e/4WUDAaJiUQ3m//H9fv+U4CgExKSom/sCQLAyOQCmIAMBA8GwdAjSH80zCs0gQQoGOCBiOgYHI&#10;GZKBi4gZupWfhTlOkYBgG4MHoOtqYhuG7kAEnEWM8fZTlW6B8HoVK/gC68ayDITlk4eosvAAIDSH&#10;JcmM+EYPn0AASA7KMmytK7CKSjYHn+eUFyxMEwrgpIAASBYBr8AkyTFNk2rAeZ6MAfZ9wHN07Tup&#10;5+gC0rDQ6gQUIGIKBjAgYTIGbKBibEUSFYVjfgFFclg4DiYhoGkZRpPC0H2aBoKIfh+KQksgU1Ut&#10;TJUMRIheAB8H3NFT1hWKEikJkoieJLZVlXVdgAfq8gKeJ3V5YdTn+kqYgbPwCVJYlmzaAJznNBZ6&#10;HpZ1rTajYAGQgICAACBQOCQWDQeEQmDCyBmmBieBjmBgmBtWBpOBteBseBvyFQZ+LBYMMByUeR+U&#10;SmVSuWS2DhkMgB/jIZD8BTdhS6dTueT2fT+WvtxuMpgJ+v1UTcBASgU2nU+oVGpVOqVWrVeDF89B&#10;sAPh9AKsWGxWOyWWzWe0QQqE59AAok192m5XO6XW7XeogF+R4Bux03jAYHBYPCWR/v/C4nFYvGY2&#10;Uvh8QK947KZXLZewv0AgFkWIIwMnQNEQMMR2BvKBsWBnKBtypvxbreSZuT5iqhjSv8XC6bTjbb+e&#10;PV2O+i4ikzemcDlcvmcA2nkGAB8vmwc3rdfsYQmk3EEwl9nweHxWh8PcAAZtRaZP7x+33e+f4eBP&#10;u4gH5fD8fn9R8Hg+BAQBD9wFAb8n6w7OrCdyBs+gTEIEUCBmUgZZIGcyxn4XJcpIk0CISCwLJkFg&#10;WN6AScw6yh9mgaApAC+hUgGzbkxPGcaOANhOBg6R+AHGsex8yojCKgQhCHH8jSOwoBH+foAAWAJ7&#10;AAzckSnKi5KOAABncdQAAEfR8yrMEwrIeB4IE6cxTRNKpSYAEEKwdaBkEgZUoGd6BriuR+GAYDZg&#10;C2sfAqCqZBQFESRNNS0qEccWL3F8Y0RSFIpcPBLA4AB9H3HlJU3TiEh0HCPBwG0HU7UtSpugQGAd&#10;HkpVNV1IACf0mASeJ0Swfkv1fXVIGiaKBHSv9d2FMUDH+ZCAgIAAIFA4JBYNB4RCYMCoGIoHDIE9&#10;IG4IG9oVF4u/GIxGGAwCAR5GJFI5JJZNJwmEwA/xMJh+ApgwpPM5pNZtN5xJn243MUn8/3+qZgAg&#10;JOaNR6RSaVS6ZTadT6hBjehQsAHy+gFUa1W65Xa9X7BYYITyE8wATB88rFa7Zbbdb7hSn8AaK8wT&#10;VQBH7je75fb9f6gAX8/AACno6QAA36+cBjcdj8hkYIAW43Ly7ndks1m85na0/aAyK/EAAmoGI4GG&#10;YGCIG94G6IGzYGfIG8Jw/GSyY7MJDnqcEQjKxEIpfMd9x5q+He+J8/X5QphReR0+p1eQmlGBwA/H&#10;7Wet3/B4b+KRO/gAJhJ5vF6/Z7a8BHtag0y1iAAE/377v1+/5OAKAq8hOEy8gaBj+wPBEEoudx+A&#10;cAB8H8A0FQnCkEH+n7RK0BKBlggYjIGdSBnigb8oE6QAQMgQLoGaiBiEgZ2JofhnGcjqPt7CqDgg&#10;CCVg+D7igEmUcs05R5Cmjx/lQocTyHJsnOORJKAWAB9n2AMnyxLLNpagQSBJLUwTCwADnytQVnAW&#10;j7QvMU2TasS9AA4CBANCU3TtO6tn2D0vn4B4JTxQFAqWfp/H9DKolSgYqIGRSBlagbLIEfCBw2gQ&#10;PoGMqBjEgb6oELKBn+kp+GkaUbJBMAHgelYOA5IEhUEsR8GUZopgDC8lLzJlYV3XiRkGWQYSofwB&#10;17YtjIUGoaoEGYZ2PZ1noEAZ7vkZxbLyf0S2hbVAzogQVBUgQGgbbdyUEeZ9w2fJ/wBct2zs81DI&#10;CIAAIFA4JBYNB4OB4G94GpIGY4G+4RE4MvoGJ4GTIGz4pBn41mswwHIx5HZNJ5RKZVK4ODAYAH+G&#10;QyPwFNWFLJxOYMFoGSYG9IGxIG6Z1RaNLH202mUwE/3+qAEAQCBKPVatV6xWa1W65Xa9X5YaUkKA&#10;A+X5VLBabVa7Zbbdb7hJicTH+ACYSH7cb1e75fb9f7U9aAA2PNwC/n9gMVi8Zjcdbn+BKo/g+IYE&#10;CgVj81m85nc9FH+EQnl8zn9Np9Rqbc/bqyK+R4Gt4Gc4Gj6ubIGh4GVYGuJU/G02pFJNVYMxMAuF&#10;5pNsYJoGhoGUIG8YGA4GDoGsYGcIG4eLBn2r1fTHs9qhNbR3/V6/Z7YKdmSUwA+n+Bfd9/x+c8MR&#10;jAheF79QDAUBr4A5/oYE6PgAAQAMTAkHwhCKrpqgQIgigQCvtCUNw5DqUwygTJQ9EcSRI1h/tcry&#10;fIEWqBjkgZIKuNKBkW3bYt+b5vpEmqSxKiYEgSmAKAo5YBJuvwEIGVCBiWgZBoagYAoGO6HoGUyB&#10;i69x9mUZSmH6fqoKk9MfTJMr8DsVQZrKs8zTbNz1hoGiBP5N86zs0wCn6ewABKexpQWmE70FQa/n&#10;+kYAH4DAOpgBEg0JR9ILiAhxG7BZ5OpSNM00sETxSrrsIFTAAFegYtoWnAGoGWSBhKjKBmg35xnG&#10;4YBx7OoESSf4IAhIsjr6IaB1IgRrIGHqIo7FqBCUgbLIEcD1H2WpaqYe57vOAUx03bVtqMbYTyaf&#10;9sW5cdyJwCh6u8CR4m/ct23c0EQH+DoPoEAMGXffF2tYgR3H1VJ90NfOBXcYBkSScJyWzgeF00qR&#10;+mQgIIAAIFA4JBYNB4RA0pAzHA1lA0FA2rCYEHYGjoGTIGxIGSYG/IpBn46nUwwGAQCPJDK5ZLZd&#10;L5hBwKBQA/wcDh+Ap0wpjPZadYGiYGWoGqJcRYGuYGs4GT59T6hCXw43GUwE/H6qAEAQEBKjX7BY&#10;bFY7JZbNZ7RabK434GZqAAFarlc7pdbtd7xeagEXA0AAEHAz71g8JhcNh8Ren4BAMAHoGRPAq5ic&#10;plctl8xhn2/wGAHI+wsAHw/wPmdNp9RqdVL3M8waAHm+dLq9ptdtt8LKH6yLyx4GNYHnZi/YG5oG&#10;Hq+/He75NKJVuLkBK8/wUCpzO8Sr4GUIGAZ6MaTA31Aw50IG+2IxKs9XrWp1XvN8fl8/pIXCISBN&#10;a79f5/f824ImujgHmmYr/wPBEEsSewEgiABpBiMD9PhBUKwtC6yAGAZ/gADoLn2AAEAOf0MRLE0T&#10;p6ZpqNKdB1OFFEYRjGQAN03i8A2gYsoG54ABSgYHIGeSBmugZjIGTyBnY5J6HokyBR5GaDw0ABXl&#10;uW4pilLJkqieyBneqJsIGyLJJ6EaBlsgYFvI+R9mUZQpACfB8FS4UKSjO88P8WR2ByAB+H/O080F&#10;QboBUdBegAFBzF/QlG0c2h9geCQAHaKo0oEAaaUfTdOMQf9PgAfR+s6f0OU7U9UMIdx3O8e58O9V&#10;NY1kuUasS2YAU0uCBxIgUQIE8aBVMsJ+Hue7mpTR6UAACILgueh4Wg4ioKYgQwo+np3IHB0yJi8q&#10;BFogYKIGD6B2k2x9nYeopH0fh9FSnT91neV5rCYRnAYAFSrjel+X6mISm2W4ABGbU0X9g+EISfIH&#10;gqABvCuPKa0zhOKYQzriA2A51gABIB2BiuQX8ax03EdZ6gVkOU35T7doCIAAIFA4JBYNB4RCYVC4&#10;ZDYa/IgwwCAACPIdF4xGY1G4SKxYK1w2JE645A2XA0tA37G3pAwXA4nGg1A1pAwvAxDA31JZ5PYE&#10;+2s1ikAX2+1SA4EBJ9S6ZTadT6hUalU6pVY00HqJQA/gAAqtX7BYbFY7JZbNDQ02F8AAw1V7Z7hc&#10;blc7pda++QcFAA3SgcwA/wGBbtg8JhcNh7IAZiCQTAgFXsRkclk8plYU5XLAnm88tnc9n9BcH6yN&#10;DVXw+H4w8eAotpa+BKUP9Wwrq54GGJhGw9NIGEoGHNcAH243HQ3y+aPiqVweZzedzwA5H/M3/Xeh&#10;1+x2ciEGOuQADWMt+14/J5bK/AkFgA6zMe7+BMF5vl8/pPH7KwA6nTAn0+/q/8AQChh6JaAB9J3A&#10;UEwVAB/n+0cFoRAjUseAbWwggrHoEAwDH+2THtoujSIEG7co0FCBvEgT4gA4DXKAbIpH8fDkK8AL&#10;lwvHEcuYfAJNwf8Mx1IMhM8ApqGgAADGoZ8hyZJrEHyBQIAAbwaCsv4BxvJ0tS2uB9gCAy/gCpEu&#10;TJMqwnOb57gAeh4PxM03zgp5/QbEUgngeDUsVCshgHMYFAVDrZrqSSBjagb1IEkiHB2gZdIGdScO&#10;CcxuHqKR9n4fxUgEAIBSzONP1AjJdmDMFMJjUNUVShYZAu2wXgsc1VVlWaCQcrh+HpNVaV3VJ+gE&#10;wR0gsFoAHyA4H15ZFQAgcRpAAA54v3ZNpTMfzFGQgICAACBQOCQWDQeEQmFQuGQ2Gup1PxhgIBAM&#10;eQ6MRmNRuOQUCgWBA0Gv8fxQBMKOymFFyBqKBpmBmmMEyBrKBnWBo2VTueQNxuB8FN9v0BqgAgEB&#10;ASe0umU2nU+oVGpVOqVWDKejAB+v0A1avV+wWGxWOyWWCD8UOkADwSuizW+4XG5XO6VABgOBBMJw&#10;Kj3W/X/AYHBVV+v4BAB0voIgB9P+QYPIZHJZPKQMLMdYAAFuRtZXPZ/QaGvP2BMjRVNzOaJUeLae&#10;pAcDwIIBCSSaUXIVQNaQPHgCaQJowcWwNbwOuwIRwN8a59sFglMBPh8KiTUrXdfsdntABBsQgAB9&#10;v7rdvyeXzYEeDF6AAdC96+f4fH5WPjgAEgfSfX5/v+f2VKGw5snYCQAHqfQDP9BMFQWhYSne0wJn&#10;uc0GQpCsFMKfzTKmIKBl+jgEoGOSBl6gcNKecZxokgTWwsg4ExAAAJAk2qKNuuLDoEO6BkKga3IE&#10;XSBgQgYeoGCiBjQgZPu0fBlGaKatH66gAAC8cWytK7sj8VwYgAfJ+LxLEwzE0IkhkdQACKGJ1zHN&#10;k2sif6tq0eblzdOs7LmfkqAAcQCBCAB7gEBc70HQixhABU1geAj30LRtHKkfp/n/EyeBkgZLoGGi&#10;BgYgZ7owDKBmqgbFoEmyBDYnyeG8b0VABFkxAXQQAAqCsaJOwaWIEmSBBAgbSIEb6ByAgRDIGf7t&#10;HkcB0yefx/ylPVH2jaSdkqVIKvArlp21baMh+DJtrWDFwW5clyoMewAAUABlAQi5/Vdc1422AwAn&#10;4AAXAgcQAAcAtPXlf9tH0dZ4AAfx7HzgGE2jSQAGQgKAACBQOCQWDQIaQNYQMMwNpQMkQN0weKAm&#10;BmiBnaBhiBs+BjqBviKSOBtlsvxhgEAgMeSSXS+YTGZTOYAwGQIMBh/j8BT1hTSgUGRg2BiSBv2B&#10;tuBvehU2nU19s1mlMBPx+KgBSoCU+uV2vV+wWGxWOyWWzWJDrkZAB9v4B2e4XG5XO6XW7XenEEOt&#10;wAD0NN28YHBYPCYXDXh7AEFABogqQP4AgLD5PKZXLZfCAa2AAUABsACiPPMaPSaXTaeZvIGhoAPo&#10;DUTUbHZbPaYN/gB/sinrKBkyBpyBmyBvqxquBlKBr2BkeB7eZNVqyieyza3AG7ANBqdz0BT/q9+u&#10;Ph0uwpgF/P6sVmt+D2e33e+DH5HhLWvvJfD8fn9ackBhogAIgLP+/cCQLAzBH0BAHAAcwaN8AABP&#10;XA8JwpCqugEfriAmdbPgMfR6QtEMRRGmQAg+D8IAhBcSRZFsWH+fwAN0oAKIGdCBt4gTkLkoyBF0&#10;gcYoE5iBMAmRomilCVOpFyKAeB6BA6Drtp9JjanwY5lCmAZ+n2rCBQlKswzE95RGwGwAH4f8wTHN&#10;k2tmGZ6GCAAYngX83TvPDTHyBoJgAcIkDOgQBzXPNC0Mu5/OcerEzQflD0fSC8BIDriAiB8g0jTN&#10;NLIf7bxmmghOSgYioGXi7lY5aBiqgZcJmZxnJRQSWzcCAIIEEAQSm7tNsKfB5Hqqh/gC9MI15Y1j&#10;qaShOs0fZ9gDZFoWimAdn5OQcnxO1pW1baBn4B4IgAeoqjBQVCW5c9In6ftnnQeADgAfJ9rfdF6W&#10;MEIDHMAAHgI0V639TMgmQgKAACBQOCQWCFuBqSBkOBr6DQ+IRGJQNLwMvwMrQNaROCshkPxhgEAg&#10;MeRyTSeUSmVSoIhGBCQSP8fgKaMKVzecTmdTueSp9uNxlMAv1/KiaAICT2lUumU2nU+oVGpVOqQY&#10;2IcNAB8voBVWvV+wWGxWOyWWCE8StYAE0RNWzW+4XG5XO6U5/AkF1oaDuBAMB3XAYHBYPCVV/v8A&#10;P+RYnFYXHY/IZHJQQDvZ3gACPx8ZPOZ3PZ+vP2BMibj+BsCFw2xwqBE+BlWBriUsFgyC/STQVIJh&#10;OBCcTzKjzbc8OcPt0ukpAF9PpUgOaUnidHpdPiFw6hkAPh8gHqd3vd/ClggOgAFQeeTwen1euxzS&#10;BA4HQLF+z6fX7Tv5wT8/f+f3/Iifh+IEw7/wLAz+n6w7SJWCiBnMgZMIGNyvvigThAACqBiagZnJ&#10;SXpetsvySwOh4KwyAAUhS4CaxIzp6nqfYpgBBKjOfFsbxw6Q2jev7tRzH8gM8KYYG4AAoBYbsgyV&#10;JbCH+AwDIEEwToE90mStK6ywIfx/MQ7ksS/MCwgCeZ4gA5R9TDNM1KfBJ/wWnJbIGIiBi6gZUqmM&#10;qBkggZpoGHyBzQlBclykCaNxIALgugQWBZFYBQvNaynweR8CkgR+lSo7oUjTlOpSOA7AQrR809Ut&#10;TImJ4QmgtYOGjU9X1ggQFryAAgiEvq/1jXU1MOxB+tFXdg08AR8nvMx+wFYVlS/Lh/GQgICAACBQ&#10;OCQWDQIhwNYwc3wNSQN+QN+wcAwMBwMDQM5wNBRCBiuBtqDyOCrRaPxhgIBAMeSSXS+YTGZTOaQQ&#10;MBiBDAYP8fyoBMKa0GhUOiUWjUdrtd9lN8PgBKgAgEBASj1WrVesVmtVuuV2vV+gqSHgB+RGwWe0&#10;Wm1Wu2W23TElBppAAihdoW+8Xm9Xu+X20AgEQIYjGBSq/YfEYnFYu2v9/wJ9PqBP5/YzLZfMZnNS&#10;5+g4IQIDAfN6PSaXTW1+P5/sijAKBmiBpCB1SBOeBsWB3fIQMIwMWwMcwMJwNxwM6wNVUdYLCUSq&#10;WaevhoNQIZDKeT6gdDtUVptN9lJ9vsAqmogPadv0en1etVckAP2J+v5fP6ZojBW7kMKbr6/3/P+t&#10;5/gUBayB4ICBAG10AQXBkGqux4AAGf59gAAR/srB0Mw1DaZnieKBHue8ORHEkSH6qLWK0FyBkegY&#10;hKNESBFqgY2oGdSBwwopVlW5qVpbEqRg4DiBBqGrrpU7MgNIcZxu+srxvK88lSnKj1EmSaBPDKst&#10;y47QlBGa4ACODkwy7M0zsuf0BgAfQax+w00TjOS+gKAbKzhOc8z0tppGiAAAnVG890HQiuvjFKzh&#10;EgYeoGEyBgSgZ2IHPyBGMgZ3rAU5TpQ8sfy4DoOoEHIcyOn9Cr2dh0nwKYBKiVCfSlU9ZVmmpIko&#10;i59n4itaV5XqYCGCZngAIAHWFX1j2QgjAJyGCBKlZNoVpC6BHyfLJxzaNs0KcABUUeIBN7bVxUGx&#10;x+mQgICAACBQOCQWDQeEQmFQuGQ2GqNRvxhgEAgMeQ6MRmNRuOQUPB6BDweP8fgKTMKOymVSuWS2&#10;XQNwOB9lN+PwAqiKAICS+eT2fT+gUGhUOiUWOqtVgEATWjU2nU+oVGpVOoEAAygdv1g1SuV2vV+w&#10;WGfg0GwIiESBAMB2K2W23W+4UR/xQAP8HA+BASd3G+X2/X/AQN2voHAB8P8D4HFYvGY2jP5/P1kR&#10;wKwNvQNIQM+xjEwKlQJ8wN/1JNpuJXqLY6hCAQQIfj+SSYBSjVbWOux2Pgpvt9ARUbK97bhcPibV&#10;WK2lP1+8Xmc3nXwbvZfgAbPRfc/sdntVIFguBEMh2m19vyeXzSqbAUAOUDiLDAPvef5fP6QoGgh9&#10;gADgV/fX/P++b+n+yaNgugZ0IGRaBjsjDMoE+IAEQgZuqkS5LtOAjUwAg4RPcAAgiC2KTw2xZ5HG&#10;cwpgIfh/t+AKdRJGEYuGQJMAsAB9H2AUZR3HjFiQBxjAAIgFSDHsjSOuAHMKAAmCY8UkShKKpv6p&#10;R7AKCIAH6Ab1SlLsvKa/b+rVL8yTKoB/H+f0CI1AyBQQgUFIFBiHGugcsIEJqBmWqRKkqiSKQ1HY&#10;SBIswiRE2czK6fBjmPFKat+vNE0lSaNkIXgcxvLVKU3TiFCEBEgiCA8i07UtSn+CAIKWK4uLy4NT&#10;VhMs0IEep8R05UdVjXVEsggR/tHXdgzIyDJICIAAIFA4JBYIF4G6IGi4GdoND4E14GEYGTYGy4hG&#10;Y1G4MkUi/GHAgGPI5JZNJ5RKZSJhNAiOR3+PwFM2FKptN5xOZ1O5S+2u1ymAn+/1QAgCAQJPKVS6&#10;ZTadT6hUalU6pBj+pRKAH0/AHVa9X7BYbFY7JZYIRQUxgAQgTarNb7hcblc7pTX+DQaAH+S4sAAH&#10;XbrgcFg8Jham/wAAQA9QKEAA/QEBcNk8plctl4I93xAn4/MVmNBodFo6+/WRNoRAoVAoZAodJolA&#10;opAr6AIxY0UipBM5HpKkJxPAiWS5jMwFNd9yZu+3e7ym/n+A6LM6Tyut1+xykypASAM6Auz4fF48&#10;MOXguAANnatvJ7fd77G/QkFAA9zSc4EBcl8P5/f8nLEJEAqugCAbwP/BEEwUjR5nogR9H0z8FwnC&#10;j/qO0zUIShaGpO2IANmADatusRCkKkC/t7CqHhQFCImuRAxjzGRnJ0eKBnAgcAxUqJ9nkeQpgCxD&#10;pgE6sdyNI7lFiXgFMefsJSRKEosuFZwFqAAUG4WkpS3LjCn+Cj6AAOY6IEAj9y7NE0vifyBHaeoD&#10;gAfZ+sBNU6zsrx1nWgR7HtO8/T+qUMJU1IANWADWgA16Sw9EERLIQJAt2AUUygFYVoEMIwgge540&#10;7HSbligYvoGfdAJQcZux+fs5qKAMiVNWFYpUbZxTgfx/SfWVdV2gwRnaZQABCdRk15YtjL0BoHMe&#10;JgnpFOlj2hO5/q2AB7GsbwAH8ec+2jbs/m0AYUgAdwBTDb1zzVW7TICAgAAgUDgkFggXgbogaMgZ&#10;5g0PgTTgYRgZQgbMiEZgT/gb9jUaPh8fjDAQCAY8j8plUrlktl0GFgsgSnU5SQ6vnDYl8FcMDYM7&#10;oFBoVDokPbrdfZTfz+ASoAIBAQEotTqlVq1XrFZrVbrldgzgcEbjleslls1ntFptVrggkd7OAAgd&#10;8Ytl1u13vF5vVWegEBwAYYWKoAfwBAd7xGJxWLxldA7+ewAGj0n4QfrtxuZzWbzmdgj0F8ofQYDu&#10;e02n1Gpsr/f7IncIgUKgTWgbPlhMgYGgbAgbunbsgaLgbllp4PEjksn1VbFwugRWKz/H8lATC5fX&#10;oK7XdJe73pvUqXY8Xj8nYdTqsXl9Xr9mZGYRb4AF4P+Pt+33/FofgGBAAdwPhigSoPzAkCwMoYAn&#10;yyIHmKXAAAMd70QPCcKQqjR8hsHoAH6DQPQtD8QQofzCNcl7YAA2S9nEgYlIGaqWjoOjkJMlEQoe&#10;F4XoELIsuk6jrRs0xblufYpHwfAAlS5LwyBJkmuwcUVgA1knSpKrUBwDxzAAGoOxTK0vzAxJ/AK3&#10;R9BCE6BJLMM1zYth9n2AACm+bQAAGex6TbPM9LOeJ4oEezIz3QVBqufrWRKlwCoGIbEnui6Bnqlo&#10;2DYkYCgK5UqhgGCBC6LsepLH9CLYVhWKTIzvpLJdRVXViWH4flW1jWSWBeBpuAAFwEm7WdeV6AB9&#10;gMBQAHUEIbykw1fWTQgBH/WAJHrFYDn4fFlWrURxp6AM+2tbk9H6p5kICIAAIFA4JBYNB4RCYVC4&#10;ZDYaaDQ/GGBAIAx5DoxGY1G45BRmM4EXy+/x+ApMwo7KZVK5ZLZdA0wmH2Unq9QCqYEAwJL55PZ9&#10;P6BQaFQ6JRY6IRDApNRqZTadT6hUalTxQA22ABO/2xU65Xa9X7BYZ8/gQCQA+hcNaUA7Fbbdb7hc&#10;aM/wABAC/AAAgDdLlfb9f8BgYGAWazAAAXO58Fi8ZjcdRn7AmRj6EZDJEgHmYvlKANBpAjGY5JJg&#10;FKM5p42r1e+ym/H4AVRpJ3qNptdtjsyAdvu95vbkKAU4qwCnHvuNx+RTH4BAQAHaHRhAgCAuT1et&#10;146/n8AAK83beX4+ux4/J5YOCmqygABnU5fN7/h1siAMn8YNIsxmvtBhsNoEMwzNGk79sEaBoNY7&#10;QBFQALptnAkHwgxhuG4gR/r5CMMQyvoVniYwABUeEPQ1EcSLAfQGAiAByiGLwAH+nUSxjGSmr5C0&#10;ZxvHCmAubxjgABh4HJHMhSGlp+yM+sIC2LaJIoi0MBuG6BIhATSyIqZJkm1h6HpBSlQdK0wTChI1&#10;DI8QDANMU0zUgoCHCby6nEbs1znMSbAWABhgAi7ty/Ok/RiAwBLwGQKnCAAIAMfE/0XHJ2HUvKa0&#10;ZSUYvmZCAoAAIFA4JBYNB4RCYVC4ZDYaVyu/GGAgEAx5DoxGY1G45BR0OoEazW/x/FAEwo7KZVK5&#10;ZLZdA0ymX2U3o9AEqACAQEBJfPZ9P6BQaFQ6JRaNHSGQ4EAwHR6dT6hUalU6pUQu22KAAo2GHVa9&#10;X7BYbFY5++QYEgA3yAYgA/wHPLJcblc7pdaIBAE/QAHAc8wACQJertg8JhcNh4I53LAnnfsRj8hk&#10;clRsEyMnQykUolFItl6EPIuADcbpJJpRntRG04nJnNZvAp3qdls9pkymU4EBbhtd5vd9cQWyV6AA&#10;Zwt/x+Ryac+QcFAA3iWbrbb+V1et144BAC/L2BnXfwE+ex4/J5YO+gECAA/p15vd7+s/X+AMt8IM&#10;TidEqZnftBdAgQ4ji0qKNO/rDFEUTWpsnCdN3A0Hwgx4uikeoAAKAsIwzDTCgGZRjAAAZjqzDcSR&#10;KsR8gatBvCKNClwdE0YRiogBgEfwAAyBp6AABACO5GUfyAoR6HmAIAH0fUgyTJSXPkfz6p83YTIG&#10;ASBmygZ9pXIqBBcgcMIEaqBnujIlCUzaKtDCAeh6gQ6jrAaTyWqpoGgmZ/H8m6ctjOM9z4hYVg4e&#10;AAAFLU+0LQyBgCX5fUEX7h0PR8+H4CQKgAd4yjugQCRfSFORg+YAH5Hx/U/TtSx+bpvyod540JU1&#10;XRI+cnICgAAgUDgkFg0CAcDJ0DT8DB8Df8DdsDKMDZMDfcHjQGi0DCUDJUDasajRFIr8YYBAIDHk&#10;kl0vmExmUzmkEH4/gR5PL/H4CnzCmtBoVDolFo1HV6vfZTeTyASonwCAlHqlVq1XrFZrVbrldr1B&#10;KY+dAAAoCr9ntFptVrtltt0yALRZ4AAbQZ1vvF5vV7vl9s7/BgMgREIsIhN+xGJxWLxlrf8+AD7B&#10;4VAD/AscxuZzWbzmdkjIZ4HADkc+Hz2n1Gp1VrlT9ZFGLEDTUDfsDoECs0ClsCh8CTsDPcDdUvzA&#10;Ai8Cj8CkMCkczIBAlE+lmrrxBIMCPZ7nlR2/U71EYLBpb8fQBqE+qff9Xr9ntAAVC4BAEq931+33&#10;zQWZi3AAUZRavxAMBQGtp/AgCIAHyKYtsNAkHQfCCjMesx9AoDQAH8AwEwjDkOw8l50HOiJ6HpD8&#10;TRPD5/H816immgYRoGFqBnMg8YIFACBA2gZXoGKriI65CQJEmgchylACAI6cUIOIYhoEPw/O2n8l&#10;tSeR2HwKTKn8VKovTKkvzA9RsG80R/IjMM0TS1INGfAANmcWc1TlObGnqBYLOMIY9QwAcvTpP9AL&#10;Ynz5AoCyzAMA75UDRdGLSDAHHqAAGAQ2tG0tS6sn6fsVqE5IAHYgYsoGVKZgKgb+IEIFRoGNKBnk&#10;gbiuOAFPOWADmpkHAcOiAUlTRJqBECQMpAE7tMLeZpmqWf5/PM+apWNaFoqDTVFWla1rpgDZmFgA&#10;ANmVblsXDcR+AoC4AHgOZCMqAlTXFd1jADZYAAEfESgDTd33zaB5n5DZ8n9P19YFQMzH4ZCAgIAA&#10;IFA4JBYIIYG3oGQ4GvoND4MFIGqoGO4GgoGhoGBYGyYGEoGSoG1YhEBiMX4wwKBQGPJLL5hMZlM5&#10;pNYIRSLAkGg3+PwFP2FNqFQ6JRaNR6Q3G4+yk/n8AVSAQCAwJSKtV6xWa1W65Xa9X7BQnO54E/3/&#10;YbRabVa7Zbbdb5mIGcrQAHmVdLheb1e75fb9YX6FgwAHwfELApXf8Vi8ZjcdbX6/YE7nfAn2+wDj&#10;81m85nc9LwQCsyBAKAs/p9RqdVbrM/WRQ4lAnVAynA1fRwfA2jAw3AyTA6DAo9ApBApFApJNBeL5&#10;TP5bq7ARiNAkOh57PwFweh26K3W6+ynZgEqKkAqr3PR6fV6wA8Hh7Ph8flnw2xlYAAuxPv8/5/f8&#10;tp9gowZ1jkjQAAKAz/wVBcGKOfyzsIfTTMi00GwtC8MJeBYFsQjkMw/EELqc1yjmsgcKgAJ6Bmyo&#10;4OoGWiBhYgY3IGNSBgYkKRpqFgWJSqTnxCh4kCQgREkS66gSC1JzHMph8HwqEfvPJUqSq9CpStLM&#10;tO4CJdooBxcIpLcxzIxx9AmDIAHCN5HAAf7STLOM5L4AYBznO88L5LE8z5PquNa16jCwgZSIGfiB&#10;mAgYsoGyqhBwgZfoGA6HnHHLkJqFAUR8qaXS0JLfgARhGSQ7LUxwgTJIEe8GHGccnSgqKpynP1aV&#10;qoU91tXNdJqCReIoCBclTXdh2Igh9ApNJyDjNp/wRYtn2haNpVrXFp2tPlAICIAAIFA4JBYNAgNA&#10;zdAzBAxRAwJB4lE4GJ4GlYGQIG5YGSoG1YpBhAIH4wwHJx5IZVK5ZLZdL4MTCZAkej3+PwFOWFMJ&#10;5MB9AzFAyhAwbA3/A3lA1VA0NA3FPahUZW0Gg+ym/n8AlQAQCAojUrBYbFY7JZbNZ7RabVZQeD4F&#10;XLXcblc7pdbtd7xUgiu1YAAevFXecFg8JhcNh7y+QkGQA4TYiwA/wIBcRlctl8xmcLOYEFQpRwOB&#10;81o9JpdNp5e6XVAns9tRr9hsdlhqw/mRZw1AwhA2tZ93AhrQoGioG4ZcHg9Ja4A5Ts7WTSbAkkkp&#10;vOQFO8PD4Er4GI4Gm4GloHboEgYGQoGxYHP+dBk+n6s8nlWoFXvb9/x+f1Ki6Wn6AADMo/cBwJAr&#10;ZAKYpfQAYpgQNB0HwgxB+gatx7icK6BJPCMNw5Dq0M4AAJAmgTQw9E0TxQnh8nyo5+n5FMYRjGSC&#10;H6rDbxmiQLgukqTuZHCJCeJ6BEqSrqp0xA3oGR6BkkgY4JaVKBisgYloGWz8EaRqrHoej6AA+0fz&#10;DMUCDcNh/QAhMxzVNb2gMYUFAIYZezZOk6tMfwIAiAB9i2MMMq/O1A0EwgAvqBLRACAYBUHRlGrw&#10;fB+sofh/0XR1LUutR/tsukmrVM6BKSgRsIHOaBNWgSjoOCYJx4lE6CgoYAEwTEjOuxFSgA9CEIGf&#10;aWiIgZdoGaSBhe/BFEUqx4nirTrUBTFn2gqA7js0E02ja9sJaARgF5L5fVxbNw3Egh/xEAB+jQNS&#10;BAJZ1x3dZ9UsiAFCvrd97WxGtUH/el737S5/H6f5kICAgAAgUDgkFg0HhEDfEDAkDAcDf8Df0Sh0&#10;DAMWhMGiMCV8DMEDecEBwOfjDAcnHkZlUrlktl0vlhRKMCTicf4/AU5YUwnkvCUDF0DYE9IsDXUD&#10;adAntLpkrSyWfZTer1ASogQChtNrVbrldr1fsFhsVjsllg5pNETAoFs1tt1vuFxuVzulaAa7XIAu&#10;64ut9v1/wGBwV1f4UCoAfpwOcCAlswePyGRyWTv7+iYAeD0AQAfb8zeU0Gh0Wj0kuCANfgABAGje&#10;l12v2Gxvz/f7+ZFwMsDRUD1MCS0Ddsggc/gQPgZqgYRgaDjECD8DL0DV0DK0SBIJksnAcp2VmKhU&#10;gSeT03nICnfdhKlgZagZNga09ECVCoqNTqtXrPx/X7/n9goiiGfoAAI/L/QNA8ENGBphluAAGQZB&#10;MIwlCbAAk4g0jSxkCwpDkOw8rR+H8i5ynoCAAHwfrHQ/FcWRalgIggibrxdGkaxsAB/H+263m+gZ&#10;7oGKCBm0nojIG9SBF4gYsoHFRCoGxaBBWgZsLW7KURuhAqiqgTLC4QJSzAa6tHGgZjogug6oGRKB&#10;mcgYazO+JXleqJ6M0VDyw3LE9T2/YdB0gSTz5QVBviB5fliAAHF8jtCUbRzRH6CoLgAeY6kExkVU&#10;fTVNsCrCLgDUFOVFUa6NoiKL1JVNVLafrbLMEaBm2gdLoEQCtVQAC8oECyBiAgZ4IGISB0QgRNSe&#10;+Z+qPHFhUIDwPIEJIkgoAR42rXClumgQsIGfa4C6gZJoGeiBvAgUdv4Y5jqifZ9qrUCsVXeN5K2c&#10;pyoE2l53zfSYBccJZgAFRu3/feCYKgx/ArXh9DoPSBLXg2IYNQIAJza+I4veJ+n6jd8Yxj1V1MZC&#10;AoAAIFA4JBYNB4OUIGroGbIGloREYkqIGNoGSIG2oGKYGxoGuYGWH9IxY/JMEIlKZVK5ZLZdLwlM&#10;QE9JpL4O7IG14G/5tL0BDYGDoGNIG053PaRSZcxGI+ynJgFFAAAgJSqtV6xWa1W65Xa9X7BYYQ8n&#10;lYrNZ7RabVa7Zba0KGysQAJWtcrdd7xeb1e75bX+FQqAH+dTvAgKBb7icVi8Zjb1PACAHyAQQAH8&#10;AQHjs1m85nc9Ln6/oJkc/pdNp9ReZG/WRYhNA2xA1BAzPA33PZRAmDByFA3bF4GrIGlYHhdTx7vl&#10;YFP4EdoG4YGSpzyJYx2O+yk+32AVTAgHVep4fF4/JBn6/fL6fV69SIWirwAH2fdvZ9ft97u/wsFg&#10;A/TyPrDMQ/EBwJAqspGgR3HoxB9n6zMDQhCMJJYBABnyAACgE0UJw5DsOH+fzWLSjyBBWgZSIGP6&#10;BpwiQPoGRiBicgZPIGNKBhagZJoGHyBhU2EPQMUKBiu56Bi2gZmQMWpaqcfB8KiAUovBIEqSq9YH&#10;KFK0tS29IRGyWwABAaswS5MszM+fwJgoAB9DWOKBAJKczznOi9NCyJ3nqA82QdOs/T+vALgGnAFA&#10;Ee9AURRKzn8f5/tatDSAAcSBg2gdIpcniBGogYXIOfCBgMgZTyNRTTAEgb6OkgRfIGIsgFOU7sLI&#10;7gAsxOVS1xXKkA/Fyp1PXVgWClwRnGYAABCcZhWFZdmIQBoGoEJgmO9B9m2tXVGoEkyBRBa9vWEe&#10;gDzWfICAVb9z1xRjWICAgAAgUDgkFg0HhEHEMDM8DGEDFMDB0DdsDakDYUDTcDecDBUDTMWgaRgb&#10;4hMnlEplUrlktl0vmExgpfgaXgbVgZUgbhmU9n0/gyiUT7Kb2ewCVABAICAlAp1PqFRqVTqlVq1X&#10;rEGEMLAACAVZsFhsVjslls1ngojcjBAAgcDAtFxuVzul1u1TBoNgRIJMCAYDu+BwWDwmFrD/pcCB&#10;16AAEpuGyGRyWTykDeL3AwAfL8wGVz2f0GhrL+0jIuuMAAPgeZgT5gbwgb1lmsAD60W3tDngYYgb&#10;vge6nrpgZC3CSST7KT3e4BVN+x+46HR6XTFYrgVe6fZ7XbygmdrJAAjdum7nl83nuIMBkCIRDv2d&#10;9Hx+Xzpz/f8Ce72gT9fv0/z/wAlh/AoCwAH+BQFwDBUFwWf5+n88ixgCgYQIGEyBg01aSoGdSBm0&#10;gZvoGf0GRIggEJEqzhIEHbcFYViiHoeikK8pkSxtG7tAtAoAKVHEfR+24SG2XIABEbRbSBJMlMif&#10;wJgoAB+DcOSBAIAslyvLC5n/EYCHweiun8/sszHMiyH0BC9H8AgDzLNs3KtLZ/wisQuoGPCBhOgb&#10;4JSbCBkmgZLTe7kJoFC6rH4gZuxbF4puVGavOfQVJUml4IgigUe0pTVNpUEpulw8Jt1BTlSVKgZ+&#10;gkCoAHiMw7SpSNTVjN0JxGBp/nkxsoVlXdJn+AbHr/XlhTc0kIICgAAgUDgkFg0HhEDFcDacDecM&#10;gaTgbUgYygZ0gYegYPgZKga4hMhkUjkklk0nlEplUrlktl0vmEqWSyfZTej0ASoAU7Akxn0/oFBo&#10;VDolFo1HoTud1IplNp1PqFRqVThI2fLDAAzerCqldr1fsFhsVCBoNgRLJcCAYDsdtt1vuFxpz/A4&#10;HgU7uV5vV7vl9goGuwBtd+wmFw2Hpj9fz9ZFNd8DdMDMkDYkqHMDVMDeEDIMDduI0Gh0UpT6fmr3&#10;e85u890et12vw4YDF3AWw2233FvFLoYIAEzoYG54XD4lOCAQgRZLMCAms4vP6HRll0BFqtnS7HZ7&#10;UHeGbAL5fHb8Xj6D9gWNoowgbOgaJgZ5n0SgRcgZTga+8n5/UhbrBcApgEe58lQAIBAC5z9wTBTC&#10;AYDwIgBAoAwXCcKL0e52HqAB7nVDMKw9D6wgIA7agyE4HQhA0QRVFanH6fgAAGdrIgEfJ8xZG8cK&#10;KYJxBCABwHjB8cyFIaXwKf70KIKCBlcgY1oGS6fOWgRNoGKyBltIkssKfZpmnAAAgCnTmS1MkypC&#10;cpyzNNU1oKcABBEABxACD82TrLQEn9DIZHwYsYH+f07UDFkbLsZYAhqADNuRQVGRWBgFn+AACgLR&#10;tKxAfp/yOgKAACBQOCQWDQeDiuBtOBoqBniERGJJOBl2BlOBr2JRuOR2PR+QSGRSOSSWTSeUSmUP&#10;VarspgR+PpUAKaASVTecTmdTueT2fT+gTt/CiFAABgKg0mlUumU2nU+oQRjtQGgBitMHVGtVuuV2&#10;vV+dBIDvQAGQUsUAAQAv6wW23W+4XGgP4BgUAPkQCcAP8Egy5X/AYHBYOCOd6AsAPR9XbCY3HY/I&#10;UF/v9/MilO2BuyBlyBs6Bv2N0iBDOBquBvKBkOBuvI63Xa+RPtWKwpgJ7PaZzXYbveb3IvgfkaBA&#10;Obb7jcfkW1vucEgBvOcEcnpdPqUoEv56gAav1jUa99XweHxSO6XZ5B+FPwEVnx+33e+DNxrvoAO9&#10;1vz4fn9eF/gEAMspIioGVzToGXCBm0gZ4IGCCBhMgYfIGESBi0gZUv3DEMo8fZUFQ2p7numaBOLD&#10;USxMxx9hzCK0xJE8XReuJqnHBppnG9kYRxHKugMAp/gAEYRR8ALRR1IsjKVHyBMovckyPJ0np6EZ&#10;8GsAAIn41koSzLSUNA/6nM4gRKoGvyBP8jx7IGLKBlnLc2t2fZrmu2rJpmAIAxbN08z0gxoGhJUm&#10;z3QM9nmEQXAAer0UFRU9HhBYAFTC4AH7LtF0rJwGAS0AtCQzQNgqfdLVDJ51HS/x6HpQFRVVHLKo&#10;CIAAIFA4JBYNB4RCYEB4GbIGFoGAYG/oG9oGmIG6oVG45HY9H5BIZFI5JJZNJ5RKZVCnwwWCUwG+&#10;H0qAFNQJK5xOZ1O55PZ9P6BQZI/QCA4EAYlQqVS6ZTadT6hS288woAG88arUa1W65Xa9X5yBAKAg&#10;AFxECwAAQFSbBbbdb7hcZ8/roAHy8n0AH8/X/cr9f8BgcFBA8H4kDgfbMHi8ZjcdP34AH+yMflct&#10;l8xPHA03kU74AFRSAFN8zpdNp8GHQI5gBZL7qNhsdlXnVGgA53Ps91u95P3e/QYAFS7CHen/Rt7y&#10;eVy48BQLFBaJbyDQZFOZ1+x2YEGQA6QACwE9O14/JvIplJEBoGQLc+IGzYG9fL8/pB321msUgC+H&#10;wqaMALSPrAUBsEf5jmMgS6wJBcGLiEAQLSDoOwbCkKq4eZ9oYYBzBK4zkQtEEQqE5yBJrEUTxQng&#10;HAavoDoZFMYRikwAn+fz0JCC6BnQtxxIGJSBmrGUhMGfZcFwKYBHyfKaJtIcnSegx5hGF8Sw/KEr&#10;yGA53NyAx2NZLEwRkeJ+rQWR4B+AB+gBK0wzbCkTAABjggAAkAzdO8LBOCh2gACYFHvPFAwovsbI&#10;CIAAIFA4JBYID4GnYNC4ZDYdD4I64GhYG5IhF4xGY1G45HY9H5BIZFI5JHX+lEoDH+FAoIH2/n8A&#10;pLM5pNZtNioi0WSGQ222gCGKxWeFCbzewJvSaVS6ZDgKNhs/32/H4AabV6xWZAsGCwQicj2e0+CQ&#10;YDG81VwuDlWrZbbdTgIBKlVKtb7td60Ih+P1UAwCAX2fTgcDkXigUHTeMVi5o73zclWwhEAH6/X3&#10;dcZmc1HFerzmLmWy1UlyCQTYWyKRTu4M3rddDwGAwK/w4HIEAgFl9fu95AnC4WkCD6fSarwiEQuw&#10;UikWUiN7z94MRA73+FwO8Mx0O1eHG63WBSeYTCfXW8HgQXGxGIPe37cYBgSCXp7vp9ft9/x+f1JS&#10;5A1GgYqIGVr9wJAsDPaCyBmWgZqIGJcDwhCMJM0bKBn1ByBnFCcNw5DqkvYgRfIGF6BmtD0TxRFK&#10;NgWgbWIEVyBjPFUZxpGoAAOgZPoGKaBxxG0fyBIMhSHIkTv6gT/oFAKBQHIsnSe3sEoFBaBQagUH&#10;yhLMtNbCqBQvK8My3MUxrbEAAREgUSIFE0yTbNykxYgUXABGCBRlN88TykUfABHSBR4gU+T1QdCU&#10;LQ1Ds1I4ASSAElgBJtEUjQ0pABKgASsAEsUlTdDS6AEv0zMNOVHN8zTQAE1ABNlSVZMU4gBOc6gB&#10;O9W1rKE+T8AFARvWzMoCgAAgUDgkFg0HhEJhULhkNh0PiERiUTikVi0XjEZjUbjkdj0fkEhixcga&#10;jgZUgatkUrlktl0vmExmUZC0DZcDakDJcznk9n0/oFBoLZgb6nUDcVCpVLplNp1LHsDX0DF8Da1P&#10;rFZrVbrkQBcDcEDV0DM9ds1ntFpn4HgafgZTgdstVzul1u13vF5vV7pUkgUmgUogUqvmFw2Hpc1g&#10;U3gU5gU7xGRyWTmFEgVGx9IymbzmditRgVTgVVgVXz2n1GpglfgVhgVjgVl1Wz2mTuQAt0CuEC2+&#10;132/4HB4XDu1+AGAAGCAGE4nN51MxQAxgAxwAyHP7HZoGWAGY62a7Xh8Us0AA0QA0gA03j9ntjWs&#10;AGuAGwAGy933/ER2+5AG7ADevzAMBQHAkCpgLCBk8gYtIGWEDQe/IKoGYiBmqgYpQhDL8mioqBii&#10;gZyQ1ETwh0gZcIGGyBmxEcWOeBSBu5ByBDbFsauGAyBk0gYoIGCEbKEgIIAAIFA4JBYNB4RCYVC4&#10;ZDYdD4hEYlE4pFYtF4xGY1G45HY9H5BIYsBoGDYG8oG+5FK5ZLZdL5hMZlGQDAwfA37A3nM55PZ9&#10;P6BQaDN4NO4E/qFSaVS6ZTaUA5tA3hA6RTqtV6xWa1EwjA3zA3tW7FY7JZaSC4GB4G7rNbbdb7hc&#10;blc7pdbtd7xeb1e75fb9f8BgcFg8JhcNh8RicVi8Zjcdj8hkclk8plctl8xmc1m85nc9n9BodFo9&#10;JpdNp9RqdVq9Zrddr9hsdls9ptdtt9xuYPAQgAAgUDgkFg0HhEJhULhkNh0PiERiUTikVi0XjEZj&#10;Ubjkdj0fkEhkUjkklk0nlEplUrlktl0vmExmUzmk1m03nE5nU7nk9n0/oFBoVDolFo1HpFJpVLpl&#10;Np1PqFRqVTqlVq1XrFZrVbrldr1fsFhsVjslls1ntFptVrtltt1vuFxuVzul1u13vF5vV7vl9v1/&#10;wGBwWDwmFw2HxGJxWLxmNx2PyGRyUFgIgAAgUDgkFg0HhEJhULhkNh0PiERiUTikVi0XjEZjUbjk&#10;dj0fkEhkUjkklk0nlEplUrlktl0vmExmUzmk1m03nE5nU7nk9n0/oFBoVDolFo1HpFJpVLplNp1P&#10;qFRqVTqlVq1XrFZrVbrldr1fsFhsVjslls1ntFptVrtltt1vuFxuVzul1u13vF5vV7vl9v1/wGBw&#10;WDwmFw2HxGJxWLxmNx2PyGRyUFgIgAAgUDgkFg0HhEJhULhkNh0PiERiUTikVi0XjEZjUbjkdj0f&#10;kEhkUjkklk0nlEplUrlktl0vmExmUzmk1m03nE5nU7nk9n0/oFBoVDolFo1HpFJpVLplNp1PqFRq&#10;VTqlVq1XrFZrVbrldr1fsFhsVjslls1ntFptVrtltt1vuFxuVzul1u13vF5vV7vl9v1/wGBwWDwm&#10;Fw2HxGJxWLxmNx2PyGRyUFgIgAAgUDgkFg0CA0DBEDAMDfUDe8HiUShsCAcTjESf0DjcZj0DAkHf&#10;kfjEXgULgUhgUjgUPgT7kkTkwAisxgT/jkDnE2g0qnkSnYAfs/olFo1HpFJpVLplNp1PjMoAD4qF&#10;Vq1XrFZrVbrlFhMCA8Dr4AAU6gcwgT5h05rttt1vuFxuVOsYLucStAAel3vl9v1/wFJn1SodptlK&#10;B8DwoAetmwOPyGRyWTjIJgYNgcsADyzOUz2f0Gh0UemeL0enrAfgZbgYqgYWkEDdsDcMDUUDaUxH&#10;0DLkDmceoNBvLrga8gbDmM1TkDzkCONEKkDIcDDUDB0DvcCdUDZMDTeOj6IgYVmPBgdUgTjgawgb&#10;ajPKpFBxfNADWgar7Go/X7/lKCKBi0gYct4/sCwNA6rBagYoIGEjxoGCaFM6gR4oGdiBnQgZkIGV&#10;qBrVBEQRDESPOmgRBMeYyBjrEcWRbEYloGKSBgw86Bm2gZLIGcSiLGV6Bm6gY9oGecXSLIz+A2gY&#10;byGgcUoExqDC8gYnoGEqBygADcoETSBmbI8vzBEIaoGcyBnKpiaiKtaBGBMMQwcgRlIGCCGPK/KB&#10;BggZvIyMqBku3ymPkgZEoGPiMrKgTFuIgTYJIWaBiSgdEJojLzTigYhIgjJvoGED4oOiKBDMgZSo&#10;OmbNKbSwAUegTeoE7M3VjWSbJmR6BjHCSWoGy1Z17XyujEgZKVzSil1UYqBimgdF1/ZtnKWLCBlO&#10;x5aoGJln2xbKiCygbloEBVKwmAAroHHySV4ABztxBaBndbV33gjA+yC2KDHIgYRIGMiBkmsVwpeg&#10;YgIGY944LgyeDsgY8oGF8dKQ8SBDkgY0oGTuDseIyBlxZdSIGQl2oOzCBECgdgoExKBTGgRmIPPq&#10;BT+gVSoEMDwI8EMVQBDyBic7iD0nRTXoyKqBlCgd7oEOaB1YicSgARqBhYgY/oGQtN06gYe5AjCf&#10;TgADooFbiBGygYZyvQCVoOmqbLsgUpIEQGgoFkwAE/i+7MpRoAYEgQlIGL6DpcABl57pG78NX9XA&#10;BoqBGcgZdIHaqBScnkkoFnmUoHsIAF+gcYJvw/QdD0XR9IlMNIGEaBxOgVvAA1SBDagYuyYgQ1oG&#10;VjKoHdSBS0AEGIFd3S+FA/Ek9O4AGFcTdye2iBhigZDWkgYPIGPCB76gRSVus/h+7MFoy3s4AEcg&#10;ZGIHCqDBsgZFIH5YAGugeXAByfvKegKAACBBiBABZQUYQU4QVMQV/QWIRGJABAwU+QVaQUqQV9wU&#10;ywVLwVSwUwQV/xOURADQVYQUkQU0QVNRMBQV+wV1wULSmBI+Cm+CleCqueSkPwVwQVvQUR0VvwUQ&#10;QWCQJ00WUAmCsWEQUkwVcwUBwV+RMA1azQITwVsQV1QUL2e4XG5XO6XW7Xe8Xm9Xui1iBIiCkaoQ&#10;UEWKCpyZQVxwV2ya+Y/IZHJZPKZXLZeVwK1wJ3QUsQVuZawwKLwI/QUtQVU5fWa3Xa/YbHZbPabX&#10;bbfcbncgeCveClnVUUCwUawVfwV7SSCrGJ34AOeCtKClCC53ddfsdntbTCwLVwInQUmcaHQUe16J&#10;mSCp6ihCCu+CtqCkCC9Dt/f8fn9a/ugD6IEV6CgI+KCjWgoioKMadIKUyCj2gpwv3CTXh8gpeoKc&#10;qChKji8BegpDvego6oKcyPJAkTlIEk67kWgo6RcgpGpomycQWnj2IEMKCiCgpgLwYaJwrFSJqegS&#10;ooGgqqruPqCkEgrAIEPKwMMiSysjFYASwmsJy5LsvAigoVIKMSCi9KaBHmgpxTCzyhy9N84Ti/ap&#10;gAaMLNQ2QboKg6BGMgoozlQNBUG7AHoKFKChMlyCnYgo3IKLaCmetTy0JS1L0wuIUUlRLFLo6iBF&#10;FGqBCkgs7IE5z7AA6SBVAADrUzWNZUECqlIK4aBAVSqU0agT3IED0SLg+SBBFNiBWJWdlWXZiJgm&#10;gpQq4siCnRRyClZZtskpAqCyYgRCNsj6BJCgSRoEkshrm3iBT4ADBIEmKBEzGaBJugScoEnaeUen&#10;qCmQgo4oKZTXSKAEjgBOklLteaBDMgo1ROgTRgAscqr48aBFmgpsoLTds4/TAOQS+bzILLYAG6gp&#10;QIKZKCnqgpgt+gpW5BmubS5WqBGogpeUg2QeJYgpd5lm+i6M/AG2g8VbonU4AITNCCnkgtwXHo+r&#10;6wyoNKQgq0oFgq45OLqCk2gpoIKJWXPq6LpurrO37guU6VVjiBY8s0gIEHKC2CgUSrPnqBCHrsCb&#10;jw3DtEgozoKSMBIns6BC4gpq8ROBloKGljgAa9w4iACiIFA10rkOSCylv20ILnaJZPewAXwAF9JT&#10;OhaoKGKCysAByOCgUWoEfCCnpGi54Lg+Erhk6j2RXYM7diUqIiCS8QQgRT+GACuoFC/K+41gWvQg&#10;S36igUM4arKihlf2iABmnu/d96UwGgTQoEfSNbYyrMgAQcYIEITMH4QBgEABk7KSBNbIE5d3pBRG&#10;NqIE1AADogACKIKc5rwABtwDg0zZ/RviBELIEtt0ZdWIECcaQJCJAmgGafwABVysINwxVi3Nszti&#10;4PbAAD9viwiztDIEERwjy4ZRDcMAxshBQrEFfsQJbBAgWEFQ8QJl5AiXwJiVEQ2JAYAAIE2oEABL&#10;BQVBXvBYZDYdD4hEYaZYKl4KA4lGYc/IKzoKjIKq4yAoK/YK64KFo1BQfBT7BSTBRRBZJDnhBVPB&#10;WPBVTBX1GW/BRBBUVBXpK4FLYEWoKF4KpYKY4K+4vBY5SKxDXZRIKlIVWbBYbFY7JZbNZ7RaayMY&#10;Kt4KCIKm6fBWvBXzGRlBWRBSzBVbasBgcFg8JhcNh8RYybc4E9YrBXRBWxJ59NIKDYKHYKJoKOIK&#10;UIKrIKV8TpdNp9RqdVq4yVJxH4KfIKGIKuqnBRhD5jAp7Al5BSlrOFw+JxeNgoxAlpBSPBUFBWhB&#10;VnJawC4KhIKcIKxoLeYEy8/BXdx/J5fN5+FtIE5+hBbZSF7BR/BQ9BXNWF3BSJBRPBYI9EAQDAUB&#10;tOHSClAgoRoKYDYIEtyHKKgQvIKCaeIKOLKQJDTDmqgoVIKCKCpu4SKIEiyBHUuiHusgQZoKAiCm&#10;igoxIKbaCnmrCagAkyBJQgSVLDHTMIECSCiigozP4h58IKQKCkQoChLUqiBEa66CschzkgAq6Gl8&#10;h8YIEEiCg0gp3uygpbTM6kNzbN0AyKgRDoKMiHxwgRxIKSaCk6gp/O6vS+L9N9CULQ1DCKgpRKaq&#10;y7UagU/oEALLIEAyCgPSgAFGgo2oKeND1BUNROKr0JIKHaCmmgoNtq26BNyhwCoKbKCmsgomVHXN&#10;dV2sAWVagT1ABJiBArLCxUwgTZIEPaC0mgRhvCgTx15alq1FYL2IE6KBPelb4oE+aBPqgT7qQ/KB&#10;P2gT+oHa123dd4ADsgpEwaADnoFO6Ix1D6BGEgoIIKMFFXhUc1IE3YACEgpfsHWSBSoiMSgBE4AK&#10;ggWBIEf8Vq6gouoK36BC2gp2xzNgAR8AEgMTYI5U4qqBTKgStocoKBKGgQsREh+NIEu6BHAgp0oL&#10;YaVy3LqGWciMt5agRCoKctBIEveCapqoARCgQ0oKHKCh4liCnkgpMwyAE55xQerbTtVQgS0aCiRF&#10;9M2RHbK4ygugIERyC2zte+79DWKZygQXIKcdV1+AGIVghstrrdiBVxv/JcmwyEoEPEPILwUuLNpM&#10;JqXoeAzXynSdKldsaCgtNqQKrM7FYykNdm0lcf03bdus3ZABaYAS+tO5kMjrGdw8s6oETS4oKM61&#10;aT1YAbnZQAVogWJYpiwAYwAGeIiCiC98AAVoKU2O5KgUeZOlKHziABHoKZk9LUNDHoEPyCkGh+ag&#10;Bm4AWDoTStGIe0krL8iBCVZGQUIJBUOvEgYedhwAHFwJIEGogoHyCvbIYyAADmCBDPgvA2EEIS1I&#10;6ge+do8IoUQpLK8EgTTAABfQsQJVhAjbMPNwQ9XxAnvjKVvCqH0PzAosAAzEAA3mTRAiQrl1CAV1&#10;gAP/EmKDa0wucMMpYgSQwAMkiiYcgICAACBC2BABiQV/wUTQV1QWHQ+IQ8gwVWwV2wUlwVtQUywV&#10;LwVSwUwQiIyULwVsQUIQUrwVVSWCgKCv2CuuChaIg+CuyCvGbwV/TChQ4cwVjQVLQU1xFvwUQQUM&#10;QV00OqVWCgOCvyIgGrQ8GQVTQUmQVUQUxQV8V21Wu2W23W+4XG5XO6XWBAWCkSCoCnT+INmComCs&#10;OCty7YfEYnFYvGY3HY+4Aa+wKZRCEwJ0T3IZvOZ3PZ/QaGhhqCuCCtGCmOCvWCrKCvuCjPJgBCwU&#10;rQUyQVPaLeb3fb/gcGHBSChOCgmCvrXwVyQV78LodHpdPe5KBEPqABgwV7dnvd/weHEASCiKY4lz&#10;5rxevDgqQQUmx6CnPk128QKKwKxwJQQUzKyjj5IEkKBJGgTLrWOyCkMgr0oEJCCmqiLKgAmiBJsg&#10;ScKEYCCh8go6oKSTlqs6wALKgQoIKgiBQkiCmoEp6BKigSpsgrCBK0iCuLgHCCoOgS0xQgpePZIs&#10;jSOqsdgAGSCh02yCqKyiCnggoJSRK8sSyw8KEE1cBABKihBggo3IKLSCvuAElQsAEOIE3aBFSoEt&#10;TpOs7MeNKCkXNCCl3KE5oE1yBCkgoGoKT6CjPQE70ZRs6vIgRHx8gs5KFJVFIEMLYvPA6CnygpaQ&#10;+gpw0dUtTVPVFU1VVbPgjUSBDlPkdLijqBE7VktAy5iCyUjaBC4gpmIiHaCltQsvIEnSBKCiFagA&#10;j8BpEki2K+gReoKGrAoKPMJpmmq/JhQiBFIgoEIKYSCj0gplQAgQioKSqChJYqxKHF4ARiAEZgBG&#10;rHxuAEcofJS5EIgo9vqgQD1xheGLpfZKILCCBWrhuK4sxNIAAcSdowgpxqGaSChZhAAGWhlsIKDl&#10;2gAIyCzdi+YZi369PwgoHK7ZgAL4gRD5XmWf6AtWFSAgpMoKNCh2A/irwagrt4SgojuPkgRoKcug&#10;6xrOta3rlViegpWWmAFroEZ9FrcV6CmbrrsoWgURIEIWmaJTqBORuoAFggo26aoVnWgAECABAwAQ&#10;Qt25IEXGViBddOQrb8MqHJQ1IKLyChpXmxIdJWclCgpFIKwChXvfN936x1/4DzbEmLP9ooEs6BNh&#10;tnaUY4iBJ52vdYXjON9xjqBY+iA7oLntxvnyCHwpYiBYggTzcigTn936nq4zqqBBTqaBG8lD1er8&#10;GK6GAEggBoyBaQiFDIEVyCuwgVMABREcIj8b/oFPaBbDAuffD/yWGKB+Oy6B37/4DMLTgABTRAgf&#10;rngOlcgIgAAgUDgkFB8DDMDG8KgYEgbIgbHgbigb1gsXggQgYagbxgbljEhkUYFEDAUDdkDdUYFU&#10;DfsDbMjkQVjcDIEDFMDf0PgbOgbbgb5mUEEsDAswl1DpVLgkti7WplRmkCqYAe8DcM6qNbrldr1f&#10;sFhsVjskhCkDKMDBVlsUvgSUtlxuVzul1u13vFlh0CikClMCJcDccYe0DdMDHcDc1dLMDTsDPsDR&#10;t5ymVy2XzGZzWbgQ2gZcgZuzmj0ml02nsQHgb4gaZgZojAhpECYsDINdAcDW8DE8DIk/1HB4XD4m&#10;XDEDc/FgW9gTa5XP6HR6VzXEDH8DBPT7Xb7nd73f8Hh8XjgYx3UDC+noUCBHk93v+FKvYAvoAv4A&#10;wMCwcXf8DVCBjAoKuhkgZaIGZaBie+MFwZBoAJOgQWoGHqBhm5CBllA6kqWDyBjMgY6IGXiBiZB0&#10;TRO7jVIE1iBNcgTYIuEaBm4gbGoE/6wNAgRRoGHCBmTFEgyE4L5hc55qwFIclSW6ZIIGNiGyZKUp&#10;ypKsrSvKaNIFCiBRU0qdoEV0sTHMiuPm+r7vyAD9oKaiPoGKiBnmrsuAAV6BlygYtzLPk+qUKCBk&#10;w9CMP6gR4UCgY9IxCAAQCgQ4IGFitIEQiBkBP1MUzL0WABFwARggoNw0gRLIHSqwD8gY9oGHSBmb&#10;TNYVjWVZ1o6AhoGVqBkEgZHVrX1f2BYNhWHYlixNM6By8uCBN2gUaIFSSBRGgSFoFV6ly9S6BDu2&#10;yBmDY1wPEAKsIGDiIoGVKByMgQrIGBiBwkgRushRKB0KACgIELCBmfcN/PFTbZgARiBmIgZ2oGRK&#10;Bi+gYHIqplRIEqCBTcgVAIEdd/41IbsoECSBqcACDoEYCO0GgTkoEt2N5ZB2OgARTXoHMSBFKgdD&#10;oFe6oucgTD5asiAggAAgUDgkFg0HhEJhULhkNh0PiERiUTikVi0XjEZjUbjkdj0fkEhjQTgY6gYM&#10;gangYUgbwgb8kUxmUzmk1m03i4Cga6gZAgYDgb/gb1gbngYggbqgY+gbegYHgZZgZLgZRncDJU4r&#10;Vbrldr1fggagblgaYgZrgb+g5lgaTgapgb5gZkgbxgaQgaZgbosF9v1/wGBhwFgbagYegc6gVCgT&#10;ugb9gYVgakgZngb3w8DMcDKUDFcDOkDR2C0ml02nwNZgRugY9gYKocDI0tgbDlMDQ9j1G73m930Z&#10;OUDQkDBMxtkCTm/5XL5nN53P6HR6U2BcDVcDHHEusDDEDN8DPUDK0DYPT83n9ER6sCBEDAMDI8DL&#10;8DF2RxMDEkDbsngaugYiIGZjOIGcj0wNA70pMgRioGGKBmghYIoGbanp+gZ1oGKiBmXBEOw9D4AA&#10;egYCIHESBC3DKBhC/iBFigYtMvBqBmaoKBkugY4oGfcQR5HrpBagZhIGByBmk3SBJ8gTZoEoiBF4&#10;gaSIETSBjYl8fSvLDdho1qap4gRqyzMMxTHMkyzM5QXoGW8SxmgYMoGCUoIGLyBymgR2oGJ8AzPP&#10;k+q1OKBQcgRfRqgQDIGNErIEyiBHlP1H0gh0NIE69Aweh6yIFN6BF6qqBnpSNQ1Em73oEpD2IGa6&#10;D02AA/oGVSBl/QtR1pWqFFkgYdoGLk1IGLsbNkgZjIGDaBlYgYURkgRwVtZtnWfaFo2ladqOhQ6B&#10;L0gU6IFSYAPKgTwoEMM5IE9YABugZcoGZyB3Rat33heN5R6LDb0sgUIIdAqBKAgTVAAZ954FgeCY&#10;LPj2oEuyBECgZDIPX6BRvJVhIPFaBKcgQTsLg2OY7jyFICCAACBQOCQWDQeEQmFQuGQ2EBWBjGBv&#10;WBsWHQkGQMbQMDQNuR6LgqBh2BjCBimBxmBR+BM2Bt6Bu2LzOaTWbTecTmdTueT2fT+gUGFheBuG&#10;BpqBm6DomBmSBhOFoWBnaBgWhVesVmtVuuV2vTsCRGBk+BlqBh+BvSBrOBqGBy6BO6v3O6XW7Xe8&#10;TksQNT2KBNCLuSBuqBkyBua84nFYvGY3HQ0KQMdwMzwMh1WBuuBqa+QNnQN+Y/RaPSaXRUSBOiBl&#10;+BqKDl2BpeBkaBsaD2GBPuBieBtrTb/gcHhT0VQMZV5jwNu8Pmc3fk2BqyBtmBi6bAiBqSBlCBtS&#10;BlmBteFhCBpaBkuBg6Lv6B8mBI+Bq3nfP6fX7TkMQPBQIe+2lqap6FiigZVoG3D7wRBMFK8AKBk2&#10;gYqoGBqBwahx/oGX6BjEosFw7D0PoSvaBL6gSJL+wKBnOgboNTEEXRfGCsPygT5IEHMKIG9iBNCg&#10;SOoMeSBlUgY2IGfMYyPJEFgOgZ4oG+CBDy17Ytm2qDxMADPoE3iBN9JMvS+5o7oGRCvDKgZOTBNM&#10;ExYADpIE6iBOshyrIEtiBNogRqr8AEeIS7CBHugcLoFJqBQigReIOBaBl0gYboGASBjigZIzVS1L&#10;xi1AAHGsrov+gSnIEqCFDQgZJsxTFU1UvBKIGNLlIGIDDoWBKBmAgYaumk9V15Xq9M7EqBsAhz9g&#10;BFSBTY1VfWXZjGs0gTyIEWEIIuiCBNsgQRoGSCBjlZtv3Am8MoEyaBBE/SBtggTZTvKqBJUAEgIE&#10;diBhogZxXDfN9IOyKBA2m0DzkAClIE4qBVegRPX3hauzZNwATgAGBIRRaBVOgTWIEYTKN6hd4RIA&#10;AkoGUqBjNIqbC5Ka4xWgZpYZl+YJu9SBXGAF4ZEgSYIEplQQCgwSrXQVd5joleAkgZYoGECBh0gd&#10;OJzngAW8gQiIGYOi6xEERABkGHpkhwtoGeyBlzsSbGmgZK6ztc1MugWyoERiBjwnSSZozKBidvG2&#10;b5JIWaCgQMoHhV32ogVuNzTtzIGPiB6ifu+8jtY5oHylyIGb/JKEgICAACBQOCQWDQeEQmFQuGQ2&#10;EE2BqyBtmBi6DgKBrmBkKBsCBlWBu6HAAaQNgwN5wMUQN4SOEAOBqKBlmBpCBnKXTmdTueT2fT+g&#10;UGhUOiUWjTo9QNBwNxwNAQMUwMyQMKQM7QM2QMOQMpQNX0ewWGxWOyWWzWeXB+BseBpGBomhjmBr&#10;GBr6Bli0Xm9Xu+X2/Q68QJT3+ELWBkzCYnFYvGY2iHeB5CBE+BsOhm+BouBjqBszHZ/QaHRYsAwM&#10;VQNmwMDwN/wd/QOYQYxQNUwN7aPcbndbveQIFwNlQNkQMx73jcfQxCBRKBRSBRaBAmBpSB7OBRqB&#10;VOBOSdniBoeBpiBmmjgiBvSBvKBhWBv3ke/4fH5QnYgDxQIoQMJwPSw6RIETKBj+gZ9vnA0DwQsI&#10;NoGX6BsMgQ4qGHivIGwaBDdBMMw1DYABCgYgM+7iBF3DkSxNE4ADCtq7oGWyhqSgQ6oGHyBmnFEb&#10;xxDj+gAJyBiQgYGPagZvIGTSBnRHMkyVJaeukgRdIGE6BgtJkqvg5QAOYADnAAG8KsPGqBiWgZzJ&#10;+k6BRogQLoGdSxnOgYMIHBaBTLK07TvDjOIEF6BhkrSBnWgZloGaDhQJPFEUSvICoGTqBsogQj0M&#10;nzNIEOCBg8gc30VTlO09T9QTsCSBnAgZeIGKbWJ2ECTIGZ8WIEfFQ1nWjFCNV1AVrXVdrKElCVag&#10;Ux15YaiyxLUiIEZyZ0OgQDIGGNfp8eKBgc/izlhR6KzDYluW6xL6yogVN29ckrR3UaBHLISBCpbY&#10;AH5ayBNWwSBy8gUVIFM6GnSgZ73Lf8Nx3NaBCsgZJIXSAADKgY1oHEQAPdgGJSWAiBpKgRhNsgYd&#10;oGd9VIEjCBTigVsIFOYATSAGHoQ16BSQgR9YnmTQPq9jfXiADboFNqBXgnQIoGPyB0ugUpIEbWZ6&#10;TDYWoGGyf2rYKBiGgeYoFpyBGjpSioCAgAAgUDgkFg0HhEJhULhkNhBNgasgYFgb/gapgbngZtgb&#10;UgZQgbih0FfEDA8DAMjlUIVcDKkDGcDZ0rmk1m03nE5nU7nk9n0/oE4DcDGUDfkDZEDd85CUDO8D&#10;LsDDVBqlVq1XrFZrVblQLgakgZJk0Hi0CfcDAdooJXgaqrlvuFxuVzuk0M0DP9SgdegT2g5ngaYg&#10;bygaQgaAit1xWLxmNx1WFkDZtqgVpg1lAD9ygAlM8fMDIMDY+P0ml02nnVNgR9gZjgYNg8lgSegZ&#10;+gbtg4CgZkgZugYrgbzgYvgbf1HH5HJ5VBp8CRFBesDRkDQ0DfXL7HZ5cQgUSgQGgaZjcD3UCj0C&#10;EUDSu9mrbgYklFbbEDE8DEMDcHa/X7/n9g4toGSS9sSgTZAAPSBkukYloGTiBgsgazoEBD/QrC0L&#10;rek6BNcgTItITaBmfDERxJEqEg4gZvIGvyBCQgZkwIgrwIEDCvoGHSBiigZZxNHsfR+hMaoFBDSK&#10;OgRIoGcMgSXJi6tYgTEIEzoAPmgR7oGGMYkCgZBIGByBlQgYiInCMbslGMmzTNT9AegYJpyzEjAA&#10;eKBuigTNTXPMTO4ADvAA4yBBswaDvSgRiIGC6BiygaWoEzCEEcgY4tagbaKAywAM+s03RXPVPU+/&#10;QxQagcDPOAACIHDwASugQmIGYaBg63aByJU6BmggZEzBUFeV7X1f2BYKsEU9iBDBXacOAgRfoGZS&#10;B1dYVo2ladqWrCwFIGVyBiMgYuIGUyDhqgZcIGdCBiegZKIGI6BnVZAADfa15Xm49sIE2CBHTel9&#10;qtPk/GygYXJHY6BRAgTcIFHSBNGhQhIGWyQ1S6yejk6VspdfmM40gi+AApKBBGgY6YugTygAGiIo&#10;GW6BjVGyBCAgZ/IGPiBlGgZyY3nOdZ3nmeocwSBLYgQW5unOTGugb3Vbn2mabp2nx7CCBPygRuOH&#10;NCDkKgY8TOgVxIEXSBjqgZrKNqGz6gBOXAAV+17QnaAggAAgUDgkFg0HhEJhULhkNhBNgasgbZgY&#10;uhwAAUDUMDLkDUsDMMDfcHCsDVsDHMDQMDQ8DfsXgkWgS6gYLgZLgbCmE7nk9n0/oFBoVDolFo1H&#10;owfgbBgbegZCi8ngRHgamgZiicDOUDXNIr1fsFhsVjslls1ntFptVrtltt1hSUggZBgbMoIJgbWg&#10;bVgZMt9/wGBwWDwmFw2HxGJwYYgbngaagZni5Dga8gb+gacgZtgb6xWf0Gh0VHDkDP8DMEDjMCl8&#10;COsDUEDeMLBsDiECUWqgZjgaf0e/4GH24AiUCikCmU7EMDYcDDcDR0DOcLHcDmkCkcCVcDuMCakD&#10;f8DCUDK0DNcDFfcgZ6gb24Pv+Hx0fpmdZgVQh28gWagT42CBkAgZ0vlAkCwNA8EQTBUFrc4ZYIGT&#10;bNpEnouoGTCBtygQ0wZDkOw9D8QRDESesYgTHIESqBjYi4bIGZKBmUub2xHGkaveDSBl2gYVJcgZ&#10;3PE8CBkegY8MulCBj9GSBAKgZeoGNSBm5G0pvg4bigA44AOSnwYxcgYCIGLCBlUhYMy8gTSoMesJ&#10;oE2qBAHHqBD6gZESpO07t/LqBFuvKnoujqBFGgZjoGHs4zxRFE0VRdGUash2SAgRvsi5kgoEESBk&#10;pJQANaAAIoHNdHVFUdSVLUzCxKAETgBFKBRWh0WoFF6BCygZUVPXFcoUSMJIEpiBCqgdIIEDqBm6&#10;gc4IEBiBh9WyBgegZ+IGNCBk9XVrrHHiBNSgR1IGRiggM1CBhMgZpo9aKFgm8yBg8gYSoHcSBHNK&#10;KBlpStsXzfSDT0AE+IEvT7z+gdBIE8rtX3hOFYXhmGp9NwAYKAAk3ii7woEYyBjegZm4dj2P5BkL&#10;31TVdWgBV6G1iAFZgAJCuZFmEPZNaiBCVl6FB0nK5IElaBKUgRXIGQVzZisiAoAAIFA4JBYNB4RC&#10;YVC4ZDYdD4hEYlBAJAwXAwFA3xA3vE49H5BIZFI5JJZNJ5RKZVBhjA1vA2tAyFDy5A1HAx9A2HK5&#10;5PZ9P6BQaFQ6JRaNR6RSaVS6ZF4EGoGQIGLIGCIG3IGxIG2IG76ZX7BYbFY7JZbNZ7RaZ+GIG54G&#10;lYGbIeNoGyYGSIGubVe75fb9EwHA03Ay/AwrA3dCwvA2jFoG/4GYoGtoG9r/l8xmc1m85nc9n4ZL&#10;YFL4FMYFM4dNYFN4FOYFO9Bsdls9ptdtt9xud1u95vd9v+Ba7bA1nb4eJ4GkYGe4GzZDsABluD0+&#10;pIwNA0/AyxAwdA3rC8PAmPAxFAzNA051fV6/Z7fd757ogBpAA5IGboeR4GfoGasYiZ/IGZD4QJAs&#10;DQPBEEwVBcGQbB0HpOtiBLcszkIEbUIQyz7roE7KBO2gTuoE76FPCADxoFCQAAggZ+Q1F8YRjGUZ&#10;pYlyBsWph8qrGkeR7H0fyBIMhSHIkipPFiBE8s65IEc0jSeoEOABDwARAAERABEiExNFAAAkgcvy&#10;go6AgIAAIFA4JBYNB4RCYVC4ZDYdD4hEYlE4pFYtF4xGY1G45HY9H5BGxHA0LAwjIYk/IGS5RLZd&#10;L5hMZlM5pNZtN5xOZ1O55PZ9P6BQaFQ6JRaNR6RSaVS6ZTadQANA0/AyxAwdA3rCwrA2PAwlXqfY&#10;bFY7JZbNZ7RaYIAYGBKK+7Vcblc7pdbtd7xeb1e75fb9f8BgcFg6fUYFU4FVYFV4FWYVW4FXYFX8&#10;nhMtl8xmc1m85nc9n9BodFo9JpdNp9RqdVq9HhgBiAAWYG+ImB4HbIFtIsaoGoNZv+BweFw+JxeN&#10;x+RyeVy+Zzedz+hwgLA0jAylQTlA1N0YfAQQAP4ABAABAAAAAAAAAAABBAABAAAAnwIAAAEBBAAB&#10;AAAAAAMAAAIBAwAEAAAAHj0BAAMBAwABAAAABQAAAAYBAwABAAAAAgAAABEBBADAAAAAJj0BABUB&#10;AwABAAAABAAAABYBBAABAAAABAAAABcBBADAAAAAJkABABoBBQABAAAAJkMBABsBBQABAAAALkMB&#10;ABwBAwABAAAAAQAAACgBAwABAAAAAgAAAD0BAwABAAAAAgAAAFIBAwABAAAAAgAAAAAAAAAIAAgA&#10;CAAIAAgAAADgAAAAtQEAAIoCAACFAwAAcgQAAF8FAABMBgAAOQcAACYIAAAnCQAAIAoAABkLAAAS&#10;DAAACw0AAAQOAAD9DgAA9g8AAAcRAAAhEgAATxMAAHgUAAChFQAAyhYAAPMXAAAcGQAARRoAAG4b&#10;AACXHAAAwB0AAOkeAAASIAAAOyEAAGQiAACVIwAA8iQAAIkmAAALKAAAmikAACQrAACDLAAADS4A&#10;AIQvAAATMQAAmzIAADk0AADYNQAAYDcAAOA4AAB1OgAADzwAAJU9AAApPwAAxEAAAGxCAAAKRAAA&#10;qkUAAChHAACwSAAALEoAALNLAABETQAAv04AADNQAACsUQAAPFMAANdUAABjVgAA9FcAAHlZAAD0&#10;WgAAhlwAAAleAAB3XwAA4WAAACdiAACUYwAADGUAAH5mAAAhaAAApmkAAEtrAADSbAAAX24AAPFv&#10;AAB+cQAAE3MAAKl0AABEdgAA0HcAAIJ5AAAnewAAw3wAAF1+AADyfwAAeYEAABqDAAC2hAAARoYA&#10;ANiHAABoiQAAF4sAAK2MAAA9jgAAz48AAEyRAADMkgAAaJQAAPSVAACIlwAAFJkAAKuaAAAznAAA&#10;tJ0AAB6fAACcoAAAC6IAAIKjAAAipQAAraYAABuoAACJqQAAG6sAAJysAAAirgAAla8AAB2xAACa&#10;sgAAM7QAAL21AAA7twAA2rgAAHm6AAAfvAAAr70AAEi/AADjwAAArMIAAH3EAABFxgAAT8gAAI/K&#10;AADtzAAAcs8AAFjRAAA10wAAQtUAADzXAABt2QAAutsAAOfdAAAb4AAANuIAAIXkAAD75gAAlekA&#10;AMTrAAA37gAAm/AAAMDyAAAD9QAAG/cAAGP5AACe+wAAe/0AAHv/AADmAQEAFwQBAH0GAQAJCQEA&#10;UQsBAGoNAQBMDwEARhEBAA4TAQAdFQEAjxYBAGMXAQALGAEAsxgBAFsZAQDwHAEADCEBAC0lAQDl&#10;KAEAlysBACEuAQBFMQEAGTQBAAc3AQDAOQEAXjsBANgAAADVAAAA1QAAAPsAAADtAAAA7QAAAO0A&#10;AADtAAAA7QAAAAEBAAD5AAAA+QAAAPkAAAD5AAAA+QAAAPkAAAD5AAAAEQEAABoBAAAuAQAAKQEA&#10;ACkBAAApAQAAKQEAACkBAAApAQAAKQEAACkBAAApAQAAKQEAACkBAAApAQAAKQEAADEBAABdAQAA&#10;lwEAAIIBAACPAQAAigEAAF8BAACKAQAAdwEAAI8BAACIAQAAngEAAJ8BAACIAQAAgAEAAJUBAACa&#10;AQAAhgEAAJQBAACbAQAAqAEAAJ4BAACgAQAAfgEAAIgBAAB8AQAAhwEAAJEBAAB7AQAAdAEAAHkB&#10;AACQAQAAmwEAAIwBAACRAQAAhQEAAHsBAACSAQAAgwEAAG4BAABqAQAARgEAAG0BAAB4AQAAcgEA&#10;AKMBAACFAQAApQEAAIcBAACNAQAAkgEAAI0BAACVAQAAlgEAAJsBAACMAQAAsgEAAKUBAACcAQAA&#10;mgEAAJUBAACHAQAAoQEAAJwBAACQAQAAkgEAAJABAACvAQAAlgEAAJABAACSAQAAfQEAAIABAACc&#10;AQAAjAEAAJQBAACMAQAAlwEAAIgBAACBAQAAagEAAH4BAABvAQAAdwEAAKABAACLAQAAbgEAAG4B&#10;AACSAQAAgQEAAIYBAABzAQAAiAEAAH0BAACZAQAAigEAAH4BAACfAQAAnwEAAKYBAACQAQAAmQEA&#10;AJsBAADJAQAA0QEAAMgBAAAKAgAAQAIAAF4CAACFAgAA5gEAAN0BAAANAgAA+gEAADECAABNAgAA&#10;LQIAADQCAAAbAgAATwIAAHYCAACaAgAALwIAAHMCAABkAgAAJQIAAEMCAAAYAgAASAIAADsCAADd&#10;AQAAAAIAAGsCAAAxAgAAZgIAAIwCAABIAgAAGQIAAOIBAAD6AQAAyAEAAA8CAAByAQAA1AAAAKgA&#10;AACoAAAAqAAAAJUDAAAcBAAAIQQAALgDAACyAgAAigIAACQDAADUAgAA7gIAALkCAACeAQAA+gAA&#10;AGBbAwDoAwAAYFsDAOgDAABQSwMEFAAGAAgAAAAhAG9Y3jzfAAAACQEAAA8AAABkcnMvZG93bnJl&#10;di54bWxMj0FLw0AUhO+C/2F5gje7STSpxGxKKeqpCLaCeHvNviah2bchu03Sf+96ssdhhplvitVs&#10;OjHS4FrLCuJFBIK4srrlWsHX/u3hGYTzyBo7y6TgQg5W5e1Ngbm2E3/SuPO1CCXsclTQeN/nUrqq&#10;IYNuYXvi4B3tYNAHOdRSDziFctPJJIoyabDlsNBgT5uGqtPubBS8TzitH+PXcXs6bi4/+/TjexuT&#10;Uvd38/oFhKfZ/4fhDz+gQxmYDvbM2oku6GW44hUkUQIi+E9ploI4KMiWSQayLOT1g/IXAAD//wMA&#10;UEsDBBQABgAIAAAAIQBsZlfuugAAACIBAAAZAAAAZHJzL19yZWxzL2Uyb0RvYy54bWwucmVsc4SP&#10;ywrCMBBF94L/EGZv07oQkabdiNCt6AcMyaQNNg+SKPbvDbhREFzOvdxzmLZ/2pk9KCbjnYCmqoGR&#10;k14ZNwq4Xk6bPbCU0SmcvSMBCyXou/WqPdOMuYzSZEJiheKSgCnncOA8yYkspsoHcqXRPlrM5Ywj&#10;DyhvOBLf1vWOx08GdF9MNigBcVANsMsSivk/22ttJB29vFty+YeCG1vcBYhxpCzAkjL4DpsqG62B&#10;dy3/+qx7AQAA//8DAFBLAQItABQABgAIAAAAIQD1E8j1CgEAABUCAAATAAAAAAAAAAAAAAAAAAAA&#10;AABbQ29udGVudF9UeXBlc10ueG1sUEsBAi0AFAAGAAgAAAAhADj9If/WAAAAlAEAAAsAAAAAAAAA&#10;AAAAAAAAOwEAAF9yZWxzLy5yZWxzUEsBAi0AFAAGAAgAAAAhACMk5BuRAwAARggAAA4AAAAAAAAA&#10;AAAAAAAAOgIAAGRycy9lMm9Eb2MueG1sUEsBAi0ACgAAAAAAAAAhANi3zFk2QwEANkMBABUAAAAA&#10;AAAAAAAAAAAA9wUAAGRycy9tZWRpYS9pbWFnZTEudGlmZlBLAQItABQABgAIAAAAIQBvWN483wAA&#10;AAkBAAAPAAAAAAAAAAAAAAAAAGBJAQBkcnMvZG93bnJldi54bWxQSwECLQAUAAYACAAAACEAbGZX&#10;7roAAAAiAQAAGQAAAAAAAAAAAAAAAABsSgEAZHJzL19yZWxzL2Uyb0RvYy54bWwucmVsc1BLBQYA&#10;AAAABgAGAH0BAABdSwEAAAA=&#10;">
                <v:shape id="Text Box 2" o:spid="_x0000_s1031" type="#_x0000_t202" style="position:absolute;left:190;top:32765;width:27623;height:8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oOFxAAAANoAAAAPAAAAZHJzL2Rvd25yZXYueG1sRI9PawIx&#10;FMTvhX6H8Aq9FDdbFbVbo4jQYm9WRa+Pzds/dPOyJum6fntTEHocZuY3zHzZm0Z05HxtWcFrkoIg&#10;zq2uuVRw2H8MZiB8QNbYWCYFV/KwXDw+zDHT9sLf1O1CKSKEfYYKqhDaTEqfV2TQJ7Yljl5hncEQ&#10;pSuldniJcNPIYZpOpMGa40KFLa0ryn92v0bBbLzpTv5rtD3mk6J5Cy/T7vPslHp+6lfvIAL14T98&#10;b2+0ghH8XYk3QC5uAAAA//8DAFBLAQItABQABgAIAAAAIQDb4fbL7gAAAIUBAAATAAAAAAAAAAAA&#10;AAAAAAAAAABbQ29udGVudF9UeXBlc10ueG1sUEsBAi0AFAAGAAgAAAAhAFr0LFu/AAAAFQEAAAsA&#10;AAAAAAAAAAAAAAAAHwEAAF9yZWxzLy5yZWxzUEsBAi0AFAAGAAgAAAAhAGlig4XEAAAA2gAAAA8A&#10;AAAAAAAAAAAAAAAABwIAAGRycy9kb3ducmV2LnhtbFBLBQYAAAAAAwADALcAAAD4AgAAAAA=&#10;">
                  <v:textbox>
                    <w:txbxContent>
                      <w:p w14:paraId="0389323F" w14:textId="6CD6EF5F" w:rsidR="00645BBA" w:rsidRPr="000F190C" w:rsidRDefault="00F63820">
                        <w:pPr>
                          <w:rPr>
                            <w:rFonts w:ascii="Times New Roman" w:hAnsi="Times New Roman" w:cs="Times New Roman"/>
                            <w:sz w:val="24"/>
                            <w:szCs w:val="24"/>
                          </w:rPr>
                        </w:pPr>
                        <w:r w:rsidRPr="000F190C">
                          <w:rPr>
                            <w:rFonts w:ascii="Times New Roman" w:hAnsi="Times New Roman" w:cs="Times New Roman"/>
                            <w:sz w:val="24"/>
                            <w:szCs w:val="24"/>
                          </w:rPr>
                          <w:t xml:space="preserve">Figure 2. CRISPR knockout of </w:t>
                        </w:r>
                        <w:proofErr w:type="spellStart"/>
                        <w:r w:rsidRPr="000F190C">
                          <w:rPr>
                            <w:rFonts w:ascii="Times New Roman" w:hAnsi="Times New Roman" w:cs="Times New Roman"/>
                            <w:sz w:val="24"/>
                            <w:szCs w:val="24"/>
                          </w:rPr>
                          <w:t>Nf-κB</w:t>
                        </w:r>
                        <w:proofErr w:type="spellEnd"/>
                        <w:r w:rsidRPr="000F190C">
                          <w:rPr>
                            <w:rFonts w:ascii="Times New Roman" w:hAnsi="Times New Roman" w:cs="Times New Roman"/>
                            <w:sz w:val="24"/>
                            <w:szCs w:val="24"/>
                          </w:rPr>
                          <w:t xml:space="preserve"> family members</w:t>
                        </w:r>
                        <w:r w:rsidR="0008094F" w:rsidRPr="000F190C">
                          <w:rPr>
                            <w:rFonts w:ascii="Times New Roman" w:hAnsi="Times New Roman" w:cs="Times New Roman"/>
                            <w:sz w:val="24"/>
                            <w:szCs w:val="24"/>
                          </w:rPr>
                          <w:t xml:space="preserve"> results in differential transcriptional profiles. </w:t>
                        </w:r>
                        <w:r w:rsidR="00075AEB" w:rsidRPr="000F190C">
                          <w:rPr>
                            <w:rFonts w:ascii="Times New Roman" w:hAnsi="Times New Roman" w:cs="Times New Roman"/>
                            <w:sz w:val="24"/>
                            <w:szCs w:val="24"/>
                          </w:rPr>
                          <w:t>CRISPR target is labelled at the bottom.</w:t>
                        </w:r>
                      </w:p>
                    </w:txbxContent>
                  </v:textbox>
                </v:shape>
                <w10:wrap type="square"/>
              </v:group>
            </w:pict>
          </mc:Fallback>
        </mc:AlternateContent>
      </w:r>
      <w:r w:rsidR="00F45445" w:rsidRPr="00B96022">
        <w:rPr>
          <w:rFonts w:ascii="Times New Roman" w:hAnsi="Times New Roman" w:cs="Times New Roman"/>
          <w:sz w:val="24"/>
          <w:szCs w:val="24"/>
          <w:lang w:val="en-CA"/>
        </w:rPr>
        <w:t xml:space="preserve">The </w:t>
      </w:r>
      <w:r w:rsidR="003300EB">
        <w:rPr>
          <w:rFonts w:ascii="Times New Roman" w:hAnsi="Times New Roman" w:cs="Times New Roman"/>
          <w:sz w:val="24"/>
          <w:szCs w:val="24"/>
          <w:lang w:val="en-CA"/>
        </w:rPr>
        <w:t>Nf-κB</w:t>
      </w:r>
      <w:r w:rsidR="00F45445" w:rsidRPr="00B96022">
        <w:rPr>
          <w:rFonts w:ascii="Times New Roman" w:hAnsi="Times New Roman" w:cs="Times New Roman"/>
          <w:sz w:val="24"/>
          <w:szCs w:val="24"/>
          <w:lang w:val="en-CA"/>
        </w:rPr>
        <w:t xml:space="preserve"> family is a TF family which is made up of 5 members including RelA, RelB, cRel, p50 and p52. These members bind as hetero or homo dimers to a consensus DNA motif of GGGRNWYYCC</w:t>
      </w:r>
      <w:r w:rsidR="002305C8" w:rsidRPr="00B96022">
        <w:rPr>
          <w:rFonts w:ascii="Times New Roman" w:hAnsi="Times New Roman" w:cs="Times New Roman"/>
          <w:sz w:val="24"/>
          <w:szCs w:val="24"/>
          <w:lang w:val="en-CA"/>
        </w:rPr>
        <w:t xml:space="preserve"> </w:t>
      </w:r>
      <w:r w:rsidR="00433054" w:rsidRPr="00B96022">
        <w:rPr>
          <w:rFonts w:ascii="Times New Roman" w:hAnsi="Times New Roman" w:cs="Times New Roman"/>
          <w:sz w:val="24"/>
          <w:szCs w:val="24"/>
          <w:lang w:val="en-CA"/>
        </w:rPr>
        <w:t xml:space="preserve">and have been observed </w:t>
      </w:r>
      <w:r w:rsidR="002305C8" w:rsidRPr="00B96022">
        <w:rPr>
          <w:rFonts w:ascii="Times New Roman" w:hAnsi="Times New Roman" w:cs="Times New Roman"/>
          <w:sz w:val="24"/>
          <w:szCs w:val="24"/>
          <w:lang w:val="en-CA"/>
        </w:rPr>
        <w:t>in nearly all possible combinations</w:t>
      </w:r>
      <w:r w:rsidR="002305C8" w:rsidRPr="00B96022">
        <w:rPr>
          <w:rFonts w:ascii="Times New Roman" w:hAnsi="Times New Roman" w:cs="Times New Roman"/>
          <w:sz w:val="24"/>
          <w:szCs w:val="24"/>
          <w:lang w:val="en-CA"/>
        </w:rPr>
        <w:fldChar w:fldCharType="begin" w:fldLock="1"/>
      </w:r>
      <w:r w:rsidR="00685598">
        <w:rPr>
          <w:rFonts w:ascii="Times New Roman" w:hAnsi="Times New Roman" w:cs="Times New Roman"/>
          <w:sz w:val="24"/>
          <w:szCs w:val="24"/>
          <w:lang w:val="en-CA"/>
        </w:rPr>
        <w:instrText>ADDIN CSL_CITATION {"citationItems":[{"id":"ITEM-1","itemData":{"DOI":"10.1016/j.cell.2016.12.012","ISSN":"00928674","author":[{"dropping-particle":"","family":"Zhang","given":"Qian","non-dropping-particle":"","parse-names":false,"suffix":""},{"dropping-particle":"","family":"Lenardo","given":"Michael J.","non-dropping-particle":"","parse-names":false,"suffix":""},{"dropping-particle":"","family":"Baltimore","given":"David","non-dropping-particle":"","parse-names":false,"suffix":""}],"container-title":"Cell","id":"ITEM-1","issue":"1-2","issued":{"date-parts":[["2017","1"]]},"page":"37-57","title":"30 Years of NF-κB: A Blossoming of Relevance to Human Pathobiology","type":"article-journal","volume":"168"},"uris":["http://www.mendeley.com/documents/?uuid=e330329e-e5d8-301a-86fd-53236193c296"]}],"mendeley":{"formattedCitation":"&lt;sup&gt;11&lt;/sup&gt;","plainTextFormattedCitation":"11","previouslyFormattedCitation":"&lt;sup&gt;13&lt;/sup&gt;"},"properties":{"noteIndex":0},"schema":"https://github.com/citation-style-language/schema/raw/master/csl-citation.json"}</w:instrText>
      </w:r>
      <w:r w:rsidR="002305C8" w:rsidRPr="00B96022">
        <w:rPr>
          <w:rFonts w:ascii="Times New Roman" w:hAnsi="Times New Roman" w:cs="Times New Roman"/>
          <w:sz w:val="24"/>
          <w:szCs w:val="24"/>
          <w:lang w:val="en-CA"/>
        </w:rPr>
        <w:fldChar w:fldCharType="separate"/>
      </w:r>
      <w:r w:rsidR="00685598" w:rsidRPr="00685598">
        <w:rPr>
          <w:rFonts w:ascii="Times New Roman" w:hAnsi="Times New Roman" w:cs="Times New Roman"/>
          <w:noProof/>
          <w:sz w:val="24"/>
          <w:szCs w:val="24"/>
          <w:vertAlign w:val="superscript"/>
          <w:lang w:val="en-CA"/>
        </w:rPr>
        <w:t>11</w:t>
      </w:r>
      <w:r w:rsidR="002305C8" w:rsidRPr="00B96022">
        <w:rPr>
          <w:rFonts w:ascii="Times New Roman" w:hAnsi="Times New Roman" w:cs="Times New Roman"/>
          <w:sz w:val="24"/>
          <w:szCs w:val="24"/>
          <w:lang w:val="en-CA"/>
        </w:rPr>
        <w:fldChar w:fldCharType="end"/>
      </w:r>
      <w:r w:rsidR="00F45445" w:rsidRPr="00B96022">
        <w:rPr>
          <w:rFonts w:ascii="Times New Roman" w:hAnsi="Times New Roman" w:cs="Times New Roman"/>
          <w:sz w:val="24"/>
          <w:szCs w:val="24"/>
          <w:lang w:val="en-CA"/>
        </w:rPr>
        <w:t xml:space="preserve">. </w:t>
      </w:r>
      <w:r w:rsidR="002305C8" w:rsidRPr="00B96022">
        <w:rPr>
          <w:rFonts w:ascii="Times New Roman" w:hAnsi="Times New Roman" w:cs="Times New Roman"/>
          <w:sz w:val="24"/>
          <w:szCs w:val="24"/>
          <w:lang w:val="en-CA"/>
        </w:rPr>
        <w:t xml:space="preserve">The </w:t>
      </w:r>
      <w:r w:rsidR="003300EB">
        <w:rPr>
          <w:rFonts w:ascii="Times New Roman" w:hAnsi="Times New Roman" w:cs="Times New Roman"/>
          <w:sz w:val="24"/>
          <w:szCs w:val="24"/>
          <w:lang w:val="en-CA"/>
        </w:rPr>
        <w:t>Nf-κB</w:t>
      </w:r>
      <w:r w:rsidR="002305C8" w:rsidRPr="00B96022">
        <w:rPr>
          <w:rFonts w:ascii="Times New Roman" w:hAnsi="Times New Roman" w:cs="Times New Roman"/>
          <w:sz w:val="24"/>
          <w:szCs w:val="24"/>
          <w:lang w:val="en-CA"/>
        </w:rPr>
        <w:t xml:space="preserve"> family is defined by the Rel homology domain which contains the DNA binding, dimerization and inhibitory protein binding domains</w:t>
      </w:r>
      <w:r w:rsidR="0004163A">
        <w:rPr>
          <w:rFonts w:ascii="Times New Roman" w:hAnsi="Times New Roman" w:cs="Times New Roman"/>
          <w:sz w:val="24"/>
          <w:szCs w:val="24"/>
          <w:lang w:val="en-CA"/>
        </w:rPr>
        <w:fldChar w:fldCharType="begin" w:fldLock="1"/>
      </w:r>
      <w:r w:rsidR="00685598">
        <w:rPr>
          <w:rFonts w:ascii="Times New Roman" w:hAnsi="Times New Roman" w:cs="Times New Roman"/>
          <w:sz w:val="24"/>
          <w:szCs w:val="24"/>
          <w:lang w:val="en-CA"/>
        </w:rPr>
        <w:instrText>ADDIN CSL_CITATION {"citationItems":[{"id":"ITEM-1","itemData":{"DOI":"10.1101/gad.183434.111","ISSN":"1549-5477","PMID":"22302935","abstract":"The ability to sense and adjust to the environment is crucial to life. For multicellular organisms, the ability to respond to external changes is essential not only for survival but also for normal development and physiology. Although signaling events can directly modify cellular function, typically signaling acts to alter transcriptional responses to generate both transient and sustained changes. Rapid, but transient, changes in gene expression are mediated by inducible transcription factors such as NF-κB. For the past 25 years, NF-κB has served as a paradigm for inducible transcription factors and has provided numerous insights into how signaling events influence gene expression and physiology. Since its discovery as a regulator of expression of the κ light chain gene in B cells, research on NF-κB continues to yield new insights into fundamental cellular processes. Advances in understanding the mechanisms that regulate NF-κB have been accompanied by progress in elucidating the biological significance of this transcription factor in various physiological processes. NF-κB likely plays the most prominent role in the development and function of the immune system and, not surprisingly, when dysregulated, contributes to the pathophysiology of inflammatory disease. As our appreciation of the fundamental role of inflammation in disease pathogenesis has increased, so too has the importance of NF-κB as a key regulatory molecule gained progressively greater significance. However, despite the tremendous progress that has been made in understanding the regulation of NF-κB, there is much that remains to be understood. In this review, we highlight both the progress that has been made and the fundamental questions that remain unanswered after 25 years of study.","author":[{"dropping-particle":"","family":"Hayden","given":"Matthew S","non-dropping-particle":"","parse-names":false,"suffix":""},{"dropping-particle":"","family":"Ghosh","given":"Sankar","non-dropping-particle":"","parse-names":false,"suffix":""}],"container-title":"Genes &amp; development","id":"ITEM-1","issue":"3","issued":{"date-parts":[["2012","2","1"]]},"page":"203-34","title":"NF-κB, the first quarter-century: remarkable progress and outstanding questions.","type":"article-journal","volume":"26"},"uris":["http://www.mendeley.com/documents/?uuid=b42570a3-2fe2-3193-a0fa-3f8ce72f85d4"]},{"id":"ITEM-2","itemData":{"DOI":"10.1016/j.cell.2016.12.012","ISSN":"1097-4172","PMID":"28086098","abstract":"NF-κB was discovered 30 years ago as a rapidly inducible transcription factor. Since that time, it has been found to have a broad role in gene induction in diverse cellular responses, particularly throughout the immune system. Here, we summarize elaborate regulatory pathways involving this transcription factor and use recent discoveries in human genetic diseases to place specific proteins within their relevant medical and biological contexts.","author":[{"dropping-particle":"","family":"Zhang","given":"Qian","non-dropping-particle":"","parse-names":false,"suffix":""},{"dropping-particle":"","family":"Lenardo","given":"Michael J","non-dropping-particle":"","parse-names":false,"suffix":""},{"dropping-particle":"","family":"Baltimore","given":"David","non-dropping-particle":"","parse-names":false,"suffix":""}],"container-title":"Cell","id":"ITEM-2","issue":"1-2","issued":{"date-parts":[["2017","1","12"]]},"page":"37-57","title":"30 Years of NF-κB: A Blossoming of Relevance to Human Pathobiology.","type":"article-journal","volume":"168"},"uris":["http://www.mendeley.com/documents/?uuid=deaca37a-51aa-3b58-b276-4dbafa9644c9"]}],"mendeley":{"formattedCitation":"&lt;sup&gt;12,13&lt;/sup&gt;","plainTextFormattedCitation":"12,13","previouslyFormattedCitation":"&lt;sup&gt;14,15&lt;/sup&gt;"},"properties":{"noteIndex":0},"schema":"https://github.com/citation-style-language/schema/raw/master/csl-citation.json"}</w:instrText>
      </w:r>
      <w:r w:rsidR="0004163A">
        <w:rPr>
          <w:rFonts w:ascii="Times New Roman" w:hAnsi="Times New Roman" w:cs="Times New Roman"/>
          <w:sz w:val="24"/>
          <w:szCs w:val="24"/>
          <w:lang w:val="en-CA"/>
        </w:rPr>
        <w:fldChar w:fldCharType="separate"/>
      </w:r>
      <w:r w:rsidR="00685598" w:rsidRPr="00685598">
        <w:rPr>
          <w:rFonts w:ascii="Times New Roman" w:hAnsi="Times New Roman" w:cs="Times New Roman"/>
          <w:noProof/>
          <w:sz w:val="24"/>
          <w:szCs w:val="24"/>
          <w:vertAlign w:val="superscript"/>
          <w:lang w:val="en-CA"/>
        </w:rPr>
        <w:t>12,13</w:t>
      </w:r>
      <w:r w:rsidR="0004163A">
        <w:rPr>
          <w:rFonts w:ascii="Times New Roman" w:hAnsi="Times New Roman" w:cs="Times New Roman"/>
          <w:sz w:val="24"/>
          <w:szCs w:val="24"/>
          <w:lang w:val="en-CA"/>
        </w:rPr>
        <w:fldChar w:fldCharType="end"/>
      </w:r>
      <w:r w:rsidR="002305C8" w:rsidRPr="00B96022">
        <w:rPr>
          <w:rFonts w:ascii="Times New Roman" w:hAnsi="Times New Roman" w:cs="Times New Roman"/>
          <w:sz w:val="24"/>
          <w:szCs w:val="24"/>
          <w:lang w:val="en-CA"/>
        </w:rPr>
        <w:t xml:space="preserve">. </w:t>
      </w:r>
      <w:r w:rsidR="000C1746">
        <w:rPr>
          <w:rFonts w:ascii="Times New Roman" w:hAnsi="Times New Roman" w:cs="Times New Roman"/>
          <w:sz w:val="24"/>
          <w:szCs w:val="24"/>
          <w:lang w:val="en-CA"/>
        </w:rPr>
        <w:t>While all members have</w:t>
      </w:r>
      <w:r w:rsidR="00327BFF">
        <w:rPr>
          <w:rFonts w:ascii="Times New Roman" w:hAnsi="Times New Roman" w:cs="Times New Roman"/>
          <w:sz w:val="24"/>
          <w:szCs w:val="24"/>
          <w:lang w:val="en-CA"/>
        </w:rPr>
        <w:t xml:space="preserve"> a Rel homology domain, the Rel and NfkB </w:t>
      </w:r>
      <w:r w:rsidR="00380BAD">
        <w:rPr>
          <w:rFonts w:ascii="Times New Roman" w:hAnsi="Times New Roman" w:cs="Times New Roman"/>
          <w:sz w:val="24"/>
          <w:szCs w:val="24"/>
          <w:lang w:val="en-CA"/>
        </w:rPr>
        <w:t>subsets</w:t>
      </w:r>
      <w:r w:rsidR="00327BFF">
        <w:rPr>
          <w:rFonts w:ascii="Times New Roman" w:hAnsi="Times New Roman" w:cs="Times New Roman"/>
          <w:sz w:val="24"/>
          <w:szCs w:val="24"/>
          <w:lang w:val="en-CA"/>
        </w:rPr>
        <w:t xml:space="preserve"> within the family differ in </w:t>
      </w:r>
      <w:r w:rsidR="00E86BBC">
        <w:rPr>
          <w:rFonts w:ascii="Times New Roman" w:hAnsi="Times New Roman" w:cs="Times New Roman"/>
          <w:sz w:val="24"/>
          <w:szCs w:val="24"/>
          <w:lang w:val="en-CA"/>
        </w:rPr>
        <w:t xml:space="preserve">other structural domains. </w:t>
      </w:r>
      <w:r w:rsidR="00380BAD">
        <w:rPr>
          <w:rFonts w:ascii="Times New Roman" w:hAnsi="Times New Roman" w:cs="Times New Roman"/>
          <w:sz w:val="24"/>
          <w:szCs w:val="24"/>
          <w:lang w:val="en-CA"/>
        </w:rPr>
        <w:t>T</w:t>
      </w:r>
      <w:r w:rsidR="00E86BBC">
        <w:rPr>
          <w:rFonts w:ascii="Times New Roman" w:hAnsi="Times New Roman" w:cs="Times New Roman"/>
          <w:sz w:val="24"/>
          <w:szCs w:val="24"/>
          <w:lang w:val="en-CA"/>
        </w:rPr>
        <w:t>he Rel subset</w:t>
      </w:r>
      <w:r w:rsidR="0057432D">
        <w:rPr>
          <w:rFonts w:ascii="Times New Roman" w:hAnsi="Times New Roman" w:cs="Times New Roman"/>
          <w:sz w:val="24"/>
          <w:szCs w:val="24"/>
          <w:lang w:val="en-CA"/>
        </w:rPr>
        <w:t xml:space="preserve"> (</w:t>
      </w:r>
      <w:r w:rsidR="000C1746" w:rsidRPr="000C1746">
        <w:rPr>
          <w:rFonts w:ascii="Times New Roman" w:hAnsi="Times New Roman" w:cs="Times New Roman"/>
          <w:sz w:val="24"/>
          <w:szCs w:val="24"/>
          <w:lang w:val="en-CA"/>
        </w:rPr>
        <w:t>RelA, RelB and cRel</w:t>
      </w:r>
      <w:r w:rsidR="0057432D">
        <w:rPr>
          <w:rFonts w:ascii="Times New Roman" w:hAnsi="Times New Roman" w:cs="Times New Roman"/>
          <w:sz w:val="24"/>
          <w:szCs w:val="24"/>
          <w:lang w:val="en-CA"/>
        </w:rPr>
        <w:t>)</w:t>
      </w:r>
      <w:r w:rsidR="000C1746" w:rsidRPr="000C1746">
        <w:rPr>
          <w:rFonts w:ascii="Times New Roman" w:hAnsi="Times New Roman" w:cs="Times New Roman"/>
          <w:sz w:val="24"/>
          <w:szCs w:val="24"/>
          <w:lang w:val="en-CA"/>
        </w:rPr>
        <w:t xml:space="preserve"> contain a transactivation domain</w:t>
      </w:r>
      <w:r w:rsidR="00380BAD">
        <w:rPr>
          <w:rFonts w:ascii="Times New Roman" w:hAnsi="Times New Roman" w:cs="Times New Roman"/>
          <w:sz w:val="24"/>
          <w:szCs w:val="24"/>
          <w:lang w:val="en-CA"/>
        </w:rPr>
        <w:fldChar w:fldCharType="begin" w:fldLock="1"/>
      </w:r>
      <w:r w:rsidR="00685598">
        <w:rPr>
          <w:rFonts w:ascii="Times New Roman" w:hAnsi="Times New Roman" w:cs="Times New Roman"/>
          <w:sz w:val="24"/>
          <w:szCs w:val="24"/>
          <w:lang w:val="en-CA"/>
        </w:rPr>
        <w:instrText>ADDIN CSL_CITATION {"citationItems":[{"id":"ITEM-1","itemData":{"DOI":"10.1016/j.cell.2016.12.012","ISSN":"1097-4172","PMID":"28086098","abstract":"NF-κB was discovered 30 years ago as a rapidly inducible transcription factor. Since that time, it has been found to have a broad role in gene induction in diverse cellular responses, particularly throughout the immune system. Here, we summarize elaborate regulatory pathways involving this transcription factor and use recent discoveries in human genetic diseases to place specific proteins within their relevant medical and biological contexts.","author":[{"dropping-particle":"","family":"Zhang","given":"Qian","non-dropping-particle":"","parse-names":false,"suffix":""},{"dropping-particle":"","family":"Lenardo","given":"Michael J","non-dropping-particle":"","parse-names":false,"suffix":""},{"dropping-particle":"","family":"Baltimore","given":"David","non-dropping-particle":"","parse-names":false,"suffix":""}],"container-title":"Cell","id":"ITEM-1","issue":"1-2","issued":{"date-parts":[["2017","1","12"]]},"page":"37-57","title":"30 Years of NF-κB: A Blossoming of Relevance to Human Pathobiology.","type":"article-journal","volume":"168"},"uris":["http://www.mendeley.com/documents/?uuid=047c5254-a563-325a-ae33-ab5caea11bb8"]},{"id":"ITEM-2","itemData":{"DOI":"10.1101/gad.183434.111","ISSN":"1549-5477","PMID":"22302935","abstract":"The ability to sense and adjust to the environment is crucial to life. For multicellular organisms, the ability to respond to external changes is essential not only for survival but also for normal development and physiology. Although signaling events can directly modify cellular function, typically signaling acts to alter transcriptional responses to generate both transient and sustained changes. Rapid, but transient, changes in gene expression are mediated by inducible transcription factors such as NF-κB. For the past 25 years, NF-κB has served as a paradigm for inducible transcription factors and has provided numerous insights into how signaling events influence gene expression and physiology. Since its discovery as a regulator of expression of the κ light chain gene in B cells, research on NF-κB continues to yield new insights into fundamental cellular processes. Advances in understanding the mechanisms that regulate NF-κB have been accompanied by progress in elucidating the biological significance of this transcription factor in various physiological processes. NF-κB likely plays the most prominent role in the development and function of the immune system and, not surprisingly, when dysregulated, contributes to the pathophysiology of inflammatory disease. As our appreciation of the fundamental role of inflammation in disease pathogenesis has increased, so too has the importance of NF-κB as a key regulatory molecule gained progressively greater significance. However, despite the tremendous progress that has been made in understanding the regulation of NF-κB, there is much that remains to be understood. In this review, we highlight both the progress that has been made and the fundamental questions that remain unanswered after 25 years of study.","author":[{"dropping-particle":"","family":"Hayden","given":"Matthew S","non-dropping-particle":"","parse-names":false,"suffix":""},{"dropping-particle":"","family":"Ghosh","given":"Sankar","non-dropping-particle":"","parse-names":false,"suffix":""}],"container-title":"Genes &amp; development","id":"ITEM-2","issue":"3","issued":{"date-parts":[["2012","2","1"]]},"page":"203-34","title":"NF-κB, the first quarter-century: remarkable progress and outstanding questions.","type":"article-journal","volume":"26"},"uris":["http://www.mendeley.com/documents/?uuid=b42570a3-2fe2-3193-a0fa-3f8ce72f85d4"]}],"mendeley":{"formattedCitation":"&lt;sup&gt;4,12&lt;/sup&gt;","plainTextFormattedCitation":"4,12","previouslyFormattedCitation":"&lt;sup&gt;4,14&lt;/sup&gt;"},"properties":{"noteIndex":0},"schema":"https://github.com/citation-style-language/schema/raw/master/csl-citation.json"}</w:instrText>
      </w:r>
      <w:r w:rsidR="00380BAD">
        <w:rPr>
          <w:rFonts w:ascii="Times New Roman" w:hAnsi="Times New Roman" w:cs="Times New Roman"/>
          <w:sz w:val="24"/>
          <w:szCs w:val="24"/>
          <w:lang w:val="en-CA"/>
        </w:rPr>
        <w:fldChar w:fldCharType="separate"/>
      </w:r>
      <w:r w:rsidR="00685598" w:rsidRPr="00685598">
        <w:rPr>
          <w:rFonts w:ascii="Times New Roman" w:hAnsi="Times New Roman" w:cs="Times New Roman"/>
          <w:noProof/>
          <w:sz w:val="24"/>
          <w:szCs w:val="24"/>
          <w:vertAlign w:val="superscript"/>
          <w:lang w:val="en-CA"/>
        </w:rPr>
        <w:t>4,12</w:t>
      </w:r>
      <w:r w:rsidR="00380BAD">
        <w:rPr>
          <w:rFonts w:ascii="Times New Roman" w:hAnsi="Times New Roman" w:cs="Times New Roman"/>
          <w:sz w:val="24"/>
          <w:szCs w:val="24"/>
          <w:lang w:val="en-CA"/>
        </w:rPr>
        <w:fldChar w:fldCharType="end"/>
      </w:r>
      <w:r w:rsidR="00180A2A">
        <w:rPr>
          <w:rFonts w:ascii="Times New Roman" w:hAnsi="Times New Roman" w:cs="Times New Roman"/>
          <w:sz w:val="24"/>
          <w:szCs w:val="24"/>
          <w:lang w:val="en-CA"/>
        </w:rPr>
        <w:t>.</w:t>
      </w:r>
      <w:r w:rsidR="000C1746" w:rsidRPr="000C1746">
        <w:rPr>
          <w:rFonts w:ascii="Times New Roman" w:hAnsi="Times New Roman" w:cs="Times New Roman"/>
          <w:sz w:val="24"/>
          <w:szCs w:val="24"/>
          <w:lang w:val="en-CA"/>
        </w:rPr>
        <w:t xml:space="preserve"> </w:t>
      </w:r>
      <w:r w:rsidR="00180A2A">
        <w:rPr>
          <w:rFonts w:ascii="Times New Roman" w:hAnsi="Times New Roman" w:cs="Times New Roman"/>
          <w:sz w:val="24"/>
          <w:szCs w:val="24"/>
          <w:lang w:val="en-CA"/>
        </w:rPr>
        <w:t>In contrast,</w:t>
      </w:r>
      <w:r w:rsidR="000C1746" w:rsidRPr="000C1746">
        <w:rPr>
          <w:rFonts w:ascii="Times New Roman" w:hAnsi="Times New Roman" w:cs="Times New Roman"/>
          <w:sz w:val="24"/>
          <w:szCs w:val="24"/>
          <w:lang w:val="en-CA"/>
        </w:rPr>
        <w:t xml:space="preserve"> </w:t>
      </w:r>
      <w:r w:rsidR="00E86BBC">
        <w:rPr>
          <w:rFonts w:ascii="Times New Roman" w:hAnsi="Times New Roman" w:cs="Times New Roman"/>
          <w:sz w:val="24"/>
          <w:szCs w:val="24"/>
          <w:lang w:val="en-CA"/>
        </w:rPr>
        <w:t xml:space="preserve">the </w:t>
      </w:r>
      <w:bookmarkStart w:id="0" w:name="_Hlk21618938"/>
      <w:r w:rsidR="00E86BBC">
        <w:rPr>
          <w:rFonts w:ascii="Times New Roman" w:hAnsi="Times New Roman" w:cs="Times New Roman"/>
          <w:sz w:val="24"/>
          <w:szCs w:val="24"/>
          <w:lang w:val="en-CA"/>
        </w:rPr>
        <w:t>Nf-κB</w:t>
      </w:r>
      <w:r w:rsidR="00E86BBC" w:rsidRPr="00B96022">
        <w:rPr>
          <w:rFonts w:ascii="Times New Roman" w:hAnsi="Times New Roman" w:cs="Times New Roman"/>
          <w:sz w:val="24"/>
          <w:szCs w:val="24"/>
          <w:lang w:val="en-CA"/>
        </w:rPr>
        <w:t xml:space="preserve"> </w:t>
      </w:r>
      <w:bookmarkEnd w:id="0"/>
      <w:r w:rsidR="00E86BBC">
        <w:rPr>
          <w:rFonts w:ascii="Times New Roman" w:hAnsi="Times New Roman" w:cs="Times New Roman"/>
          <w:sz w:val="24"/>
          <w:szCs w:val="24"/>
          <w:lang w:val="en-CA"/>
        </w:rPr>
        <w:t>subset</w:t>
      </w:r>
      <w:r w:rsidR="0057432D">
        <w:rPr>
          <w:rFonts w:ascii="Times New Roman" w:hAnsi="Times New Roman" w:cs="Times New Roman"/>
          <w:sz w:val="24"/>
          <w:szCs w:val="24"/>
          <w:lang w:val="en-CA"/>
        </w:rPr>
        <w:t xml:space="preserve"> (</w:t>
      </w:r>
      <w:r w:rsidR="000C1746" w:rsidRPr="000C1746">
        <w:rPr>
          <w:rFonts w:ascii="Times New Roman" w:hAnsi="Times New Roman" w:cs="Times New Roman"/>
          <w:sz w:val="24"/>
          <w:szCs w:val="24"/>
          <w:lang w:val="en-CA"/>
        </w:rPr>
        <w:t>p50 and p52</w:t>
      </w:r>
      <w:r w:rsidR="0057432D">
        <w:rPr>
          <w:rFonts w:ascii="Times New Roman" w:hAnsi="Times New Roman" w:cs="Times New Roman"/>
          <w:sz w:val="24"/>
          <w:szCs w:val="24"/>
          <w:lang w:val="en-CA"/>
        </w:rPr>
        <w:t>)</w:t>
      </w:r>
      <w:r w:rsidR="000C1746" w:rsidRPr="000C1746">
        <w:rPr>
          <w:rFonts w:ascii="Times New Roman" w:hAnsi="Times New Roman" w:cs="Times New Roman"/>
          <w:sz w:val="24"/>
          <w:szCs w:val="24"/>
          <w:lang w:val="en-CA"/>
        </w:rPr>
        <w:t xml:space="preserve"> do not contain a transactivation domain, and are typically thought of as repressors</w:t>
      </w:r>
      <w:r w:rsidR="0034359B">
        <w:rPr>
          <w:rFonts w:ascii="Times New Roman" w:hAnsi="Times New Roman" w:cs="Times New Roman"/>
          <w:sz w:val="24"/>
          <w:szCs w:val="24"/>
          <w:lang w:val="en-CA"/>
        </w:rPr>
        <w:fldChar w:fldCharType="begin" w:fldLock="1"/>
      </w:r>
      <w:r w:rsidR="00685598">
        <w:rPr>
          <w:rFonts w:ascii="Times New Roman" w:hAnsi="Times New Roman" w:cs="Times New Roman"/>
          <w:sz w:val="24"/>
          <w:szCs w:val="24"/>
          <w:lang w:val="en-CA"/>
        </w:rPr>
        <w:instrText>ADDIN CSL_CITATION {"citationItems":[{"id":"ITEM-1","itemData":{"DOI":"10.1016/j.cell.2016.12.012","ISSN":"1097-4172","PMID":"28086098","abstract":"NF-κB was discovered 30 years ago as a rapidly inducible transcription factor. Since that time, it has been found to have a broad role in gene induction in diverse cellular responses, particularly throughout the immune system. Here, we summarize elaborate regulatory pathways involving this transcription factor and use recent discoveries in human genetic diseases to place specific proteins within their relevant medical and biological contexts.","author":[{"dropping-particle":"","family":"Zhang","given":"Qian","non-dropping-particle":"","parse-names":false,"suffix":""},{"dropping-particle":"","family":"Lenardo","given":"Michael J","non-dropping-particle":"","parse-names":false,"suffix":""},{"dropping-particle":"","family":"Baltimore","given":"David","non-dropping-particle":"","parse-names":false,"suffix":""}],"container-title":"Cell","id":"ITEM-1","issue":"1-2","issued":{"date-parts":[["2017","1","12"]]},"page":"37-57","title":"30 Years of NF-κB: A Blossoming of Relevance to Human Pathobiology.","type":"article-journal","volume":"168"},"uris":["http://www.mendeley.com/documents/?uuid=047c5254-a563-325a-ae33-ab5caea11bb8"]},{"id":"ITEM-2","itemData":{"DOI":"10.1101/gad.183434.111","ISSN":"1549-5477","PMID":"22302935","abstract":"The ability to sense and adjust to the environment is crucial to life. For multicellular organisms, the ability to respond to external changes is essential not only for survival but also for normal development and physiology. Although signaling events can directly modify cellular function, typically signaling acts to alter transcriptional responses to generate both transient and sustained changes. Rapid, but transient, changes in gene expression are mediated by inducible transcription factors such as NF-κB. For the past 25 years, NF-κB has served as a paradigm for inducible transcription factors and has provided numerous insights into how signaling events influence gene expression and physiology. Since its discovery as a regulator of expression of the κ light chain gene in B cells, research on NF-κB continues to yield new insights into fundamental cellular processes. Advances in understanding the mechanisms that regulate NF-κB have been accompanied by progress in elucidating the biological significance of this transcription factor in various physiological processes. NF-κB likely plays the most prominent role in the development and function of the immune system and, not surprisingly, when dysregulated, contributes to the pathophysiology of inflammatory disease. As our appreciation of the fundamental role of inflammation in disease pathogenesis has increased, so too has the importance of NF-κB as a key regulatory molecule gained progressively greater significance. However, despite the tremendous progress that has been made in understanding the regulation of NF-κB, there is much that remains to be understood. In this review, we highlight both the progress that has been made and the fundamental questions that remain unanswered after 25 years of study.","author":[{"dropping-particle":"","family":"Hayden","given":"Matthew S","non-dropping-particle":"","parse-names":false,"suffix":""},{"dropping-particle":"","family":"Ghosh","given":"Sankar","non-dropping-particle":"","parse-names":false,"suffix":""}],"container-title":"Genes &amp; development","id":"ITEM-2","issue":"3","issued":{"date-parts":[["2012","2","1"]]},"page":"203-34","title":"NF-κB, the first quarter-century: remarkable progress and outstanding questions.","type":"article-journal","volume":"26"},"uris":["http://www.mendeley.com/documents/?uuid=b42570a3-2fe2-3193-a0fa-3f8ce72f85d4"]}],"mendeley":{"formattedCitation":"&lt;sup&gt;4,12&lt;/sup&gt;","plainTextFormattedCitation":"4,12","previouslyFormattedCitation":"&lt;sup&gt;4,14&lt;/sup&gt;"},"properties":{"noteIndex":0},"schema":"https://github.com/citation-style-language/schema/raw/master/csl-citation.json"}</w:instrText>
      </w:r>
      <w:r w:rsidR="0034359B">
        <w:rPr>
          <w:rFonts w:ascii="Times New Roman" w:hAnsi="Times New Roman" w:cs="Times New Roman"/>
          <w:sz w:val="24"/>
          <w:szCs w:val="24"/>
          <w:lang w:val="en-CA"/>
        </w:rPr>
        <w:fldChar w:fldCharType="separate"/>
      </w:r>
      <w:r w:rsidR="00685598" w:rsidRPr="00685598">
        <w:rPr>
          <w:rFonts w:ascii="Times New Roman" w:hAnsi="Times New Roman" w:cs="Times New Roman"/>
          <w:noProof/>
          <w:sz w:val="24"/>
          <w:szCs w:val="24"/>
          <w:vertAlign w:val="superscript"/>
          <w:lang w:val="en-CA"/>
        </w:rPr>
        <w:t>4,12</w:t>
      </w:r>
      <w:r w:rsidR="0034359B">
        <w:rPr>
          <w:rFonts w:ascii="Times New Roman" w:hAnsi="Times New Roman" w:cs="Times New Roman"/>
          <w:sz w:val="24"/>
          <w:szCs w:val="24"/>
          <w:lang w:val="en-CA"/>
        </w:rPr>
        <w:fldChar w:fldCharType="end"/>
      </w:r>
      <w:r w:rsidR="000C1746" w:rsidRPr="000C1746">
        <w:rPr>
          <w:rFonts w:ascii="Times New Roman" w:hAnsi="Times New Roman" w:cs="Times New Roman"/>
          <w:sz w:val="24"/>
          <w:szCs w:val="24"/>
          <w:lang w:val="en-CA"/>
        </w:rPr>
        <w:t xml:space="preserve">. </w:t>
      </w:r>
      <w:r w:rsidR="002679E3" w:rsidRPr="002C143E">
        <w:rPr>
          <w:rFonts w:ascii="Times New Roman" w:hAnsi="Times New Roman" w:cs="Times New Roman"/>
          <w:sz w:val="24"/>
          <w:szCs w:val="24"/>
          <w:lang w:val="en-CA"/>
        </w:rPr>
        <w:t xml:space="preserve">The Nf-κB family proteins are all nearly ubiquitously expressed </w:t>
      </w:r>
      <w:r w:rsidR="003F55F5">
        <w:rPr>
          <w:rFonts w:ascii="Times New Roman" w:hAnsi="Times New Roman" w:cs="Times New Roman"/>
          <w:sz w:val="24"/>
          <w:szCs w:val="24"/>
          <w:lang w:val="en-CA"/>
        </w:rPr>
        <w:t xml:space="preserve">and importantly for this project </w:t>
      </w:r>
      <w:r w:rsidR="002679E3" w:rsidRPr="002C143E">
        <w:rPr>
          <w:rFonts w:ascii="Times New Roman" w:hAnsi="Times New Roman" w:cs="Times New Roman"/>
          <w:sz w:val="24"/>
          <w:szCs w:val="24"/>
          <w:lang w:val="en-CA"/>
        </w:rPr>
        <w:t xml:space="preserve">all 5 </w:t>
      </w:r>
      <w:r w:rsidR="003F55F5">
        <w:rPr>
          <w:rFonts w:ascii="Times New Roman" w:hAnsi="Times New Roman" w:cs="Times New Roman"/>
          <w:sz w:val="24"/>
          <w:szCs w:val="24"/>
          <w:lang w:val="en-CA"/>
        </w:rPr>
        <w:t>are</w:t>
      </w:r>
      <w:r w:rsidR="002679E3" w:rsidRPr="002C143E">
        <w:rPr>
          <w:rFonts w:ascii="Times New Roman" w:hAnsi="Times New Roman" w:cs="Times New Roman"/>
          <w:sz w:val="24"/>
          <w:szCs w:val="24"/>
          <w:lang w:val="en-CA"/>
        </w:rPr>
        <w:t xml:space="preserve"> expressed in monocyte derived macrophages in humans and bone marrow derived macrophages in mice.</w:t>
      </w:r>
      <w:r w:rsidR="002679E3">
        <w:rPr>
          <w:rFonts w:ascii="Times New Roman" w:hAnsi="Times New Roman" w:cs="Times New Roman"/>
          <w:sz w:val="24"/>
          <w:szCs w:val="24"/>
          <w:lang w:val="en-CA"/>
        </w:rPr>
        <w:t xml:space="preserve"> </w:t>
      </w:r>
      <w:r w:rsidR="002305C8" w:rsidRPr="00B96022">
        <w:rPr>
          <w:rFonts w:ascii="Times New Roman" w:hAnsi="Times New Roman" w:cs="Times New Roman"/>
          <w:sz w:val="24"/>
          <w:szCs w:val="24"/>
          <w:lang w:val="en-CA"/>
        </w:rPr>
        <w:t xml:space="preserve">Despite binding to the same consensus motif, these TFs have different transcriptional targets </w:t>
      </w:r>
      <w:r w:rsidR="007826AF">
        <w:rPr>
          <w:rFonts w:ascii="Times New Roman" w:hAnsi="Times New Roman" w:cs="Times New Roman"/>
          <w:sz w:val="24"/>
          <w:szCs w:val="24"/>
          <w:lang w:val="en-CA"/>
        </w:rPr>
        <w:t xml:space="preserve">seen by CRISPR knockout experiments in </w:t>
      </w:r>
      <w:r w:rsidR="00B45D64">
        <w:rPr>
          <w:rFonts w:ascii="Times New Roman" w:hAnsi="Times New Roman" w:cs="Times New Roman"/>
          <w:sz w:val="24"/>
          <w:szCs w:val="24"/>
          <w:lang w:val="en-CA"/>
        </w:rPr>
        <w:t>mouse BMDMs (</w:t>
      </w:r>
      <w:r w:rsidR="00B45D64" w:rsidRPr="00075AEB">
        <w:rPr>
          <w:rFonts w:ascii="Times New Roman" w:hAnsi="Times New Roman" w:cs="Times New Roman"/>
          <w:sz w:val="24"/>
          <w:szCs w:val="24"/>
          <w:lang w:val="en-CA"/>
        </w:rPr>
        <w:t>Figure 2</w:t>
      </w:r>
      <w:r w:rsidR="00B45D64">
        <w:rPr>
          <w:rFonts w:ascii="Times New Roman" w:hAnsi="Times New Roman" w:cs="Times New Roman"/>
          <w:sz w:val="24"/>
          <w:szCs w:val="24"/>
          <w:lang w:val="en-CA"/>
        </w:rPr>
        <w:t>). They also have differing</w:t>
      </w:r>
      <w:r w:rsidR="002305C8" w:rsidRPr="00B96022">
        <w:rPr>
          <w:rFonts w:ascii="Times New Roman" w:hAnsi="Times New Roman" w:cs="Times New Roman"/>
          <w:sz w:val="24"/>
          <w:szCs w:val="24"/>
          <w:lang w:val="en-CA"/>
        </w:rPr>
        <w:t xml:space="preserve"> phenotypic outcomes suggesting that factors are specifically recruited to consensus binding regions</w:t>
      </w:r>
      <w:r w:rsidR="0095128A">
        <w:rPr>
          <w:rFonts w:ascii="Times New Roman" w:hAnsi="Times New Roman" w:cs="Times New Roman"/>
          <w:sz w:val="24"/>
          <w:szCs w:val="24"/>
          <w:lang w:val="en-CA"/>
        </w:rPr>
        <w:fldChar w:fldCharType="begin" w:fldLock="1"/>
      </w:r>
      <w:r w:rsidR="00685598">
        <w:rPr>
          <w:rFonts w:ascii="Times New Roman" w:hAnsi="Times New Roman" w:cs="Times New Roman"/>
          <w:sz w:val="24"/>
          <w:szCs w:val="24"/>
          <w:lang w:val="en-CA"/>
        </w:rPr>
        <w:instrText>ADDIN CSL_CITATION {"citationItems":[{"id":"ITEM-1","itemData":{"DOI":"10.1101/cshperspect.a000067","ISSN":"1943-0264","PMID":"20066093","abstract":"Nuclear factor-kappaB (NF-kappaB) is a pleiotropic mediator of inducible and specific gene regulation involving diverse biological activities including immune response, inflammation, cell proliferation, and death. The fine-tuning of the NF-kappaB DNA binding activity is essential for its fundamental function as a transcription factor. An increasing body of literature illustrates that this process can be elegantly and specifically controlled at multiple levels by different protein subsets. In particular, the recent identification of a non-Rel subunit of NF-kappaB itself provides a new way to understand the selective high-affinity DNA binding specificity of NF-kappaB conferred by a synergistic interaction within the whole complex. Here, we review the mechanism of the specification of DNA binding activity of NF-kappaB complexes, one of the most important aspects of NF-kappaB transcriptional control.","author":[{"dropping-particle":"","family":"Wan","given":"Fengyi","non-dropping-particle":"","parse-names":false,"suffix":""},{"dropping-particle":"","family":"Lenardo","given":"Michael J","non-dropping-particle":"","parse-names":false,"suffix":""}],"container-title":"Cold Spring Harbor perspectives in biology","id":"ITEM-1","issue":"4","issued":{"date-parts":[["2009","10"]]},"page":"a000067","publisher":"Cold Spring Harbor Laboratory Press","title":"Specification of DNA binding activity of NF-kappaB proteins.","type":"article-journal","volume":"1"},"uris":["http://www.mendeley.com/documents/?uuid=ebcd8917-503f-39e1-b374-02974a652399"]},{"id":"ITEM-2","itemData":{"DOI":"10.1016/j.molmed.2016.03.002","ISSN":"1471499X","abstract":"Noncanonical NF-κB signaling differs from canonical NF-κB signaling by being activated through different cell surface receptors, cytoplasmic adaptors, and NF-κB dimers. Under normal physiological conditions, this noncanonical pathway has been implicated in diverse biological processes, including lymphoid organogenesis, B cell maturation, osteoclast differentiation, and various functions of other immune cells. Recently, dysfunction of this pathway has also been causally associated with numerous immune-mediated pathologies and human malignancies. Here, we summarize the core elements as well as the recently identified novel regulators of the noncanonical NF-κB signaling pathway. The involvement of this pathway in different pathologies and the potential therapeutic options that are currently envisaged are also discussed. Under normal physiological conditions, noncanonical Nuclear factor kappa-light-chain-enhancer of activated B cells (NF-κB) signaling is mainly involved in lymphoid organogenesis as well as B cell survival and maintenance. Lymphotoxin beta receptor (LTβR) signaling in endothelial cells is also essential for peripheral lymph node formation and lymphocyte homing.Aberrant activation of this pathway is commonly observed in human malignancies, including multiple myeloma and diffuse large B cell lymphomas (DLBCL). In particular, TNF receptor-associated factor 3 (TRAF3) mutations and/or deletions are observed in 15% of patients with DLBCL.NF-κB-inducing kinase (NIK) is an important kinase of this pathway and is regulated post-translationally. NIK protein levels are critically regulated by a protein complex comprising TRAF3, TRAF2, and cellular inhibitor of apoptosis 1 and 2 (cIAP1/2). As a negative regulatory mechanism, NIK can also be phosphorylated by IKKα or TANK-Binding Kinase 1 (TBK1), and degraded to limit the activation of the pathway under different conditions.Therapeutically targeting NIK activity is a promising approach to treat diseases in which this pathway is constitutively activated.Recently, the noncanonical NF-κB signaling pathway has been implicated in metabolic diseases, contributing to disease progression.","author":[{"dropping-particle":"","family":"Cildir","given":"Gökhan","non-dropping-particle":"","parse-names":false,"suffix":""},{"dropping-particle":"","family":"Low","given":"Kee Chung","non-dropping-particle":"","parse-names":false,"suffix":""},{"dropping-particle":"","family":"Tergaonkar","given":"Vinay","non-dropping-particle":"","parse-names":false,"suffix":""}],"container-title":"Trends in Molecular Medicine","id":"ITEM-2","issue":"5","issued":{"date-parts":[["2016","5","1"]]},"page":"414-429","publisher":"Elsevier Ltd","title":"Noncanonical NF-κB Signaling in Health and Disease","type":"article","volume":"22"},"uris":["http://www.mendeley.com/documents/?uuid=1d00d802-a348-39d4-b15f-7371073a1f0d"]},{"id":"ITEM-3","itemData":{"DOI":"10.1084/jem.187.2.147","ISSN":"00221007","abstract":"p52 is a subunit of nuclear factor (NF)-kappa B transcription factors, most closely related to p50. Previously, we have shown that p52, but not p50 homodimers can form transactivating complexes when associated with Bcl-3, an unusual member of the I kappa B family. To determine nonredundant physiologic roles of p52, we generated mice deficient in p52. Null mutant mice were impaired in their ability to generate antibodies to T-dependent antigens, consistent with an absence of B cell follicles and follicular dendritic cell networks in secondary lymphoid organs, and an inability to form germinal centers. Furthermore, the splenic marginal zone was disrupted. These phenotypes are largely overlapping with those observed in Bcl-3 knockout animals, but distinct from those of p50 knockouts, supporting the notion of a physiologically relevant complex of p52 homodimers and Bcl-3. Adoptive transfer experiments further suggest that such a complex may be critical in accessory cell functions during antigen-specific immune reactions. Possible roles of p52 and Bcl-3 are discussed that may underlie the oncogenic potential of these proteins, as evidenced by recurrent chromosomal translocations of their genes in lymphoid tumors.","author":[{"dropping-particle":"","family":"Franzoso","given":"Guido","non-dropping-particle":"","parse-names":false,"suffix":""},{"dropping-particle":"","family":"Carlson","given":"Louise","non-dropping-particle":"","parse-names":false,"suffix":""},{"dropping-particle":"","family":"Poljak","given":"Ljiljana","non-dropping-particle":"","parse-names":false,"suffix":""},{"dropping-particle":"","family":"Shores","given":"Elizabeth W.","non-dropping-particle":"","parse-names":false,"suffix":""},{"dropping-particle":"","family":"Epstein","given":"Suzanne","non-dropping-particle":"","parse-names":false,"suffix":""},{"dropping-particle":"","family":"Leonardi","given":"Antonio","non-dropping-particle":"","parse-names":false,"suffix":""},{"dropping-particle":"","family":"Grinberg","given":"Alex","non-dropping-particle":"","parse-names":false,"suffix":""},{"dropping-particle":"","family":"Tran","given":"Tom","non-dropping-particle":"","parse-names":false,"suffix":""},{"dropping-particle":"","family":"Scharton-Kersten","given":"Tanya","non-dropping-particle":"","parse-names":false,"suffix":""},{"dropping-particle":"","family":"Anver","given":"Miriam","non-dropping-particle":"","parse-names":false,"suffix":""},{"dropping-particle":"","family":"Love","given":"Paul","non-dropping-particle":"","parse-names":false,"suffix":""},{"dropping-particle":"","family":"Brown","given":"Keith","non-dropping-particle":"","parse-names":false,"suffix":""},{"dropping-particle":"","family":"Siebenlist","given":"Ulrich","non-dropping-particle":"","parse-names":false,"suffix":""}],"container-title":"Journal of Experimental Medicine","id":"ITEM-3","issue":"2","issued":{"date-parts":[["1998","1","19"]]},"page":"147-159","title":"Mice deficient in nuclear factor (NF)-κB/p52 present with defects in humoral responses, germinal center reactions, and splenic microarchitecture","type":"article-journal","volume":"187"},"uris":["http://www.mendeley.com/documents/?uuid=de040579-fb52-3fc7-a02d-37bd3293b3f6"]},{"id":"ITEM-4","itemData":{"DOI":"10.1084/jem.187.2.185","ISSN":"00221007","abstract":"The nfkb2 gene is a member of the Rel/NF-kappa B family of transcription factors. COOH-terminal deletions and rearrangements of this gene have been associated with the development of human cutaneous T cell lymphomas, chronic lymphocytic leukemias, and multiple myelomas. To further investigate the function of NF-kappa B2, we have generated mutant mice carrying a germline mutation of the nfkb2 gene by homologous recombination. NF-kappa B2-deficient mice showed a marked reduction in the B cell compartment in spleen, bone marrow, and lymph nodes. Moreover, spleen and lymph nodes of mutant mice presented an altered architecture, characterized by diffuse, irregular B cell areas and the absence of discrete perifollicular marginal and mantle zones; the formation of secondary germinal centers in spleen was also impaired. Proliferation of NF-kappa B2-deficient B cells was moderately reduced in response to lipopolysaccharide, anti-IgD-dextran, and CD40, but maturation and immunoglobulin switching were normal. However, nfkb2 (-/-) animals presented a deficient immunological response to T cell-dependent and -independent antigens. These findings indicate an important role of NF-kappa B2 in the maintenance of the peripheral B cell population, humoral responses, and normal spleen architecture.","author":[{"dropping-particle":"","family":"Caamaño","given":"Jorge H.","non-dropping-particle":"","parse-names":false,"suffix":""},{"dropping-particle":"","family":"Rizzo","given":"Cheryl A.","non-dropping-particle":"","parse-names":false,"suffix":""},{"dropping-particle":"","family":"Durham","given":"Stephen K.","non-dropping-particle":"","parse-names":false,"suffix":""},{"dropping-particle":"","family":"Barton","given":"Debra S.","non-dropping-particle":"","parse-names":false,"suffix":""},{"dropping-particle":"","family":"Raventós-Suárez","given":"Carmen","non-dropping-particle":"","parse-names":false,"suffix":""},{"dropping-particle":"","family":"Snapper","given":"Clifford M.","non-dropping-particle":"","parse-names":false,"suffix":""},{"dropping-particle":"","family":"Bravo","given":"Rodrigo","non-dropping-particle":"","parse-names":false,"suffix":""}],"container-title":"Journal of Experimental Medicine","id":"ITEM-4","issue":"2","issued":{"date-parts":[["1998","1","19"]]},"page":"185-196","title":"Nuclear factor (NF)-κB2 (p100/p52) is required for normal splenic microarchitecture and B cell-mediated immune responses","type":"article-journal","volume":"187"},"uris":["http://www.mendeley.com/documents/?uuid=5eb6b2c0-7089-3dbd-92a7-9a9eb892f241"]},{"id":"ITEM-5","itemData":{"DOI":"10.1182/blood-2013-02-486142","ISSN":"15280020","abstract":"Hematopoiesis is a tightly regulated process resulting in the production of blood cells. Self-renewal and differentiation of hematopoietic stem cells (HSCs) are key processes in hematopoietic development. Disruption of these steps can lead to altered cell distribution and disease. To investigate the role of the nuclear factor-κB subunit RelA/p65 in the regulation of HSCs in vivo, we generated mice lacking RelA/p65 in the hematopoietic compartment. Using this model system, we show that loss of p65 severely impairs HSC function and occurs in conjunction with increased hematopoietic stem and progenitor cell cycling, extramedullary hematopoiesis, and differentiation defects. Gene array studies of phenotypic HSCs indicate the up-regulation of genes normally expressed in lineage restricted cells, as well as the down-regulation of genes involved in HSC maintenance and homeostasis. We hypothesize that changes in gene expression in p65-deficient cells lead to decreased self-renewal and differentiation efficiency of hematopoietic stem and progenitor cells. These studies demonstrate that p65 is an important regulator of hematopoiesis through the transcription of genes involved in HSC fate.","author":[{"dropping-particle":"","family":"Stein","given":"Sarah J.","non-dropping-particle":"","parse-names":false,"suffix":""},{"dropping-particle":"","family":"Baldwin","given":"Albert S.","non-dropping-particle":"","parse-names":false,"suffix":""}],"container-title":"Blood","id":"ITEM-5","issue":"25","issued":{"date-parts":[["2013","6","20"]]},"page":"5015-5024","publisher":"American Society of Hematology","title":"Deletion of the NF-κB subunit p65/RelA in the hematopoietic compartment leads to defects in hematopoietic stem cell function","type":"article-journal","volume":"121"},"uris":["http://www.mendeley.com/documents/?uuid=d422e66f-fff5-39d3-8ae6-0cfcae5f62bf"]}],"mendeley":{"formattedCitation":"&lt;sup&gt;14–18&lt;/sup&gt;","plainTextFormattedCitation":"14–18","previouslyFormattedCitation":"&lt;sup&gt;16–20&lt;/sup&gt;"},"properties":{"noteIndex":0},"schema":"https://github.com/citation-style-language/schema/raw/master/csl-citation.json"}</w:instrText>
      </w:r>
      <w:r w:rsidR="0095128A">
        <w:rPr>
          <w:rFonts w:ascii="Times New Roman" w:hAnsi="Times New Roman" w:cs="Times New Roman"/>
          <w:sz w:val="24"/>
          <w:szCs w:val="24"/>
          <w:lang w:val="en-CA"/>
        </w:rPr>
        <w:fldChar w:fldCharType="separate"/>
      </w:r>
      <w:r w:rsidR="00685598" w:rsidRPr="00685598">
        <w:rPr>
          <w:rFonts w:ascii="Times New Roman" w:hAnsi="Times New Roman" w:cs="Times New Roman"/>
          <w:noProof/>
          <w:sz w:val="24"/>
          <w:szCs w:val="24"/>
          <w:vertAlign w:val="superscript"/>
          <w:lang w:val="en-CA"/>
        </w:rPr>
        <w:t>14–18</w:t>
      </w:r>
      <w:r w:rsidR="0095128A">
        <w:rPr>
          <w:rFonts w:ascii="Times New Roman" w:hAnsi="Times New Roman" w:cs="Times New Roman"/>
          <w:sz w:val="24"/>
          <w:szCs w:val="24"/>
          <w:lang w:val="en-CA"/>
        </w:rPr>
        <w:fldChar w:fldCharType="end"/>
      </w:r>
      <w:r w:rsidR="002305C8" w:rsidRPr="00B96022">
        <w:rPr>
          <w:rFonts w:ascii="Times New Roman" w:hAnsi="Times New Roman" w:cs="Times New Roman"/>
          <w:sz w:val="24"/>
          <w:szCs w:val="24"/>
          <w:lang w:val="en-CA"/>
        </w:rPr>
        <w:t xml:space="preserve">. </w:t>
      </w:r>
      <w:r w:rsidR="00867ED8">
        <w:rPr>
          <w:rFonts w:ascii="Times New Roman" w:hAnsi="Times New Roman" w:cs="Times New Roman"/>
          <w:sz w:val="24"/>
          <w:szCs w:val="24"/>
          <w:lang w:val="en-CA"/>
        </w:rPr>
        <w:t xml:space="preserve">This is most striking in mouse studies where </w:t>
      </w:r>
      <w:r w:rsidR="00861F6A">
        <w:rPr>
          <w:rFonts w:ascii="Times New Roman" w:hAnsi="Times New Roman" w:cs="Times New Roman"/>
          <w:sz w:val="24"/>
          <w:szCs w:val="24"/>
          <w:lang w:val="en-CA"/>
        </w:rPr>
        <w:t>knockout of RelA is embryonic lethal</w:t>
      </w:r>
      <w:r w:rsidR="00E6228D">
        <w:rPr>
          <w:rFonts w:ascii="Times New Roman" w:hAnsi="Times New Roman" w:cs="Times New Roman"/>
          <w:sz w:val="24"/>
          <w:szCs w:val="24"/>
          <w:lang w:val="en-CA"/>
        </w:rPr>
        <w:t xml:space="preserve"> and </w:t>
      </w:r>
      <w:r w:rsidR="00442878">
        <w:rPr>
          <w:rFonts w:ascii="Times New Roman" w:hAnsi="Times New Roman" w:cs="Times New Roman"/>
          <w:sz w:val="24"/>
          <w:szCs w:val="24"/>
          <w:lang w:val="en-CA"/>
        </w:rPr>
        <w:t>myeloid specific knockout results in a reduction of myeloid cells</w:t>
      </w:r>
      <w:r w:rsidR="0091452F">
        <w:rPr>
          <w:rFonts w:ascii="Times New Roman" w:hAnsi="Times New Roman" w:cs="Times New Roman"/>
          <w:sz w:val="24"/>
          <w:szCs w:val="24"/>
          <w:lang w:val="en-CA"/>
        </w:rPr>
        <w:fldChar w:fldCharType="begin" w:fldLock="1"/>
      </w:r>
      <w:r w:rsidR="00685598">
        <w:rPr>
          <w:rFonts w:ascii="Times New Roman" w:hAnsi="Times New Roman" w:cs="Times New Roman"/>
          <w:sz w:val="24"/>
          <w:szCs w:val="24"/>
          <w:lang w:val="en-CA"/>
        </w:rPr>
        <w:instrText>ADDIN CSL_CITATION {"citationItems":[{"id":"ITEM-1","itemData":{"DOI":"10.1182/blood-2013-02-486142","ISSN":"15280020","abstract":"Hematopoiesis is a tightly regulated process resulting in the production of blood cells. Self-renewal and differentiation of hematopoietic stem cells (HSCs) are key processes in hematopoietic development. Disruption of these steps can lead to altered cell distribution and disease. To investigate the role of the nuclear factor-κB subunit RelA/p65 in the regulation of HSCs in vivo, we generated mice lacking RelA/p65 in the hematopoietic compartment. Using this model system, we show that loss of p65 severely impairs HSC function and occurs in conjunction with increased hematopoietic stem and progenitor cell cycling, extramedullary hematopoiesis, and differentiation defects. Gene array studies of phenotypic HSCs indicate the up-regulation of genes normally expressed in lineage restricted cells, as well as the down-regulation of genes involved in HSC maintenance and homeostasis. We hypothesize that changes in gene expression in p65-deficient cells lead to decreased self-renewal and differentiation efficiency of hematopoietic stem and progenitor cells. These studies demonstrate that p65 is an important regulator of hematopoiesis through the transcription of genes involved in HSC fate.","author":[{"dropping-particle":"","family":"Stein","given":"Sarah J.","non-dropping-particle":"","parse-names":false,"suffix":""},{"dropping-particle":"","family":"Baldwin","given":"Albert S.","non-dropping-particle":"","parse-names":false,"suffix":""}],"container-title":"Blood","id":"ITEM-1","issue":"25","issued":{"date-parts":[["2013","6","20"]]},"page":"5015-5024","publisher":"American Society of Hematology","title":"Deletion of the NF-κB subunit p65/RelA in the hematopoietic compartment leads to defects in hematopoietic stem cell function","type":"article-journal","volume":"121"},"uris":["http://www.mendeley.com/documents/?uuid=d422e66f-fff5-39d3-8ae6-0cfcae5f62bf"]}],"mendeley":{"formattedCitation":"&lt;sup&gt;18&lt;/sup&gt;","plainTextFormattedCitation":"18","previouslyFormattedCitation":"&lt;sup&gt;20&lt;/sup&gt;"},"properties":{"noteIndex":0},"schema":"https://github.com/citation-style-language/schema/raw/master/csl-citation.json"}</w:instrText>
      </w:r>
      <w:r w:rsidR="0091452F">
        <w:rPr>
          <w:rFonts w:ascii="Times New Roman" w:hAnsi="Times New Roman" w:cs="Times New Roman"/>
          <w:sz w:val="24"/>
          <w:szCs w:val="24"/>
          <w:lang w:val="en-CA"/>
        </w:rPr>
        <w:fldChar w:fldCharType="separate"/>
      </w:r>
      <w:r w:rsidR="00685598" w:rsidRPr="00685598">
        <w:rPr>
          <w:rFonts w:ascii="Times New Roman" w:hAnsi="Times New Roman" w:cs="Times New Roman"/>
          <w:noProof/>
          <w:sz w:val="24"/>
          <w:szCs w:val="24"/>
          <w:vertAlign w:val="superscript"/>
          <w:lang w:val="en-CA"/>
        </w:rPr>
        <w:t>18</w:t>
      </w:r>
      <w:r w:rsidR="0091452F">
        <w:rPr>
          <w:rFonts w:ascii="Times New Roman" w:hAnsi="Times New Roman" w:cs="Times New Roman"/>
          <w:sz w:val="24"/>
          <w:szCs w:val="24"/>
          <w:lang w:val="en-CA"/>
        </w:rPr>
        <w:fldChar w:fldCharType="end"/>
      </w:r>
      <w:r w:rsidR="00141F7D">
        <w:rPr>
          <w:rFonts w:ascii="Times New Roman" w:hAnsi="Times New Roman" w:cs="Times New Roman"/>
          <w:sz w:val="24"/>
          <w:szCs w:val="24"/>
          <w:lang w:val="en-CA"/>
        </w:rPr>
        <w:t>,</w:t>
      </w:r>
      <w:r w:rsidR="009A04C0">
        <w:rPr>
          <w:rFonts w:ascii="Times New Roman" w:hAnsi="Times New Roman" w:cs="Times New Roman"/>
          <w:sz w:val="24"/>
          <w:szCs w:val="24"/>
          <w:lang w:val="en-CA"/>
        </w:rPr>
        <w:t xml:space="preserve"> while</w:t>
      </w:r>
      <w:r w:rsidR="00861F6A">
        <w:rPr>
          <w:rFonts w:ascii="Times New Roman" w:hAnsi="Times New Roman" w:cs="Times New Roman"/>
          <w:sz w:val="24"/>
          <w:szCs w:val="24"/>
          <w:lang w:val="en-CA"/>
        </w:rPr>
        <w:t xml:space="preserve"> </w:t>
      </w:r>
      <w:r w:rsidR="009A04C0">
        <w:rPr>
          <w:rFonts w:ascii="Times New Roman" w:hAnsi="Times New Roman" w:cs="Times New Roman"/>
          <w:sz w:val="24"/>
          <w:szCs w:val="24"/>
          <w:lang w:val="en-CA"/>
        </w:rPr>
        <w:t>k</w:t>
      </w:r>
      <w:r w:rsidR="00861F6A">
        <w:rPr>
          <w:rFonts w:ascii="Times New Roman" w:hAnsi="Times New Roman" w:cs="Times New Roman"/>
          <w:sz w:val="24"/>
          <w:szCs w:val="24"/>
          <w:lang w:val="en-CA"/>
        </w:rPr>
        <w:t xml:space="preserve">nockout of RelB </w:t>
      </w:r>
      <w:r w:rsidR="004B0BE2">
        <w:rPr>
          <w:rFonts w:ascii="Times New Roman" w:hAnsi="Times New Roman" w:cs="Times New Roman"/>
          <w:sz w:val="24"/>
          <w:szCs w:val="24"/>
          <w:lang w:val="en-CA"/>
        </w:rPr>
        <w:t xml:space="preserve">is viable and </w:t>
      </w:r>
      <w:r w:rsidR="00861F6A">
        <w:rPr>
          <w:rFonts w:ascii="Times New Roman" w:hAnsi="Times New Roman" w:cs="Times New Roman"/>
          <w:sz w:val="24"/>
          <w:szCs w:val="24"/>
          <w:lang w:val="en-CA"/>
        </w:rPr>
        <w:t xml:space="preserve">results in </w:t>
      </w:r>
      <w:r w:rsidR="00505DA7">
        <w:rPr>
          <w:rFonts w:ascii="Times New Roman" w:hAnsi="Times New Roman" w:cs="Times New Roman"/>
          <w:sz w:val="24"/>
          <w:szCs w:val="24"/>
          <w:lang w:val="en-CA"/>
        </w:rPr>
        <w:t>excessive myeloid cell production</w:t>
      </w:r>
      <w:r w:rsidR="007B0757" w:rsidRPr="007B0757">
        <w:rPr>
          <w:rFonts w:ascii="Times New Roman" w:hAnsi="Times New Roman" w:cs="Times New Roman"/>
          <w:sz w:val="24"/>
          <w:szCs w:val="24"/>
          <w:lang w:val="en-CA"/>
        </w:rPr>
        <w:t xml:space="preserve"> </w:t>
      </w:r>
      <w:r w:rsidR="007B0757">
        <w:rPr>
          <w:rFonts w:ascii="Times New Roman" w:hAnsi="Times New Roman" w:cs="Times New Roman"/>
          <w:sz w:val="24"/>
          <w:szCs w:val="24"/>
          <w:lang w:val="en-CA"/>
        </w:rPr>
        <w:t xml:space="preserve">and chronic inflammation </w:t>
      </w:r>
      <w:r w:rsidR="00107222">
        <w:rPr>
          <w:rFonts w:ascii="Times New Roman" w:hAnsi="Times New Roman" w:cs="Times New Roman"/>
          <w:sz w:val="24"/>
          <w:szCs w:val="24"/>
          <w:lang w:val="en-CA"/>
        </w:rPr>
        <w:fldChar w:fldCharType="begin" w:fldLock="1"/>
      </w:r>
      <w:r w:rsidR="00685598">
        <w:rPr>
          <w:rFonts w:ascii="Times New Roman" w:hAnsi="Times New Roman" w:cs="Times New Roman"/>
          <w:sz w:val="24"/>
          <w:szCs w:val="24"/>
          <w:lang w:val="en-CA"/>
        </w:rPr>
        <w:instrText>ADDIN CSL_CITATION {"citationItems":[{"id":"ITEM-1","itemData":{"DOI":"10.1016/0092-8674(95)90416-6","ISSN":"00928674","abstract":"RelB, a member of the NF-κB/Rel family of transcription factors, has been implicated in the constitutive expression of KB-regulated genes in lymphoid tissues. We have generated mice carrying a germline mutation of the relB gene, resulting in the absence of RelB protein and a dramatic reduction of constitutive κB-binding activity in thymus and spleen. Mice homozygous for the disrupted relB locus had phenotypic abnormalities including multifocal, mixed inflammatory cell infiltration in several organs, myeloid hyperplasia, splenomegaly due to extramedullary hematopoiesis, and a reduced population of thymic dendritic cells. ReIB-deficient animals also had an impaired cellular immunity, as observed in contact sensitivity experiments. Thus, ReIB plays a decisive role in the hematopoietic system, and its absence cannot be functionally compensated by any other member of the NF-κB/Rel family. © 1995.","author":[{"dropping-particle":"","family":"Weih","given":"Falk","non-dropping-particle":"","parse-names":false,"suffix":""},{"dropping-particle":"","family":"Carrasco","given":"Daniel","non-dropping-particle":"","parse-names":false,"suffix":""},{"dropping-particle":"","family":"Durham","given":"Stephen K.","non-dropping-particle":"","parse-names":false,"suffix":""},{"dropping-particle":"","family":"Barton","given":"Debra S.","non-dropping-particle":"","parse-names":false,"suffix":""},{"dropping-particle":"","family":"Rizzo","given":"Cheryl A.","non-dropping-particle":"","parse-names":false,"suffix":""},{"dropping-particle":"","family":"Ryseck","given":"Rolf Peter","non-dropping-particle":"","parse-names":false,"suffix":""},{"dropping-particle":"","family":"Lira","given":"Sergio A.","non-dropping-particle":"","parse-names":false,"suffix":""},{"dropping-particle":"","family":"Bravo","given":"Rodrigo","non-dropping-particle":"","parse-names":false,"suffix":""}],"container-title":"Cell","id":"ITEM-1","issue":"2","issued":{"date-parts":[["1995","1","27"]]},"page":"331-340","title":"Multiorgan inflammation and hematopoietic abnormalities in mice with a targeted disruption of RelB, a member of the NF-κB/Rel family","type":"article-journal","volume":"80"},"uris":["http://www.mendeley.com/documents/?uuid=46a17e1e-2567-3dd0-a9dc-ba8059a6149a"]}],"mendeley":{"formattedCitation":"&lt;sup&gt;19&lt;/sup&gt;","plainTextFormattedCitation":"19","previouslyFormattedCitation":"&lt;sup&gt;21&lt;/sup&gt;"},"properties":{"noteIndex":0},"schema":"https://github.com/citation-style-language/schema/raw/master/csl-citation.json"}</w:instrText>
      </w:r>
      <w:r w:rsidR="00107222">
        <w:rPr>
          <w:rFonts w:ascii="Times New Roman" w:hAnsi="Times New Roman" w:cs="Times New Roman"/>
          <w:sz w:val="24"/>
          <w:szCs w:val="24"/>
          <w:lang w:val="en-CA"/>
        </w:rPr>
        <w:fldChar w:fldCharType="separate"/>
      </w:r>
      <w:r w:rsidR="00685598" w:rsidRPr="00685598">
        <w:rPr>
          <w:rFonts w:ascii="Times New Roman" w:hAnsi="Times New Roman" w:cs="Times New Roman"/>
          <w:noProof/>
          <w:sz w:val="24"/>
          <w:szCs w:val="24"/>
          <w:vertAlign w:val="superscript"/>
          <w:lang w:val="en-CA"/>
        </w:rPr>
        <w:t>19</w:t>
      </w:r>
      <w:r w:rsidR="00107222">
        <w:rPr>
          <w:rFonts w:ascii="Times New Roman" w:hAnsi="Times New Roman" w:cs="Times New Roman"/>
          <w:sz w:val="24"/>
          <w:szCs w:val="24"/>
          <w:lang w:val="en-CA"/>
        </w:rPr>
        <w:fldChar w:fldCharType="end"/>
      </w:r>
      <w:r w:rsidR="0091452F">
        <w:rPr>
          <w:rFonts w:ascii="Times New Roman" w:hAnsi="Times New Roman" w:cs="Times New Roman"/>
          <w:sz w:val="24"/>
          <w:szCs w:val="24"/>
          <w:lang w:val="en-CA"/>
        </w:rPr>
        <w:t>.</w:t>
      </w:r>
      <w:r w:rsidR="00505DA7">
        <w:rPr>
          <w:rFonts w:ascii="Times New Roman" w:hAnsi="Times New Roman" w:cs="Times New Roman"/>
          <w:sz w:val="24"/>
          <w:szCs w:val="24"/>
          <w:lang w:val="en-CA"/>
        </w:rPr>
        <w:t xml:space="preserve"> </w:t>
      </w:r>
      <w:r w:rsidR="009A04C0">
        <w:rPr>
          <w:rFonts w:ascii="Times New Roman" w:hAnsi="Times New Roman" w:cs="Times New Roman"/>
          <w:sz w:val="24"/>
          <w:szCs w:val="24"/>
          <w:lang w:val="en-CA"/>
        </w:rPr>
        <w:t xml:space="preserve">Knockout of p52 has no known </w:t>
      </w:r>
      <w:r w:rsidR="007B0757">
        <w:rPr>
          <w:rFonts w:ascii="Times New Roman" w:hAnsi="Times New Roman" w:cs="Times New Roman"/>
          <w:sz w:val="24"/>
          <w:szCs w:val="24"/>
          <w:lang w:val="en-CA"/>
        </w:rPr>
        <w:t>myeloid phenotype</w:t>
      </w:r>
      <w:r w:rsidR="0039732C">
        <w:rPr>
          <w:rFonts w:ascii="Times New Roman" w:hAnsi="Times New Roman" w:cs="Times New Roman"/>
          <w:sz w:val="24"/>
          <w:szCs w:val="24"/>
          <w:lang w:val="en-CA"/>
        </w:rPr>
        <w:t>.</w:t>
      </w:r>
      <w:r w:rsidR="007B0757">
        <w:rPr>
          <w:rFonts w:ascii="Times New Roman" w:hAnsi="Times New Roman" w:cs="Times New Roman"/>
          <w:sz w:val="24"/>
          <w:szCs w:val="24"/>
          <w:lang w:val="en-CA"/>
        </w:rPr>
        <w:t xml:space="preserve"> </w:t>
      </w:r>
      <w:r w:rsidR="0039732C">
        <w:rPr>
          <w:rFonts w:ascii="Times New Roman" w:hAnsi="Times New Roman" w:cs="Times New Roman"/>
          <w:sz w:val="24"/>
          <w:szCs w:val="24"/>
          <w:lang w:val="en-CA"/>
        </w:rPr>
        <w:t>I</w:t>
      </w:r>
      <w:r w:rsidR="007B0757">
        <w:rPr>
          <w:rFonts w:ascii="Times New Roman" w:hAnsi="Times New Roman" w:cs="Times New Roman"/>
          <w:sz w:val="24"/>
          <w:szCs w:val="24"/>
          <w:lang w:val="en-CA"/>
        </w:rPr>
        <w:t>nstead</w:t>
      </w:r>
      <w:r w:rsidR="0039732C">
        <w:rPr>
          <w:rFonts w:ascii="Times New Roman" w:hAnsi="Times New Roman" w:cs="Times New Roman"/>
          <w:sz w:val="24"/>
          <w:szCs w:val="24"/>
          <w:lang w:val="en-CA"/>
        </w:rPr>
        <w:t>,</w:t>
      </w:r>
      <w:r w:rsidR="00505DA7">
        <w:rPr>
          <w:rFonts w:ascii="Times New Roman" w:hAnsi="Times New Roman" w:cs="Times New Roman"/>
          <w:sz w:val="24"/>
          <w:szCs w:val="24"/>
          <w:lang w:val="en-CA"/>
        </w:rPr>
        <w:t xml:space="preserve"> </w:t>
      </w:r>
      <w:r w:rsidR="005C09B7">
        <w:rPr>
          <w:rFonts w:ascii="Times New Roman" w:hAnsi="Times New Roman" w:cs="Times New Roman"/>
          <w:sz w:val="24"/>
          <w:szCs w:val="24"/>
          <w:lang w:val="en-CA"/>
        </w:rPr>
        <w:t>knockout of p52 results in B-cell production and activation defects</w:t>
      </w:r>
      <w:r w:rsidR="00107222">
        <w:rPr>
          <w:rFonts w:ascii="Times New Roman" w:hAnsi="Times New Roman" w:cs="Times New Roman"/>
          <w:sz w:val="24"/>
          <w:szCs w:val="24"/>
          <w:lang w:val="en-CA"/>
        </w:rPr>
        <w:fldChar w:fldCharType="begin" w:fldLock="1"/>
      </w:r>
      <w:r w:rsidR="00685598">
        <w:rPr>
          <w:rFonts w:ascii="Times New Roman" w:hAnsi="Times New Roman" w:cs="Times New Roman"/>
          <w:sz w:val="24"/>
          <w:szCs w:val="24"/>
          <w:lang w:val="en-CA"/>
        </w:rPr>
        <w:instrText>ADDIN CSL_CITATION {"citationItems":[{"id":"ITEM-1","itemData":{"DOI":"10.1084/jem.187.2.185","ISSN":"00221007","abstract":"The nfkb2 gene is a member of the Rel/NF-kappa B family of transcription factors. COOH-terminal deletions and rearrangements of this gene have been associated with the development of human cutaneous T cell lymphomas, chronic lymphocytic leukemias, and multiple myelomas. To further investigate the function of NF-kappa B2, we have generated mutant mice carrying a germline mutation of the nfkb2 gene by homologous recombination. NF-kappa B2-deficient mice showed a marked reduction in the B cell compartment in spleen, bone marrow, and lymph nodes. Moreover, spleen and lymph nodes of mutant mice presented an altered architecture, characterized by diffuse, irregular B cell areas and the absence of discrete perifollicular marginal and mantle zones; the formation of secondary germinal centers in spleen was also impaired. Proliferation of NF-kappa B2-deficient B cells was moderately reduced in response to lipopolysaccharide, anti-IgD-dextran, and CD40, but maturation and immunoglobulin switching were normal. However, nfkb2 (-/-) animals presented a deficient immunological response to T cell-dependent and -independent antigens. These findings indicate an important role of NF-kappa B2 in the maintenance of the peripheral B cell population, humoral responses, and normal spleen architecture.","author":[{"dropping-particle":"","family":"Caamaño","given":"Jorge H.","non-dropping-particle":"","parse-names":false,"suffix":""},{"dropping-particle":"","family":"Rizzo","given":"Cheryl A.","non-dropping-particle":"","parse-names":false,"suffix":""},{"dropping-particle":"","family":"Durham","given":"Stephen K.","non-dropping-particle":"","parse-names":false,"suffix":""},{"dropping-particle":"","family":"Barton","given":"Debra S.","non-dropping-particle":"","parse-names":false,"suffix":""},{"dropping-particle":"","family":"Raventós-Suárez","given":"Carmen","non-dropping-particle":"","parse-names":false,"suffix":""},{"dropping-particle":"","family":"Snapper","given":"Clifford M.","non-dropping-particle":"","parse-names":false,"suffix":""},{"dropping-particle":"","family":"Bravo","given":"Rodrigo","non-dropping-particle":"","parse-names":false,"suffix":""}],"container-title":"Journal of Experimental Medicine","id":"ITEM-1","issue":"2","issued":{"date-parts":[["1998","1","19"]]},"page":"185-196","title":"Nuclear factor (NF)-κB2 (p100/p52) is required for normal splenic microarchitecture and B cell-mediated immune responses","type":"article-journal","volume":"187"},"uris":["http://www.mendeley.com/documents/?uuid=5eb6b2c0-7089-3dbd-92a7-9a9eb892f241"]},{"id":"ITEM-2","itemData":{"DOI":"10.1084/jem.187.2.147","ISSN":"00221007","abstract":"p52 is a subunit of nuclear factor (NF)-kappa B transcription factors, most closely related to p50. Previously, we have shown that p52, but not p50 homodimers can form transactivating complexes when associated with Bcl-3, an unusual member of the I kappa B family. To determine nonredundant physiologic roles of p52, we generated mice deficient in p52. Null mutant mice were impaired in their ability to generate antibodies to T-dependent antigens, consistent with an absence of B cell follicles and follicular dendritic cell networks in secondary lymphoid organs, and an inability to form germinal centers. Furthermore, the splenic marginal zone was disrupted. These phenotypes are largely overlapping with those observed in Bcl-3 knockout animals, but distinct from those of p50 knockouts, supporting the notion of a physiologically relevant complex of p52 homodimers and Bcl-3. Adoptive transfer experiments further suggest that such a complex may be critical in accessory cell functions during antigen-specific immune reactions. Possible roles of p52 and Bcl-3 are discussed that may underlie the oncogenic potential of these proteins, as evidenced by recurrent chromosomal translocations of their genes in lymphoid tumors.","author":[{"dropping-particle":"","family":"Franzoso","given":"Guido","non-dropping-particle":"","parse-names":false,"suffix":""},{"dropping-particle":"","family":"Carlson","given":"Louise","non-dropping-particle":"","parse-names":false,"suffix":""},{"dropping-particle":"","family":"Poljak","given":"Ljiljana","non-dropping-particle":"","parse-names":false,"suffix":""},{"dropping-particle":"","family":"Shores","given":"Elizabeth W.","non-dropping-particle":"","parse-names":false,"suffix":""},{"dropping-particle":"","family":"Epstein","given":"Suzanne","non-dropping-particle":"","parse-names":false,"suffix":""},{"dropping-particle":"","family":"Leonardi","given":"Antonio","non-dropping-particle":"","parse-names":false,"suffix":""},{"dropping-particle":"","family":"Grinberg","given":"Alex","non-dropping-particle":"","parse-names":false,"suffix":""},{"dropping-particle":"","family":"Tran","given":"Tom","non-dropping-particle":"","parse-names":false,"suffix":""},{"dropping-particle":"","family":"Scharton-Kersten","given":"Tanya","non-dropping-particle":"","parse-names":false,"suffix":""},{"dropping-particle":"","family":"Anver","given":"Miriam","non-dropping-particle":"","parse-names":false,"suffix":""},{"dropping-particle":"","family":"Love","given":"Paul","non-dropping-particle":"","parse-names":false,"suffix":""},{"dropping-particle":"","family":"Brown","given":"Keith","non-dropping-particle":"","parse-names":false,"suffix":""},{"dropping-particle":"","family":"Siebenlist","given":"Ulrich","non-dropping-particle":"","parse-names":false,"suffix":""}],"container-title":"Journal of Experimental Medicine","id":"ITEM-2","issue":"2","issued":{"date-parts":[["1998","1","19"]]},"page":"147-159","title":"Mice deficient in nuclear factor (NF)-κB/p52 present with defects in humoral responses, germinal center reactions, and splenic microarchitecture","type":"article-journal","volume":"187"},"uris":["http://www.mendeley.com/documents/?uuid=de040579-fb52-3fc7-a02d-37bd3293b3f6"]}],"mendeley":{"formattedCitation":"&lt;sup&gt;16,17&lt;/sup&gt;","plainTextFormattedCitation":"16,17","previouslyFormattedCitation":"&lt;sup&gt;18,19&lt;/sup&gt;"},"properties":{"noteIndex":0},"schema":"https://github.com/citation-style-language/schema/raw/master/csl-citation.json"}</w:instrText>
      </w:r>
      <w:r w:rsidR="00107222">
        <w:rPr>
          <w:rFonts w:ascii="Times New Roman" w:hAnsi="Times New Roman" w:cs="Times New Roman"/>
          <w:sz w:val="24"/>
          <w:szCs w:val="24"/>
          <w:lang w:val="en-CA"/>
        </w:rPr>
        <w:fldChar w:fldCharType="separate"/>
      </w:r>
      <w:r w:rsidR="00685598" w:rsidRPr="00685598">
        <w:rPr>
          <w:rFonts w:ascii="Times New Roman" w:hAnsi="Times New Roman" w:cs="Times New Roman"/>
          <w:noProof/>
          <w:sz w:val="24"/>
          <w:szCs w:val="24"/>
          <w:vertAlign w:val="superscript"/>
          <w:lang w:val="en-CA"/>
        </w:rPr>
        <w:t>16,17</w:t>
      </w:r>
      <w:r w:rsidR="00107222">
        <w:rPr>
          <w:rFonts w:ascii="Times New Roman" w:hAnsi="Times New Roman" w:cs="Times New Roman"/>
          <w:sz w:val="24"/>
          <w:szCs w:val="24"/>
          <w:lang w:val="en-CA"/>
        </w:rPr>
        <w:fldChar w:fldCharType="end"/>
      </w:r>
      <w:r w:rsidR="005C09B7">
        <w:rPr>
          <w:rFonts w:ascii="Times New Roman" w:hAnsi="Times New Roman" w:cs="Times New Roman"/>
          <w:sz w:val="24"/>
          <w:szCs w:val="24"/>
          <w:lang w:val="en-CA"/>
        </w:rPr>
        <w:t>.</w:t>
      </w:r>
      <w:r w:rsidR="00086929">
        <w:rPr>
          <w:rFonts w:ascii="Times New Roman" w:hAnsi="Times New Roman" w:cs="Times New Roman"/>
          <w:sz w:val="24"/>
          <w:szCs w:val="24"/>
          <w:lang w:val="en-CA"/>
        </w:rPr>
        <w:t xml:space="preserve"> </w:t>
      </w:r>
      <w:r w:rsidR="005B1274">
        <w:rPr>
          <w:rFonts w:ascii="Times New Roman" w:hAnsi="Times New Roman" w:cs="Times New Roman"/>
          <w:sz w:val="24"/>
          <w:szCs w:val="24"/>
          <w:lang w:val="en-CA"/>
        </w:rPr>
        <w:t>Considering different phenotypes</w:t>
      </w:r>
      <w:r w:rsidR="00427FAC">
        <w:rPr>
          <w:rFonts w:ascii="Times New Roman" w:hAnsi="Times New Roman" w:cs="Times New Roman"/>
          <w:sz w:val="24"/>
          <w:szCs w:val="24"/>
          <w:lang w:val="en-CA"/>
        </w:rPr>
        <w:t xml:space="preserve">, ubiquitous expression in </w:t>
      </w:r>
      <w:r w:rsidR="0011267A">
        <w:rPr>
          <w:rFonts w:ascii="Times New Roman" w:hAnsi="Times New Roman" w:cs="Times New Roman"/>
          <w:sz w:val="24"/>
          <w:szCs w:val="24"/>
          <w:lang w:val="en-CA"/>
        </w:rPr>
        <w:t>myeloid cells</w:t>
      </w:r>
      <w:r w:rsidR="005B1274">
        <w:rPr>
          <w:rFonts w:ascii="Times New Roman" w:hAnsi="Times New Roman" w:cs="Times New Roman"/>
          <w:sz w:val="24"/>
          <w:szCs w:val="24"/>
          <w:lang w:val="en-CA"/>
        </w:rPr>
        <w:t xml:space="preserve"> and </w:t>
      </w:r>
      <w:r w:rsidR="00292043">
        <w:rPr>
          <w:rFonts w:ascii="Times New Roman" w:hAnsi="Times New Roman" w:cs="Times New Roman"/>
          <w:sz w:val="24"/>
          <w:szCs w:val="24"/>
          <w:lang w:val="en-CA"/>
        </w:rPr>
        <w:t>similar</w:t>
      </w:r>
      <w:r w:rsidR="005B1274">
        <w:rPr>
          <w:rFonts w:ascii="Times New Roman" w:hAnsi="Times New Roman" w:cs="Times New Roman"/>
          <w:sz w:val="24"/>
          <w:szCs w:val="24"/>
          <w:lang w:val="en-CA"/>
        </w:rPr>
        <w:t xml:space="preserve"> DNA </w:t>
      </w:r>
      <w:r w:rsidR="00292043">
        <w:rPr>
          <w:rFonts w:ascii="Times New Roman" w:hAnsi="Times New Roman" w:cs="Times New Roman"/>
          <w:sz w:val="24"/>
          <w:szCs w:val="24"/>
          <w:lang w:val="en-CA"/>
        </w:rPr>
        <w:t>binding motifs</w:t>
      </w:r>
      <w:r w:rsidR="005B1274">
        <w:rPr>
          <w:rFonts w:ascii="Times New Roman" w:hAnsi="Times New Roman" w:cs="Times New Roman"/>
          <w:sz w:val="24"/>
          <w:szCs w:val="24"/>
          <w:lang w:val="en-CA"/>
        </w:rPr>
        <w:t xml:space="preserve">, </w:t>
      </w:r>
      <w:r w:rsidR="0039049C" w:rsidRPr="00B96022">
        <w:rPr>
          <w:rFonts w:ascii="Times New Roman" w:hAnsi="Times New Roman" w:cs="Times New Roman"/>
          <w:sz w:val="24"/>
          <w:szCs w:val="24"/>
          <w:lang w:val="en-CA"/>
        </w:rPr>
        <w:t xml:space="preserve">the specificity of function is likely determined by regions outside of the Rel homology domain. </w:t>
      </w:r>
    </w:p>
    <w:p w14:paraId="62CAF4D4" w14:textId="1F1F6360" w:rsidR="00A272AA" w:rsidRDefault="00A272AA" w:rsidP="00F244AF">
      <w:pPr>
        <w:widowControl w:val="0"/>
        <w:spacing w:after="0"/>
        <w:jc w:val="both"/>
        <w:rPr>
          <w:rFonts w:ascii="Times New Roman" w:hAnsi="Times New Roman" w:cs="Times New Roman"/>
          <w:sz w:val="24"/>
          <w:szCs w:val="24"/>
          <w:lang w:val="en-CA"/>
        </w:rPr>
      </w:pPr>
    </w:p>
    <w:p w14:paraId="75803E5E" w14:textId="07AC3CAA" w:rsidR="00A272AA" w:rsidRDefault="00A272AA" w:rsidP="00F244AF">
      <w:pPr>
        <w:widowControl w:val="0"/>
        <w:spacing w:after="0"/>
        <w:jc w:val="both"/>
        <w:rPr>
          <w:rFonts w:ascii="Times New Roman" w:hAnsi="Times New Roman" w:cs="Times New Roman"/>
          <w:iCs/>
          <w:sz w:val="24"/>
          <w:szCs w:val="24"/>
          <w:lang w:val="en-CA"/>
        </w:rPr>
      </w:pPr>
      <w:r>
        <w:rPr>
          <w:rFonts w:ascii="Times New Roman" w:hAnsi="Times New Roman" w:cs="Times New Roman"/>
          <w:i/>
          <w:sz w:val="24"/>
          <w:szCs w:val="24"/>
          <w:lang w:val="en-CA"/>
        </w:rPr>
        <w:t>Macrophages as a model organism for studying transcription.</w:t>
      </w:r>
      <w:r>
        <w:rPr>
          <w:rFonts w:ascii="Times New Roman" w:hAnsi="Times New Roman" w:cs="Times New Roman"/>
          <w:iCs/>
          <w:sz w:val="24"/>
          <w:szCs w:val="24"/>
          <w:lang w:val="en-CA"/>
        </w:rPr>
        <w:t xml:space="preserve"> </w:t>
      </w:r>
    </w:p>
    <w:p w14:paraId="75A004EB" w14:textId="70EB4FFC" w:rsidR="005963D4" w:rsidRPr="00B043FF" w:rsidRDefault="005963D4" w:rsidP="00F244AF">
      <w:pPr>
        <w:widowControl w:val="0"/>
        <w:spacing w:after="0"/>
        <w:jc w:val="both"/>
        <w:rPr>
          <w:rFonts w:ascii="Times New Roman" w:hAnsi="Times New Roman" w:cs="Times New Roman"/>
          <w:sz w:val="24"/>
          <w:szCs w:val="24"/>
          <w:lang w:val="en-CA"/>
        </w:rPr>
      </w:pPr>
      <w:r>
        <w:rPr>
          <w:rFonts w:ascii="Times New Roman" w:hAnsi="Times New Roman" w:cs="Times New Roman"/>
          <w:iCs/>
          <w:sz w:val="24"/>
          <w:szCs w:val="24"/>
          <w:lang w:val="en-CA"/>
        </w:rPr>
        <w:t>As</w:t>
      </w:r>
      <w:r w:rsidR="00046652">
        <w:rPr>
          <w:rFonts w:ascii="Times New Roman" w:hAnsi="Times New Roman" w:cs="Times New Roman"/>
          <w:iCs/>
          <w:sz w:val="24"/>
          <w:szCs w:val="24"/>
          <w:lang w:val="en-CA"/>
        </w:rPr>
        <w:t xml:space="preserve"> previously stated, macrophages express all 5 members of the </w:t>
      </w:r>
      <w:r w:rsidR="00046652" w:rsidRPr="00046652">
        <w:rPr>
          <w:rFonts w:ascii="Times New Roman" w:hAnsi="Times New Roman" w:cs="Times New Roman"/>
          <w:sz w:val="24"/>
          <w:szCs w:val="24"/>
          <w:lang w:val="en-CA"/>
        </w:rPr>
        <w:t>Nf-κB family</w:t>
      </w:r>
      <w:r w:rsidR="00046652">
        <w:rPr>
          <w:rFonts w:ascii="Times New Roman" w:hAnsi="Times New Roman" w:cs="Times New Roman"/>
          <w:sz w:val="24"/>
          <w:szCs w:val="24"/>
          <w:lang w:val="en-CA"/>
        </w:rPr>
        <w:t xml:space="preserve">, with no detectable binding in </w:t>
      </w:r>
      <w:r w:rsidR="006144BF">
        <w:rPr>
          <w:rFonts w:ascii="Times New Roman" w:hAnsi="Times New Roman" w:cs="Times New Roman"/>
          <w:sz w:val="24"/>
          <w:szCs w:val="24"/>
          <w:lang w:val="en-CA"/>
        </w:rPr>
        <w:t>the bas</w:t>
      </w:r>
      <w:r w:rsidR="001D6DB3">
        <w:rPr>
          <w:rFonts w:ascii="Times New Roman" w:hAnsi="Times New Roman" w:cs="Times New Roman"/>
          <w:sz w:val="24"/>
          <w:szCs w:val="24"/>
          <w:lang w:val="en-CA"/>
        </w:rPr>
        <w:t>a</w:t>
      </w:r>
      <w:r w:rsidR="006144BF">
        <w:rPr>
          <w:rFonts w:ascii="Times New Roman" w:hAnsi="Times New Roman" w:cs="Times New Roman"/>
          <w:sz w:val="24"/>
          <w:szCs w:val="24"/>
          <w:lang w:val="en-CA"/>
        </w:rPr>
        <w:t>l state.</w:t>
      </w:r>
      <w:r w:rsidR="00C80CFB">
        <w:rPr>
          <w:rFonts w:ascii="Times New Roman" w:hAnsi="Times New Roman" w:cs="Times New Roman"/>
          <w:sz w:val="24"/>
          <w:szCs w:val="24"/>
          <w:lang w:val="en-CA"/>
        </w:rPr>
        <w:t xml:space="preserve"> </w:t>
      </w:r>
      <w:r w:rsidR="00346933">
        <w:rPr>
          <w:rFonts w:ascii="Times New Roman" w:hAnsi="Times New Roman" w:cs="Times New Roman"/>
          <w:sz w:val="24"/>
          <w:szCs w:val="24"/>
          <w:lang w:val="en-CA"/>
        </w:rPr>
        <w:t>M</w:t>
      </w:r>
      <w:r w:rsidR="00BD31CC">
        <w:rPr>
          <w:rFonts w:ascii="Times New Roman" w:hAnsi="Times New Roman" w:cs="Times New Roman"/>
          <w:sz w:val="24"/>
          <w:szCs w:val="24"/>
          <w:lang w:val="en-CA"/>
        </w:rPr>
        <w:t xml:space="preserve">acrophages are also growth arrested, removing the confounding effects of cell cycle and differentiation on </w:t>
      </w:r>
      <w:r w:rsidR="00EC77C4">
        <w:rPr>
          <w:rFonts w:ascii="Times New Roman" w:hAnsi="Times New Roman" w:cs="Times New Roman"/>
          <w:sz w:val="24"/>
          <w:szCs w:val="24"/>
          <w:lang w:val="en-CA"/>
        </w:rPr>
        <w:t xml:space="preserve">DNA </w:t>
      </w:r>
      <w:r w:rsidR="004D24DB">
        <w:rPr>
          <w:rFonts w:ascii="Times New Roman" w:hAnsi="Times New Roman" w:cs="Times New Roman"/>
          <w:sz w:val="24"/>
          <w:szCs w:val="24"/>
          <w:lang w:val="en-CA"/>
        </w:rPr>
        <w:t xml:space="preserve">targeting and </w:t>
      </w:r>
      <w:r w:rsidR="00EC77C4">
        <w:rPr>
          <w:rFonts w:ascii="Times New Roman" w:hAnsi="Times New Roman" w:cs="Times New Roman"/>
          <w:sz w:val="24"/>
          <w:szCs w:val="24"/>
          <w:lang w:val="en-CA"/>
        </w:rPr>
        <w:t xml:space="preserve">activation. </w:t>
      </w:r>
      <w:r w:rsidR="00C80CFB">
        <w:rPr>
          <w:rFonts w:ascii="Times New Roman" w:hAnsi="Times New Roman" w:cs="Times New Roman"/>
          <w:sz w:val="24"/>
          <w:szCs w:val="24"/>
          <w:lang w:val="en-CA"/>
        </w:rPr>
        <w:t xml:space="preserve">Further, macrophages may be stimulated with a plethora of signaling molecules to </w:t>
      </w:r>
      <w:r w:rsidR="00C6649C">
        <w:rPr>
          <w:rFonts w:ascii="Times New Roman" w:hAnsi="Times New Roman" w:cs="Times New Roman"/>
          <w:sz w:val="24"/>
          <w:szCs w:val="24"/>
          <w:lang w:val="en-CA"/>
        </w:rPr>
        <w:t xml:space="preserve">resulting in diverse </w:t>
      </w:r>
      <w:r w:rsidR="00B5595F">
        <w:rPr>
          <w:rFonts w:ascii="Times New Roman" w:hAnsi="Times New Roman" w:cs="Times New Roman"/>
          <w:sz w:val="24"/>
          <w:szCs w:val="24"/>
          <w:lang w:val="en-CA"/>
        </w:rPr>
        <w:t>and distinct nuclear environments</w:t>
      </w:r>
      <w:r w:rsidR="00467CEB">
        <w:rPr>
          <w:rFonts w:ascii="Times New Roman" w:hAnsi="Times New Roman" w:cs="Times New Roman"/>
          <w:sz w:val="24"/>
          <w:szCs w:val="24"/>
          <w:lang w:val="en-CA"/>
        </w:rPr>
        <w:t xml:space="preserve"> and targeting contexts</w:t>
      </w:r>
      <w:r w:rsidR="00B5595F">
        <w:rPr>
          <w:rFonts w:ascii="Times New Roman" w:hAnsi="Times New Roman" w:cs="Times New Roman"/>
          <w:sz w:val="24"/>
          <w:szCs w:val="24"/>
          <w:lang w:val="en-CA"/>
        </w:rPr>
        <w:t>. This will allow us</w:t>
      </w:r>
      <w:r w:rsidR="00BB4C7F">
        <w:rPr>
          <w:rFonts w:ascii="Times New Roman" w:hAnsi="Times New Roman" w:cs="Times New Roman"/>
          <w:sz w:val="24"/>
          <w:szCs w:val="24"/>
          <w:lang w:val="en-CA"/>
        </w:rPr>
        <w:t xml:space="preserve"> in the future to expand our test conditions and define </w:t>
      </w:r>
      <w:r w:rsidR="00B11692">
        <w:rPr>
          <w:rFonts w:ascii="Times New Roman" w:hAnsi="Times New Roman" w:cs="Times New Roman"/>
          <w:sz w:val="24"/>
          <w:szCs w:val="24"/>
          <w:lang w:val="en-CA"/>
        </w:rPr>
        <w:t xml:space="preserve">a </w:t>
      </w:r>
      <w:r w:rsidR="00A202FA">
        <w:rPr>
          <w:rFonts w:ascii="Times New Roman" w:hAnsi="Times New Roman" w:cs="Times New Roman"/>
          <w:sz w:val="24"/>
          <w:szCs w:val="24"/>
          <w:lang w:val="en-CA"/>
        </w:rPr>
        <w:t>hierarchy of collaborating TF associations as we can test</w:t>
      </w:r>
      <w:r w:rsidR="00B043FF">
        <w:rPr>
          <w:rFonts w:ascii="Times New Roman" w:hAnsi="Times New Roman" w:cs="Times New Roman"/>
          <w:sz w:val="24"/>
          <w:szCs w:val="24"/>
          <w:lang w:val="en-CA"/>
        </w:rPr>
        <w:t xml:space="preserve"> many possible combinations of TFs in an </w:t>
      </w:r>
      <w:r w:rsidR="00B043FF">
        <w:rPr>
          <w:rFonts w:ascii="Times New Roman" w:hAnsi="Times New Roman" w:cs="Times New Roman"/>
          <w:i/>
          <w:iCs/>
          <w:sz w:val="24"/>
          <w:szCs w:val="24"/>
          <w:lang w:val="en-CA"/>
        </w:rPr>
        <w:t xml:space="preserve">ex vivo </w:t>
      </w:r>
      <w:r w:rsidR="00B043FF">
        <w:rPr>
          <w:rFonts w:ascii="Times New Roman" w:hAnsi="Times New Roman" w:cs="Times New Roman"/>
          <w:sz w:val="24"/>
          <w:szCs w:val="24"/>
          <w:lang w:val="en-CA"/>
        </w:rPr>
        <w:t xml:space="preserve">state. </w:t>
      </w:r>
      <w:r w:rsidR="003F20D4">
        <w:rPr>
          <w:rFonts w:ascii="Times New Roman" w:hAnsi="Times New Roman" w:cs="Times New Roman"/>
          <w:sz w:val="24"/>
          <w:szCs w:val="24"/>
          <w:lang w:val="en-CA"/>
        </w:rPr>
        <w:t xml:space="preserve">Lastly, macrophages are an easy cell type to </w:t>
      </w:r>
      <w:r w:rsidR="00F467EA">
        <w:rPr>
          <w:rFonts w:ascii="Times New Roman" w:hAnsi="Times New Roman" w:cs="Times New Roman"/>
          <w:sz w:val="24"/>
          <w:szCs w:val="24"/>
          <w:lang w:val="en-CA"/>
        </w:rPr>
        <w:t>acquire samples from both mouse and humans</w:t>
      </w:r>
      <w:r w:rsidR="00B718F0">
        <w:rPr>
          <w:rFonts w:ascii="Times New Roman" w:hAnsi="Times New Roman" w:cs="Times New Roman"/>
          <w:sz w:val="24"/>
          <w:szCs w:val="24"/>
          <w:lang w:val="en-CA"/>
        </w:rPr>
        <w:t xml:space="preserve"> (in conjunction with Dr. Larry Lands)</w:t>
      </w:r>
      <w:r w:rsidR="00F467EA">
        <w:rPr>
          <w:rFonts w:ascii="Times New Roman" w:hAnsi="Times New Roman" w:cs="Times New Roman"/>
          <w:sz w:val="24"/>
          <w:szCs w:val="24"/>
          <w:lang w:val="en-CA"/>
        </w:rPr>
        <w:t xml:space="preserve"> which allows for the reproducible study of </w:t>
      </w:r>
      <w:r w:rsidR="00070072">
        <w:rPr>
          <w:rFonts w:ascii="Times New Roman" w:hAnsi="Times New Roman" w:cs="Times New Roman"/>
          <w:sz w:val="24"/>
          <w:szCs w:val="24"/>
          <w:lang w:val="en-CA"/>
        </w:rPr>
        <w:t>species specific functions.</w:t>
      </w:r>
    </w:p>
    <w:p w14:paraId="4FBB0819" w14:textId="737AC2FB" w:rsidR="005B3DAA" w:rsidRDefault="00F45445" w:rsidP="00F244AF">
      <w:pPr>
        <w:widowControl w:val="0"/>
        <w:spacing w:after="0"/>
        <w:jc w:val="both"/>
        <w:rPr>
          <w:rFonts w:ascii="Times New Roman" w:hAnsi="Times New Roman" w:cs="Times New Roman"/>
          <w:sz w:val="24"/>
          <w:szCs w:val="24"/>
          <w:lang w:val="en-CA"/>
        </w:rPr>
      </w:pPr>
      <w:r w:rsidRPr="00B96022">
        <w:rPr>
          <w:rFonts w:ascii="Times New Roman" w:hAnsi="Times New Roman" w:cs="Times New Roman"/>
          <w:sz w:val="24"/>
          <w:szCs w:val="24"/>
          <w:lang w:val="en-CA"/>
        </w:rPr>
        <w:t xml:space="preserve">In this </w:t>
      </w:r>
      <w:r w:rsidR="00DB493A">
        <w:rPr>
          <w:rFonts w:ascii="Times New Roman" w:hAnsi="Times New Roman" w:cs="Times New Roman"/>
          <w:sz w:val="24"/>
          <w:szCs w:val="24"/>
          <w:lang w:val="en-CA"/>
        </w:rPr>
        <w:t>study</w:t>
      </w:r>
      <w:r w:rsidRPr="00B96022">
        <w:rPr>
          <w:rFonts w:ascii="Times New Roman" w:hAnsi="Times New Roman" w:cs="Times New Roman"/>
          <w:sz w:val="24"/>
          <w:szCs w:val="24"/>
          <w:lang w:val="en-CA"/>
        </w:rPr>
        <w:t>, we will use this small family of TFs to identify the underlying cis DNA elements which define binding.</w:t>
      </w:r>
    </w:p>
    <w:p w14:paraId="403D085D" w14:textId="77777777" w:rsidR="00A82D44" w:rsidRPr="00B96022" w:rsidRDefault="00A82D44" w:rsidP="00F244AF">
      <w:pPr>
        <w:widowControl w:val="0"/>
        <w:spacing w:after="0"/>
        <w:jc w:val="both"/>
        <w:rPr>
          <w:rFonts w:ascii="Times New Roman" w:hAnsi="Times New Roman" w:cs="Times New Roman"/>
          <w:sz w:val="24"/>
          <w:szCs w:val="24"/>
          <w:lang w:val="en-CA"/>
        </w:rPr>
      </w:pPr>
    </w:p>
    <w:p w14:paraId="4FBB081A" w14:textId="77777777" w:rsidR="00DC42E9" w:rsidRPr="00B96022" w:rsidRDefault="00DC42E9" w:rsidP="00F244AF">
      <w:pPr>
        <w:pStyle w:val="ListParagraph"/>
        <w:widowControl w:val="0"/>
        <w:numPr>
          <w:ilvl w:val="0"/>
          <w:numId w:val="1"/>
        </w:numPr>
        <w:spacing w:after="0"/>
        <w:ind w:left="0" w:firstLine="0"/>
        <w:contextualSpacing w:val="0"/>
        <w:jc w:val="both"/>
        <w:rPr>
          <w:rFonts w:ascii="Times New Roman" w:hAnsi="Times New Roman" w:cs="Times New Roman"/>
          <w:sz w:val="24"/>
          <w:szCs w:val="24"/>
          <w:lang w:val="en-CA"/>
        </w:rPr>
      </w:pPr>
      <w:r w:rsidRPr="00B96022">
        <w:rPr>
          <w:rFonts w:ascii="Times New Roman" w:hAnsi="Times New Roman" w:cs="Times New Roman"/>
          <w:sz w:val="24"/>
          <w:szCs w:val="24"/>
          <w:lang w:val="en-CA"/>
        </w:rPr>
        <w:t>Our progress in the area:</w:t>
      </w:r>
    </w:p>
    <w:p w14:paraId="4FBB081B" w14:textId="7974A44C" w:rsidR="00AB7E97" w:rsidRDefault="00DC42E9" w:rsidP="00F244AF">
      <w:pPr>
        <w:widowControl w:val="0"/>
        <w:spacing w:after="0"/>
        <w:jc w:val="both"/>
        <w:rPr>
          <w:rFonts w:ascii="Times New Roman" w:hAnsi="Times New Roman" w:cs="Times New Roman"/>
          <w:sz w:val="24"/>
          <w:szCs w:val="24"/>
          <w:lang w:val="en-CA"/>
        </w:rPr>
      </w:pPr>
      <w:r w:rsidRPr="00B96022">
        <w:rPr>
          <w:rFonts w:ascii="Times New Roman" w:hAnsi="Times New Roman" w:cs="Times New Roman"/>
          <w:sz w:val="24"/>
          <w:szCs w:val="24"/>
          <w:lang w:val="en-CA"/>
        </w:rPr>
        <w:lastRenderedPageBreak/>
        <w:t>Preliminary Studies: Previously, we have developed a machine learning model using logistical regression for predicti</w:t>
      </w:r>
      <w:r w:rsidR="00D646B4">
        <w:rPr>
          <w:rFonts w:ascii="Times New Roman" w:hAnsi="Times New Roman" w:cs="Times New Roman"/>
          <w:sz w:val="24"/>
          <w:szCs w:val="24"/>
          <w:lang w:val="en-CA"/>
        </w:rPr>
        <w:t>ng</w:t>
      </w:r>
      <w:r w:rsidRPr="00B96022">
        <w:rPr>
          <w:rFonts w:ascii="Times New Roman" w:hAnsi="Times New Roman" w:cs="Times New Roman"/>
          <w:sz w:val="24"/>
          <w:szCs w:val="24"/>
          <w:lang w:val="en-CA"/>
        </w:rPr>
        <w:t xml:space="preserve"> </w:t>
      </w:r>
      <w:r w:rsidR="00D646B4">
        <w:rPr>
          <w:rFonts w:ascii="Times New Roman" w:hAnsi="Times New Roman" w:cs="Times New Roman"/>
          <w:sz w:val="24"/>
          <w:szCs w:val="24"/>
          <w:lang w:val="en-CA"/>
        </w:rPr>
        <w:t>TF</w:t>
      </w:r>
      <w:r w:rsidRPr="00B96022">
        <w:rPr>
          <w:rFonts w:ascii="Times New Roman" w:hAnsi="Times New Roman" w:cs="Times New Roman"/>
          <w:sz w:val="24"/>
          <w:szCs w:val="24"/>
          <w:lang w:val="en-CA"/>
        </w:rPr>
        <w:t xml:space="preserve"> </w:t>
      </w:r>
      <w:r w:rsidR="00D646B4">
        <w:rPr>
          <w:rFonts w:ascii="Times New Roman" w:hAnsi="Times New Roman" w:cs="Times New Roman"/>
          <w:sz w:val="24"/>
          <w:szCs w:val="24"/>
          <w:lang w:val="en-CA"/>
        </w:rPr>
        <w:t xml:space="preserve">DNA </w:t>
      </w:r>
      <w:r w:rsidR="00CC25CA">
        <w:rPr>
          <w:rFonts w:ascii="Times New Roman" w:hAnsi="Times New Roman" w:cs="Times New Roman"/>
          <w:sz w:val="24"/>
          <w:szCs w:val="24"/>
          <w:lang w:val="en-CA"/>
        </w:rPr>
        <w:t>binding</w:t>
      </w:r>
      <w:r w:rsidR="00B91322">
        <w:rPr>
          <w:rFonts w:ascii="Times New Roman" w:hAnsi="Times New Roman" w:cs="Times New Roman"/>
          <w:sz w:val="24"/>
          <w:szCs w:val="24"/>
          <w:lang w:val="en-CA"/>
        </w:rPr>
        <w:fldChar w:fldCharType="begin" w:fldLock="1"/>
      </w:r>
      <w:r w:rsidR="00E91895">
        <w:rPr>
          <w:rFonts w:ascii="Times New Roman" w:hAnsi="Times New Roman" w:cs="Times New Roman"/>
          <w:sz w:val="24"/>
          <w:szCs w:val="24"/>
          <w:lang w:val="en-CA"/>
        </w:rPr>
        <w:instrText>ADDIN CSL_CITATION {"citationItems":[{"id":"ITEM-1","itemData":{"DOI":"10.1038/s41467-018-08236-0","ISSN":"2041-1723","PMID":"30679424","abstract":"Mechanisms by which members of the AP-1 family of transcription factors play non-redundant biological roles despite recognizing the same DNA sequence remain poorly understood. To address this question, here we investigate the molecular functions and genome-wide DNA binding patterns of AP-1 family members in primary and immortalized mouse macrophages. ChIP-sequencing shows overlapping and distinct binding profiles for each factor that were remodeled following TLR4 ligation. Development of a machine learning approach that jointly weighs hundreds of DNA recognition elements yields dozens of motifs predicted to drive factor-specific binding profiles. Machine learning-based predictions are confirmed by analysis of the effects of mutations in genetically diverse mice and by loss of function experiments. These findings provide evidence that non-redundant genomic locations of different AP-1 family members in macrophages largely result from collaborative interactions with diverse, locus-specific ensembles of transcription factors and suggest a general mechanism for encoding functional specificities of their common recognition motif.","author":[{"dropping-particle":"","family":"Fonseca","given":"Gregory J.","non-dropping-particle":"","parse-names":false,"suffix":""},{"dropping-particle":"","family":"Tao","given":"Jenhan","non-dropping-particle":"","parse-names":false,"suffix":""},{"dropping-particle":"","family":"Westin","given":"Emma M.","non-dropping-particle":"","parse-names":false,"suffix":""},{"dropping-particle":"","family":"Duttke","given":"Sascha H.","non-dropping-particle":"","parse-names":false,"suffix":""},{"dropping-particle":"","family":"Spann","given":"Nathanael J.","non-dropping-particle":"","parse-names":false,"suffix":""},{"dropping-particle":"","family":"Strid","given":"Tobias","non-dropping-particle":"","parse-names":false,"suffix":""},{"dropping-particle":"","family":"Shen","given":"Zeyang","non-dropping-particle":"","parse-names":false,"suffix":""},{"dropping-particle":"","family":"Stender","given":"Joshua D.","non-dropping-particle":"","parse-names":false,"suffix":""},{"dropping-particle":"","family":"Sakai","given":"Mashito","non-dropping-particle":"","parse-names":false,"suffix":""},{"dropping-particle":"","family":"Link","given":"Verena M.","non-dropping-particle":"","parse-names":false,"suffix":""},{"dropping-particle":"","family":"Benner","given":"Christopher","non-dropping-particle":"","parse-names":false,"suffix":""},{"dropping-particle":"","family":"Glass","given":"Christopher K.","non-dropping-particle":"","parse-names":false,"suffix":""}],"container-title":"Nature Communications","id":"ITEM-1","issue":"1","issued":{"date-parts":[["2019","12","24"]]},"page":"414","title":"Diverse motif ensembles specify non-redundant DNA binding activities of AP-1 family members in macrophages","type":"article-journal","volume":"10"},"uris":["http://www.mendeley.com/documents/?uuid=b768eb15-030c-39d5-8678-b52d1c03e94d"]}],"mendeley":{"formattedCitation":"&lt;sup&gt;2&lt;/sup&gt;","plainTextFormattedCitation":"2","previouslyFormattedCitation":"&lt;sup&gt;2&lt;/sup&gt;"},"properties":{"noteIndex":0},"schema":"https://github.com/citation-style-language/schema/raw/master/csl-citation.json"}</w:instrText>
      </w:r>
      <w:r w:rsidR="00B91322">
        <w:rPr>
          <w:rFonts w:ascii="Times New Roman" w:hAnsi="Times New Roman" w:cs="Times New Roman"/>
          <w:sz w:val="24"/>
          <w:szCs w:val="24"/>
          <w:lang w:val="en-CA"/>
        </w:rPr>
        <w:fldChar w:fldCharType="separate"/>
      </w:r>
      <w:r w:rsidR="00B91322" w:rsidRPr="00B91322">
        <w:rPr>
          <w:rFonts w:ascii="Times New Roman" w:hAnsi="Times New Roman" w:cs="Times New Roman"/>
          <w:noProof/>
          <w:sz w:val="24"/>
          <w:szCs w:val="24"/>
          <w:vertAlign w:val="superscript"/>
          <w:lang w:val="en-CA"/>
        </w:rPr>
        <w:t>2</w:t>
      </w:r>
      <w:r w:rsidR="00B91322">
        <w:rPr>
          <w:rFonts w:ascii="Times New Roman" w:hAnsi="Times New Roman" w:cs="Times New Roman"/>
          <w:sz w:val="24"/>
          <w:szCs w:val="24"/>
          <w:lang w:val="en-CA"/>
        </w:rPr>
        <w:fldChar w:fldCharType="end"/>
      </w:r>
      <w:r w:rsidRPr="00B96022">
        <w:rPr>
          <w:rFonts w:ascii="Times New Roman" w:hAnsi="Times New Roman" w:cs="Times New Roman"/>
          <w:sz w:val="24"/>
          <w:szCs w:val="24"/>
          <w:lang w:val="en-CA"/>
        </w:rPr>
        <w:t xml:space="preserve">. This model allowed us to tease out the subtle binding differences between AP-1 family members that lead to reproducible </w:t>
      </w:r>
      <w:r w:rsidR="008E0376">
        <w:rPr>
          <w:rFonts w:ascii="Times New Roman" w:hAnsi="Times New Roman" w:cs="Times New Roman"/>
          <w:sz w:val="24"/>
          <w:szCs w:val="24"/>
          <w:lang w:val="en-CA"/>
        </w:rPr>
        <w:t xml:space="preserve">and </w:t>
      </w:r>
      <w:r w:rsidRPr="00B96022">
        <w:rPr>
          <w:rFonts w:ascii="Times New Roman" w:hAnsi="Times New Roman" w:cs="Times New Roman"/>
          <w:sz w:val="24"/>
          <w:szCs w:val="24"/>
          <w:lang w:val="en-CA"/>
        </w:rPr>
        <w:t xml:space="preserve">distinct patterns of recruitment to the genome. Our logistic regression </w:t>
      </w:r>
      <w:r w:rsidR="008E0376">
        <w:rPr>
          <w:rFonts w:ascii="Times New Roman" w:hAnsi="Times New Roman" w:cs="Times New Roman"/>
          <w:sz w:val="24"/>
          <w:szCs w:val="24"/>
          <w:lang w:val="en-CA"/>
        </w:rPr>
        <w:t>model</w:t>
      </w:r>
      <w:r w:rsidR="00F35046">
        <w:rPr>
          <w:rFonts w:ascii="Times New Roman" w:hAnsi="Times New Roman" w:cs="Times New Roman"/>
          <w:sz w:val="24"/>
          <w:szCs w:val="24"/>
          <w:lang w:val="en-CA"/>
        </w:rPr>
        <w:t>, which we called Transcription factor Binding Analysis (TBA)</w:t>
      </w:r>
      <w:r w:rsidR="00F35046">
        <w:rPr>
          <w:rFonts w:ascii="Times New Roman" w:hAnsi="Times New Roman" w:cs="Times New Roman"/>
          <w:sz w:val="24"/>
          <w:szCs w:val="24"/>
          <w:lang w:val="en-CA"/>
        </w:rPr>
        <w:fldChar w:fldCharType="begin" w:fldLock="1"/>
      </w:r>
      <w:r w:rsidR="00F35046">
        <w:rPr>
          <w:rFonts w:ascii="Times New Roman" w:hAnsi="Times New Roman" w:cs="Times New Roman"/>
          <w:sz w:val="24"/>
          <w:szCs w:val="24"/>
          <w:lang w:val="en-CA"/>
        </w:rPr>
        <w:instrText>ADDIN CSL_CITATION {"citationItems":[{"id":"ITEM-1","itemData":{"DOI":"10.1038/s41467-018-08236-0","ISSN":"2041-1723","PMID":"30679424","abstract":"Mechanisms by which members of the AP-1 family of transcription factors play non-redundant biological roles despite recognizing the same DNA sequence remain poorly understood. To address this question, here we investigate the molecular functions and genome-wide DNA binding patterns of AP-1 family members in primary and immortalized mouse macrophages. ChIP-sequencing shows overlapping and distinct binding profiles for each factor that were remodeled following TLR4 ligation. Development of a machine learning approach that jointly weighs hundreds of DNA recognition elements yields dozens of motifs predicted to drive factor-specific binding profiles. Machine learning-based predictions are confirmed by analysis of the effects of mutations in genetically diverse mice and by loss of function experiments. These findings provide evidence that non-redundant genomic locations of different AP-1 family members in macrophages largely result from collaborative interactions with diverse, locus-specific ensembles of transcription factors and suggest a general mechanism for encoding functional specificities of their common recognition motif.","author":[{"dropping-particle":"","family":"Fonseca","given":"Gregory J.","non-dropping-particle":"","parse-names":false,"suffix":""},{"dropping-particle":"","family":"Tao","given":"Jenhan","non-dropping-particle":"","parse-names":false,"suffix":""},{"dropping-particle":"","family":"Westin","given":"Emma M.","non-dropping-particle":"","parse-names":false,"suffix":""},{"dropping-particle":"","family":"Duttke","given":"Sascha H.","non-dropping-particle":"","parse-names":false,"suffix":""},{"dropping-particle":"","family":"Spann","given":"Nathanael J.","non-dropping-particle":"","parse-names":false,"suffix":""},{"dropping-particle":"","family":"Strid","given":"Tobias","non-dropping-particle":"","parse-names":false,"suffix":""},{"dropping-particle":"","family":"Shen","given":"Zeyang","non-dropping-particle":"","parse-names":false,"suffix":""},{"dropping-particle":"","family":"Stender","given":"Joshua D.","non-dropping-particle":"","parse-names":false,"suffix":""},{"dropping-particle":"","family":"Sakai","given":"Mashito","non-dropping-particle":"","parse-names":false,"suffix":""},{"dropping-particle":"","family":"Link","given":"Verena M.","non-dropping-particle":"","parse-names":false,"suffix":""},{"dropping-particle":"","family":"Benner","given":"Christopher","non-dropping-particle":"","parse-names":false,"suffix":""},{"dropping-particle":"","family":"Glass","given":"Christopher K.","non-dropping-particle":"","parse-names":false,"suffix":""}],"container-title":"Nature Communications","id":"ITEM-1","issue":"1","issued":{"date-parts":[["2019","12","24"]]},"page":"414","title":"Diverse motif ensembles specify non-redundant DNA binding activities of AP-1 family members in macrophages","type":"article-journal","volume":"10"},"uris":["http://www.mendeley.com/documents/?uuid=b768eb15-030c-39d5-8678-b52d1c03e94d"]}],"mendeley":{"formattedCitation":"&lt;sup&gt;2&lt;/sup&gt;","plainTextFormattedCitation":"2","previouslyFormattedCitation":"&lt;sup&gt;2&lt;/sup&gt;"},"properties":{"noteIndex":0},"schema":"https://github.com/citation-style-language/schema/raw/master/csl-citation.json"}</w:instrText>
      </w:r>
      <w:r w:rsidR="00F35046">
        <w:rPr>
          <w:rFonts w:ascii="Times New Roman" w:hAnsi="Times New Roman" w:cs="Times New Roman"/>
          <w:sz w:val="24"/>
          <w:szCs w:val="24"/>
          <w:lang w:val="en-CA"/>
        </w:rPr>
        <w:fldChar w:fldCharType="separate"/>
      </w:r>
      <w:r w:rsidR="00F35046" w:rsidRPr="00A8353F">
        <w:rPr>
          <w:rFonts w:ascii="Times New Roman" w:hAnsi="Times New Roman" w:cs="Times New Roman"/>
          <w:noProof/>
          <w:sz w:val="24"/>
          <w:szCs w:val="24"/>
          <w:vertAlign w:val="superscript"/>
          <w:lang w:val="en-CA"/>
        </w:rPr>
        <w:t>2</w:t>
      </w:r>
      <w:r w:rsidR="00F35046">
        <w:rPr>
          <w:rFonts w:ascii="Times New Roman" w:hAnsi="Times New Roman" w:cs="Times New Roman"/>
          <w:sz w:val="24"/>
          <w:szCs w:val="24"/>
          <w:lang w:val="en-CA"/>
        </w:rPr>
        <w:fldChar w:fldCharType="end"/>
      </w:r>
      <w:r w:rsidR="00E93F36">
        <w:rPr>
          <w:rFonts w:ascii="Times New Roman" w:hAnsi="Times New Roman" w:cs="Times New Roman"/>
          <w:sz w:val="24"/>
          <w:szCs w:val="24"/>
          <w:lang w:val="en-CA"/>
        </w:rPr>
        <w:t>,</w:t>
      </w:r>
      <w:r w:rsidRPr="00B96022">
        <w:rPr>
          <w:rFonts w:ascii="Times New Roman" w:hAnsi="Times New Roman" w:cs="Times New Roman"/>
          <w:sz w:val="24"/>
          <w:szCs w:val="24"/>
          <w:lang w:val="en-CA"/>
        </w:rPr>
        <w:t xml:space="preserve"> is based on ascribing a positive or negative weight to regions called by HOMER (Hypergeometric Optimization of Motif EnRichment)</w:t>
      </w:r>
      <w:r w:rsidR="00E91895">
        <w:rPr>
          <w:rFonts w:ascii="Times New Roman" w:hAnsi="Times New Roman" w:cs="Times New Roman"/>
          <w:sz w:val="24"/>
          <w:szCs w:val="24"/>
          <w:lang w:val="en-CA"/>
        </w:rPr>
        <w:fldChar w:fldCharType="begin" w:fldLock="1"/>
      </w:r>
      <w:r w:rsidR="00E91895">
        <w:rPr>
          <w:rFonts w:ascii="Times New Roman" w:hAnsi="Times New Roman" w:cs="Times New Roman"/>
          <w:sz w:val="24"/>
          <w:szCs w:val="24"/>
          <w:lang w:val="en-CA"/>
        </w:rPr>
        <w:instrText>ADDIN CSL_CITATION {"citationItems":[{"id":"ITEM-1","itemData":{"DOI":"10.1016/j.molcel.2010.05.004","ISSN":"1097-4164","PMID":"20513432","abstract":"Genome-scale studies have revealed extensive, cell type-specific colocalization of transcription factors, but the mechanisms underlying this phenomenon remain poorly understood. Here, we demonstrate in macrophages and B cells that collaborative interactions of the common factor PU.1 with small sets of macrophage- or B cell lineage-determining transcription factors establish cell-specific binding sites that are associated with the majority of promoter-distal H3K4me1-marked genomic regions. PU.1 binding initiates nucleosome remodeling, followed by H3K4 monomethylation at large numbers of genomic regions associated with both broadly and specifically expressed genes. These locations serve as beacons for additional factors, exemplified by liver X receptors, which drive both cell-specific gene expression and signal-dependent responses. Together with analyses of transcription factor binding and H3K4me1 patterns in other cell types, these studies suggest that simple combinations of lineage-determining transcription factors can specify the genomic sites ultimately responsible for both cell identity and cell type-specific responses to diverse signaling inputs.","author":[{"dropping-particle":"","family":"Heinz","given":"Sven","non-dropping-particle":"","parse-names":false,"suffix":""},{"dropping-particle":"","family":"Benner","given":"Christopher","non-dropping-particle":"","parse-names":false,"suffix":""},{"dropping-particle":"","family":"Spann","given":"Nathanael","non-dropping-particle":"","parse-names":false,"suffix":""},{"dropping-particle":"","family":"Bertolino","given":"Eric","non-dropping-particle":"","parse-names":false,"suffix":""},{"dropping-particle":"","family":"Lin","given":"Yin C","non-dropping-particle":"","parse-names":false,"suffix":""},{"dropping-particle":"","family":"Laslo","given":"Peter","non-dropping-particle":"","parse-names":false,"suffix":""},{"dropping-particle":"","family":"Cheng","given":"Jason X","non-dropping-particle":"","parse-names":false,"suffix":""},{"dropping-particle":"","family":"Murre","given":"Cornelis","non-dropping-particle":"","parse-names":false,"suffix":""},{"dropping-particle":"","family":"Singh","given":"Harinder","non-dropping-particle":"","parse-names":false,"suffix":""},{"dropping-particle":"","family":"Glass","given":"Christopher K","non-dropping-particle":"","parse-names":false,"suffix":""}],"container-title":"Molecular cell","id":"ITEM-1","issue":"4","issued":{"date-parts":[["2010","5","28"]]},"page":"576-89","title":"Simple combinations of lineage-determining transcription factors prime cis-regulatory elements required for macrophage and B cell identities.","type":"article-journal","volume":"38"},"uris":["http://www.mendeley.com/documents/?uuid=7206b916-b804-491c-818e-d96dfeedcbcb"]}],"mendeley":{"formattedCitation":"&lt;sup&gt;7&lt;/sup&gt;","plainTextFormattedCitation":"7","previouslyFormattedCitation":"&lt;sup&gt;7&lt;/sup&gt;"},"properties":{"noteIndex":0},"schema":"https://github.com/citation-style-language/schema/raw/master/csl-citation.json"}</w:instrText>
      </w:r>
      <w:r w:rsidR="00E91895">
        <w:rPr>
          <w:rFonts w:ascii="Times New Roman" w:hAnsi="Times New Roman" w:cs="Times New Roman"/>
          <w:sz w:val="24"/>
          <w:szCs w:val="24"/>
          <w:lang w:val="en-CA"/>
        </w:rPr>
        <w:fldChar w:fldCharType="separate"/>
      </w:r>
      <w:r w:rsidR="00E91895" w:rsidRPr="00E91895">
        <w:rPr>
          <w:rFonts w:ascii="Times New Roman" w:hAnsi="Times New Roman" w:cs="Times New Roman"/>
          <w:noProof/>
          <w:sz w:val="24"/>
          <w:szCs w:val="24"/>
          <w:vertAlign w:val="superscript"/>
          <w:lang w:val="en-CA"/>
        </w:rPr>
        <w:t>7</w:t>
      </w:r>
      <w:r w:rsidR="00E91895">
        <w:rPr>
          <w:rFonts w:ascii="Times New Roman" w:hAnsi="Times New Roman" w:cs="Times New Roman"/>
          <w:sz w:val="24"/>
          <w:szCs w:val="24"/>
          <w:lang w:val="en-CA"/>
        </w:rPr>
        <w:fldChar w:fldCharType="end"/>
      </w:r>
      <w:r w:rsidRPr="00B96022">
        <w:rPr>
          <w:rFonts w:ascii="Times New Roman" w:hAnsi="Times New Roman" w:cs="Times New Roman"/>
          <w:sz w:val="24"/>
          <w:szCs w:val="24"/>
          <w:lang w:val="en-CA"/>
        </w:rPr>
        <w:t xml:space="preserve">. We utilized FIMO (Find Individual Motif </w:t>
      </w:r>
      <w:r w:rsidR="00CE676C" w:rsidRPr="00B96022">
        <w:rPr>
          <w:rFonts w:ascii="Times New Roman" w:hAnsi="Times New Roman" w:cs="Times New Roman"/>
          <w:sz w:val="24"/>
          <w:szCs w:val="24"/>
          <w:lang w:val="en-CA"/>
        </w:rPr>
        <w:t>Occurrences</w:t>
      </w:r>
      <w:r w:rsidRPr="00B96022">
        <w:rPr>
          <w:rFonts w:ascii="Times New Roman" w:hAnsi="Times New Roman" w:cs="Times New Roman"/>
          <w:sz w:val="24"/>
          <w:szCs w:val="24"/>
          <w:lang w:val="en-CA"/>
        </w:rPr>
        <w:t xml:space="preserve">) to scan each positively and negatively labeled loci for the best matching motif within our motif library, retaining the position, orientation, and log ratio score (a measure of </w:t>
      </w:r>
      <w:r w:rsidR="00F064B9">
        <w:rPr>
          <w:rFonts w:ascii="Times New Roman" w:hAnsi="Times New Roman" w:cs="Times New Roman"/>
          <w:noProof/>
          <w:sz w:val="24"/>
          <w:szCs w:val="24"/>
          <w:lang w:val="en-CA"/>
        </w:rPr>
        <mc:AlternateContent>
          <mc:Choice Requires="wpg">
            <w:drawing>
              <wp:anchor distT="0" distB="0" distL="114300" distR="114300" simplePos="0" relativeHeight="251666432" behindDoc="0" locked="0" layoutInCell="1" allowOverlap="1" wp14:anchorId="0ACFF8DD" wp14:editId="473C30E1">
                <wp:simplePos x="0" y="0"/>
                <wp:positionH relativeFrom="column">
                  <wp:posOffset>-9525</wp:posOffset>
                </wp:positionH>
                <wp:positionV relativeFrom="paragraph">
                  <wp:posOffset>0</wp:posOffset>
                </wp:positionV>
                <wp:extent cx="4105905" cy="4090839"/>
                <wp:effectExtent l="0" t="0" r="28575" b="24130"/>
                <wp:wrapSquare wrapText="bothSides"/>
                <wp:docPr id="9" name="Group 9"/>
                <wp:cNvGraphicFramePr/>
                <a:graphic xmlns:a="http://schemas.openxmlformats.org/drawingml/2006/main">
                  <a:graphicData uri="http://schemas.microsoft.com/office/word/2010/wordprocessingGroup">
                    <wpg:wgp>
                      <wpg:cNvGrpSpPr/>
                      <wpg:grpSpPr>
                        <a:xfrm>
                          <a:off x="0" y="0"/>
                          <a:ext cx="4105905" cy="4090839"/>
                          <a:chOff x="0" y="0"/>
                          <a:chExt cx="4105905" cy="4090839"/>
                        </a:xfrm>
                      </wpg:grpSpPr>
                      <pic:pic xmlns:pic="http://schemas.openxmlformats.org/drawingml/2006/picture">
                        <pic:nvPicPr>
                          <pic:cNvPr id="7" name="Picture 7"/>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05275" cy="2952750"/>
                          </a:xfrm>
                          <a:prstGeom prst="rect">
                            <a:avLst/>
                          </a:prstGeom>
                        </pic:spPr>
                      </pic:pic>
                      <wps:wsp>
                        <wps:cNvPr id="8" name="Text Box 2"/>
                        <wps:cNvSpPr txBox="1">
                          <a:spLocks noChangeArrowheads="1"/>
                        </wps:cNvSpPr>
                        <wps:spPr bwMode="auto">
                          <a:xfrm>
                            <a:off x="28571" y="2942760"/>
                            <a:ext cx="4077334" cy="1148079"/>
                          </a:xfrm>
                          <a:prstGeom prst="rect">
                            <a:avLst/>
                          </a:prstGeom>
                          <a:solidFill>
                            <a:srgbClr val="FFFFFF"/>
                          </a:solidFill>
                          <a:ln w="9525">
                            <a:solidFill>
                              <a:srgbClr val="000000"/>
                            </a:solidFill>
                            <a:miter lim="800000"/>
                            <a:headEnd/>
                            <a:tailEnd/>
                          </a:ln>
                        </wps:spPr>
                        <wps:txbx>
                          <w:txbxContent>
                            <w:p w14:paraId="41232A3E" w14:textId="32003DBB" w:rsidR="00F11D6E" w:rsidRPr="00D341A2" w:rsidRDefault="00F11D6E">
                              <w:pPr>
                                <w:rPr>
                                  <w:rFonts w:ascii="Times New Roman" w:hAnsi="Times New Roman" w:cs="Times New Roman"/>
                                  <w:sz w:val="24"/>
                                  <w:szCs w:val="24"/>
                                </w:rPr>
                              </w:pPr>
                              <w:r w:rsidRPr="00D341A2">
                                <w:rPr>
                                  <w:rFonts w:ascii="Times New Roman" w:hAnsi="Times New Roman" w:cs="Times New Roman"/>
                                  <w:sz w:val="24"/>
                                  <w:szCs w:val="24"/>
                                </w:rPr>
                                <w:t xml:space="preserve">Figure 3. </w:t>
                              </w:r>
                              <w:r w:rsidR="00776CFB" w:rsidRPr="00D341A2">
                                <w:rPr>
                                  <w:rFonts w:ascii="Times New Roman" w:hAnsi="Times New Roman" w:cs="Times New Roman"/>
                                  <w:sz w:val="24"/>
                                  <w:szCs w:val="24"/>
                                </w:rPr>
                                <w:t xml:space="preserve">Predicted importance </w:t>
                              </w:r>
                              <w:r w:rsidR="002A6FD3" w:rsidRPr="00D341A2">
                                <w:rPr>
                                  <w:rFonts w:ascii="Times New Roman" w:hAnsi="Times New Roman" w:cs="Times New Roman"/>
                                  <w:sz w:val="24"/>
                                  <w:szCs w:val="24"/>
                                </w:rPr>
                                <w:t xml:space="preserve">by TBA. Using TBA, we find DNA motifs which </w:t>
                              </w:r>
                              <w:r w:rsidR="00613E66" w:rsidRPr="00D341A2">
                                <w:rPr>
                                  <w:rFonts w:ascii="Times New Roman" w:hAnsi="Times New Roman" w:cs="Times New Roman"/>
                                  <w:sz w:val="24"/>
                                  <w:szCs w:val="24"/>
                                </w:rPr>
                                <w:t>predict</w:t>
                              </w:r>
                              <w:r w:rsidR="002A6FD3" w:rsidRPr="00D341A2">
                                <w:rPr>
                                  <w:rFonts w:ascii="Times New Roman" w:hAnsi="Times New Roman" w:cs="Times New Roman"/>
                                  <w:sz w:val="24"/>
                                  <w:szCs w:val="24"/>
                                </w:rPr>
                                <w:t xml:space="preserve"> Nf-κB</w:t>
                              </w:r>
                              <w:r w:rsidR="00613E66" w:rsidRPr="00D341A2">
                                <w:rPr>
                                  <w:rFonts w:ascii="Times New Roman" w:hAnsi="Times New Roman" w:cs="Times New Roman"/>
                                  <w:sz w:val="24"/>
                                  <w:szCs w:val="24"/>
                                </w:rPr>
                                <w:t xml:space="preserve"> family member binding to DNA.</w:t>
                              </w:r>
                              <w:r w:rsidR="00C64622" w:rsidRPr="00D341A2">
                                <w:rPr>
                                  <w:rFonts w:ascii="Times New Roman" w:hAnsi="Times New Roman" w:cs="Times New Roman"/>
                                  <w:sz w:val="24"/>
                                  <w:szCs w:val="24"/>
                                </w:rPr>
                                <w:t xml:space="preserve"> Importance score is given as the -Log10 p-value with the m</w:t>
                              </w:r>
                              <w:r w:rsidR="00B7412E" w:rsidRPr="00D341A2">
                                <w:rPr>
                                  <w:rFonts w:ascii="Times New Roman" w:hAnsi="Times New Roman" w:cs="Times New Roman"/>
                                  <w:sz w:val="24"/>
                                  <w:szCs w:val="24"/>
                                </w:rPr>
                                <w:t>otifs positively associated with binding in lighter colour</w:t>
                              </w:r>
                              <w:r w:rsidR="001E49F7" w:rsidRPr="00D341A2">
                                <w:rPr>
                                  <w:rFonts w:ascii="Times New Roman" w:hAnsi="Times New Roman" w:cs="Times New Roman"/>
                                  <w:sz w:val="24"/>
                                  <w:szCs w:val="24"/>
                                </w:rPr>
                                <w:t xml:space="preserve"> and negatively associated with binding in darker colour.</w:t>
                              </w:r>
                            </w:p>
                          </w:txbxContent>
                        </wps:txbx>
                        <wps:bodyPr rot="0" vert="horz" wrap="square" lIns="91440" tIns="45720" rIns="91440" bIns="45720" anchor="t" anchorCtr="0">
                          <a:spAutoFit/>
                        </wps:bodyPr>
                      </wps:wsp>
                    </wpg:wgp>
                  </a:graphicData>
                </a:graphic>
              </wp:anchor>
            </w:drawing>
          </mc:Choice>
          <mc:Fallback>
            <w:pict>
              <v:group w14:anchorId="0ACFF8DD" id="Group 9" o:spid="_x0000_s1032" style="position:absolute;left:0;text-align:left;margin-left:-.75pt;margin-top:0;width:323.3pt;height:322.1pt;z-index:251666432" coordsize="41059,4090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3MPoVAMAAOIHAAAOAAAAZHJzL2Uyb0RvYy54bWycVeFu2zYQ/j9g70Dw&#10;fyNZsStbiFJ0SRMU6LZg7R6AoiiJKEVyJG05ffrdkbLjOB3aRYDlo3g8fvfdd+TVu/2oyE44L42u&#10;6eIip0Roblqp+5r+/eXuzZoSH5humTJa1PRRePru+tdfriZbicIMRrXCEQiifTXZmg4h2CrLPB/E&#10;yPyFsULDZGfcyAIMXZ+1jk0QfVRZkedvs8m41jrDhffw9TZN0usYv+sED392nReBqJoCthDfLr4b&#10;fGfXV6zqHbOD5DMM9goUI5MaNj2GumWBka2TL0KNkjvjTRcuuBkz03WSi5gDZLPIz7K5d2ZrYy59&#10;NfX2SBNQe8bTq8PyP3YPjsi2phtKNBuhRHFXskFqJttX4HHv7Gf74OYPfRphtvvOjfgPeZB9JPXx&#10;SKrYB8Lh43KRrzb5ihIOc8t8k68vY2xW8QFq82IdHz78YGV22DhDfEc4VvIKfjNLYL1g6cdqglVh&#10;6wSdg4w/FWNk7uvWvoGCWhZkI5UMj1GcUDoEpXcPkj+4NHgivDwQDrO4KSmRclyAPmkFw4w+Gf7V&#10;E21uBqZ78d5bUDX0Gnpnz93j8Nl2jZL2TiqFVUJ7Tgw64ExB3+EmqfPW8O0odEjt5oSCHI32g7Se&#10;EleJsRGgHvexXUCJodUDSMg6qQPiY5UPTgQ+oNkBjr8AO+I+mYign3BiRh7Uhit+Vl9FOeur2KzA&#10;jm19VAlw6Hy4F2YkaABWwAClYRXbffIzmoPLTGkCEJEBHmwEOJ78gT0YveDvf3Xg54FZARAw7JMg&#10;4KhMHfgFe+c3sycFcjg7YQeSsIfPWPtIrT1ThnNmGgRrAV1Sx8nSFAfzIs30u2mhSmwbTAx0RnOx&#10;XpVQTGjXYrMsyrfzKXls6LwsLy+XqaEXi+U6L2NDv5ZwkIJRsj2o1Lu+uVGO7Bgc2XfxiUo/c1Oa&#10;THBorYpV4uI/Q+Tx+V6IUQa4e5Qca7o+OrEKGfyg26jewKRKNmSnNKgDKU3qQCvsm308PY+Vakz7&#10;CBw7A0KDCweuRjAG475RMsE1U1P/z5bhCaM+aqjTZrFc4r0UB8tVWcDAnc40pzNMcwhV00BJMm9C&#10;vMuSGt5DPe9kFDRiS0hmyCDeaMWLBKxnN9XpOHo9Xc3X/wIAAP//AwBQSwMECgAAAAAAAAAhAGdn&#10;ZHD21wEA9tcBABUAAABkcnMvbWVkaWEvaW1hZ2UxLnRpZmZJSSoAsM8BAIAAIFA4JBYNB4RCYVC4&#10;ZDYdD4hEYlE4pFYtF4xGY1G45HY9AhjA1VH5JJZNJ5RKZVK5ZLZdL5hMZlM5pNZtN5xOZ1O55PZ9&#10;P6BQaFQ6JRaNR6RSaVS6ZTadT6hUalU5QvYGaKpWa1W65Xa9X7BYbFY7JZR0SAQE2KiwqJrLb7hc&#10;blQgOGwmAAQ+nDc75fb9f5a7gQJwA83G9MBicVi8ZDAGDgQABQeRXjctl8xgH+7niAH+zWZmdFo9&#10;JW3k+n2ABEp2asoGT9Lsdls9ptdtt9xuYMOiUCQoxUeFcJuuJxeNGgOHLveb3x+dz+hDsEKAA8nE&#10;8+j2e1zwIDwSABSfBZ2/J5eI/3a8AA/mYy/N7/ho9PqQ4pGXroFsPjA09AyYgYyoGWKLgigZsoOC&#10;yJgMgYvoGRKBwKhRpoGNKBmKiZlIGECBkKgZIouCqBmegYCIGDSBn8/cVOygIIAAIFA4JBYNB4RC&#10;YVC4ZDYdD4hEYlE4pFYtF4xGY1G45HY9Ah0SgSFGKjwqJ4/KZVK5ZLZdL5hMZlM5pNYYBw4EwACH&#10;04ZtP6BQaFQ6JRaNR5+7gQKAA8nE86RUalU6pVatV6xBgIDwSABSfBZWbFY7JZbNZ7QAH+7XgAH8&#10;zGXablc7pdbtd4Y8n0+wAHFIy1lAyfeLKrYGUoGV4GqovOoE7IOAYeJoGxoHjgA/MrA3RAxVA7DB&#10;mHAyJA31Cw/A2/A75AhXA25DwFA2joIGNYGzMJu95vd9v+BweFw6HIZHJZPxOVy+ZzbtOJ1PJ9zu&#10;p1et16RSqZTqh2O93/B4Y1W67X9D4vR6fV64Ja7bb7j7Pl8/pxL1fL9gMF9ZVhoExCBMUgTGIszD&#10;IIMySFAcziBq6gRGIGPqBnwhYJIGZ6Bg83LboeMiBk2gZyoGDqBn+hZMIGM6BkigY4P5F8YRjGUZ&#10;xouTjJIkyURrHceR6mboJ2nsfSHIkio+7SmqfI0lyZJqFvIrywSdKcqSo9y3LhKstS3Hb7r6v7Ao&#10;EwcuIM/wAQAAEBABAiKwMyKFl6gYhIGO6BkUjZ1IGCqBiUgZboeabbIER6Bjkg4boGZCBumAAQxL&#10;MlIUigyAgIAAIFA4JBYNB4RCYVC4ZDYdD4hEYlE4pFYtF4xGY1G45HY9Ah0SgSFGKjwqJ4/KZVK5&#10;ZLZdL5hMZlM5pNYYBw4EwACH04ZtP6BQaFQ6JRaNR5+7gQKAA8nE86RUalU6pVatV6xBgIDwSABS&#10;fBZWbFY7JZbNZ7QAH+7XgAH8zGXablc7pdbtd4Y8n0+wAHFIy1lAyfeLKrYGUoGV4GqovOoE7IOA&#10;YW/4G9IGEoHfI1TIE14G8oGD4eFYG34GC4GMoG49LAwRAxNrcJs9ptdtHDPAwdA0XNGbAwVAxTt+&#10;JxeNUpDI5LJ+Pzedz+htJxOp5Puj1+x2e1VaVTKdUO34fF4/JH63Xa/YfL6/Z7fdCrXbbfcff9ft&#10;9+jer5fsBgvwlbDIExCBMUgTGIsxwAMggzJIMIiBl2gZSoGLiPwaADLIE4KBQuiAqsWgcFgAbKBh&#10;3CkJP/FMVO06wAA8gcOoWVKBitGCJvAAAGRtFceR6oLkpIkyUR9IkiyMobpp2nsjyZJsnJg7qmqf&#10;J8qSrKyJvOrywSvLkuy8g74rcuEvzJMsmv0vq/l6gY0o+1iBHw+0AgBAYAH0gZ/I218GIOS02IGO&#10;zeJYYkSoGCKBraiRlIGGqD0WgQbzNSVJowgIgAAgThgQAD0FAMFhULgqpgpWhEMiUMecFBkRicZj&#10;Ubjkdj0fkEhkUjkklk0nlEplUrlkoHRKBIUYqPConls3nE5nU7nk9n0/oFBoVDoIHDgTAAIfUEol&#10;Np1PqFRqVTqlVq0cdwIFAAeTiitXsFhsVjslls1njwEB4JAApPgstFxuVzul1u13jL/drwAD+ZjL&#10;vGBwWDwmFw0jeT6fYADikwE8IEFYOHnStgpSokJhi1gpKgpkgqdnixgpOgotgrUkYmgrZiRQguky&#10;mz2m121CpkGjEdh0CiECzUhr4Ai/A2/H5HJs0vmMzmvK6HR6XT5NGpFK3PU7Xb7ndtFZrdd4fe8n&#10;l83nndqtluuHo93v+Hxj96vl+x/y/H5/XdxOLxplm4gpZJwSqCm8/TLIEzCBCygpVJOpCBHUiTgo&#10;UUyCwagQ1oKSyeF6gohIKDSCnOj4CoKdyCgW3Z+oKBCCn4/cZRm9zcoO4yPN6ADfgBCqPuG4sexp&#10;IciLA5iZJom0iyXJkmrG6ykqXJ0pypKqoPArivStLcuS6lb1Lat8vTHMkyvmva+r/M01zZMj+sYx&#10;0BoEJ82o1BIAQWAArwdCCCnZCiJC4gpRoKSiCjanh0IKC7dpBD6BRCgRJIKf6CjegsJoFRk605Tq&#10;TICAgAAgThgQAD0FAMFhULgqpgpWhEMiUMecFBkRicZjUbjkdj0fkEhkUjkklk0nlEplUrlkoHRK&#10;BIUYqPConls3nE5nU7nk9n0/oFBoVDoIHDgTAAIfUEolNp1PqFRqVTqlVq0cdwIFAAeTiitXsFhs&#10;Vjslls1njwEB4JAApPgstFxuVzul1u13jL/drwAD+ZjLvGBwWDwmFw0jeT6fYADikZaygpPw92Vs&#10;FKUFK8FVUnpECdkShMaf8FdEFDcFf0r08CckFfUFA8fMkFTcF1sCDsScUF3MCQMFQGT4XD4nFndM&#10;g0YjsOgUQgWhkNfAEX5/G63X7Fml8xmc17Pf8Hh8XYo1IpXI8fp9Xr9lorNbrvS9vz+n1+07tVst&#10;1w+/9/z/wAj69L4vzAQDA8EQS9rEsWxrHsjBSeMqgTLoEzKBM2kzOgAz6GOgiZnIKGKCjAgpQpWY&#10;KCh8go1oKSyNgogp1oKfiCw2eSJA4gpxoKfqCv4ABsQjIciPG5CDuqjzmAA5wAQ+j7pOpJ0iypKq&#10;qu2mSaJtK0uS7LyrvKpKly/MkyzMoj3q4r0zzZNs3JO/K2rfN86TrOyNwGvq/zvPk+zbBjGMcyCB&#10;MlPyJwmAEKgBC4AQyksNw6hcnoYC7SIK0aBC0gpUJGWiCiWgpzILJAAR8jR7oKBCCimgpXI+MKCk&#10;8gp4oKCFDVvXCOICgAAgThgQAD0FAcFhULgqngpWhEMiUMeMFBkFAMTjUbjgAf4GAwFjsjkklk0n&#10;lEpgT/gT6fb7eEFCMqmk1m03nE5gSQgoVgprgsxnUpHRKBIUYqPConodNp1PqFRqVTqlVq1XrFZr&#10;UdA4cCYABD6glbslls1ntFptVrtltjruBAoADycTzt13vF5vV7vl9v0lAgPBIAFJ8Fl/xGJxWLxm&#10;Nx0af7tmL+ZjLx+XzGZzWbzkpeUuAAcUjLWUFJ+dxqtgpSgpXgqqm1fgTsiUZkg4gq/goIgrygqZ&#10;grfgo7gpZgoCgrogtMgW+ja1gpKgqzgpOmzPgowguqgRU1Hf8Hh8U5scGu+2qQD9T/ezmbPjrL++&#10;QAB4fFj2fX5BfwzODgSKoEkSBESgo8LOoqjqSpb+QZBsHQfCCGK6r6wvLCMLwxDMNMYuC5Lou0Nx&#10;DEURxIrLAsGwrDxLFcWRbFyVMiybKxfGkaxtFbPn20LRtKgTTxuqbuAA1iBNcgTYJq2QANohj0JM&#10;BqCki4rdo4c6CkqgpCpKLiClGgp8IKBSCpYmoLIKbyCv2gQjoKXUgTfOEGvKg63ScqD1AGf56nIa&#10;s4o2+R/AACAQhg/D9T8rZCIKPaCmmgoSIKCCCn0rcEKQpTmURTVN04vsJrAsVO1FUdSLXDq5rrUt&#10;VVXVinxOwjDVbWVZ1olMYgAyjLVrXdeV3HMdtI01ewYhKBJ8gQDoKeiCnbYdnWfB6AiAACBQOCQW&#10;DQeEQmFQuGQ2EgOIP96uFnw6LReMRmNRuDP6PAAICQbPZ9SUFxyUSmVSuWQ4AwN1wMEwMcQNpQMg&#10;wNgS2LjonBsOsVLjYdTyjUekUmlUumU2nU+oVGpVOGAQHgoAAV/vCqV2vV+wWGxWOyWWzQ17AgOA&#10;B8PR+We4XG5XO6XW7XeLAIEAUABkjhe8YHBYPCYXDYeEv95vYAP5wuDEZHJZPKZXLRp5Ph9AANIp&#10;VrKBk/L6PSaXTafUanVauNRABxKKaynR5/SCRSSTbLBkKBr2Bj6BsSBumBgKBhSqDopiEJsVPkET&#10;7rpdPqdXLAEJBYAYp3dbvd/weG4gQSijtvt6+L1ev2e2eAO+Vt3+76fX7feDAED1h/PN4vxAEAwE&#10;6TMn2AANkoXbQIE0UBu8l6BBCgYBoGcaBnw9jAIECaBmtB0PxBEKntciRuGTESOo+CAUh43B9JPF&#10;ClmqgYSpkgZ+oGO6BkQgcNAAdSoOU5jnOhGMjSPJCwOw7TuSTJ0nygpjyPMf70SjK8sSyi74O2eD&#10;5y1MEwzEgT9P4/0xzRNMjwLA8EwWAEGzUgpUoGJiBl/OqUgMgcvoLGCErWgRnIGCqDk0gYWIGGCB&#10;z+nhVoGJSNQMgR0IGWMcpanaBT+GqBkEgY5pTHCBK4gUZoEMiBnKuADoG7qBEcgY+zlWiCoCgAAg&#10;SMgQACcFhEJhULgT/grxgrNgqogr8hkXjEZjADAYCf70bDDjUjkklk0nlEpAD+lgACItIb2fUzBc&#10;qm03nE5nUqh0CQ8FPULA0FesFbUFFc7kY6KYhCbFT5BE9KqlVq1XrFZrVbrldr1fsFhpQBCQWAD/&#10;ebusVrtltt1vuFxuVzuk5AglFFnfdFut9v1/wGBwWDwk5AYFs7wd+FxmNx2PyGRyUnAIHBUrecQy&#10;ebzmdz2f0E6eT4fYADaUXaygpP0OTWGrgs9ABHgq7lNDgT5hYBjLigodgq5gqxgrRgqTgoygu8q2&#10;qgRNq7Mgo128FfGwgSzgqIgp3grfgu6kgVgsHhT9gocgrouYH60FRMFPGt+n1vrhgoetbzgo6gpq&#10;LAjiPJAkT7LWlh/JcmCZJpAwAHKgp9IKELBO0gQlIKECCnGjJhIKHKCggoitqYpyoKlB0UxVFcWR&#10;anKyLMtC1RdGkaxtG8VLuvJ/r3HEfR/IEgsCw7EsXIUjyRJMlK2yrLn8zMlyjKUpyohbRtK07Uux&#10;KquNegTWIU66BAcgrSpI3AAPEhLmIu2U1AQjKJIE5SBTYqjnAA6CBCIgpepSc6CgwgogoKYCShMg&#10;psoKDSC0AgTuIE7yBBa/6cFagopIKV9MPa96BPigT5y5UbJCMgoEqvOCBQ0gQsoKF7woKDKCyMrU&#10;BH+eppl5UiRwQAAIBkJUGH0mrWp/UKCnMgoNsE2RkoKHCSvUgUOIERaCjtEimqeqKp15b9wXC1sY&#10;LOtNxXPdF0shHS9L5dV33heK3SIf7FXle98XzJjLMwzV9X/gGApHK7TNRPEwYEjUvABhFLoEKaCl&#10;ogs9JHNE1IROyFtkdaCrMjE5ABOgAYync8YpPiBT8lAUoKayCkU7qSkMgoyY6hdIABSQAUogUAJu&#10;y6BXdBKBAGnFUIEiyBTMk73IFMQAVAAFRYTqiToCgAAgUDgkFg0HhEJgxegahga2gZLhUTikDAYD&#10;AT/ejPW8Vj0fkEhkUjir+kwACI2J72fUtBckmExigpgbUgYCgbmgYbmU9hB2gaJgZDga+kb6gb5g&#10;YOgb/n0GHRTEITYqfIInp9ZrVbrldr1fsFhsVjslls1nAABCQWAD/ebutFxuVzul1u13vF5vU9Ag&#10;lFFtfb1veDwmFw2HxGJxU+AYFtrwd+LyWTymVy2XzEhAIHBQAfzzeOZ0Wj0ml02np7yfD7AAbSi7&#10;WUDJ+ozKw2UDrECYUDC8DGsDZkTA1Jg4BgZ1gZ8pcDf0DenOncDZsDGUD40KEMDaEHCcDfkD2MCJ&#10;sDIkDXsjD0DcPHgaMj9KgSkgZjg6IgZ3gYtmsyBEDe7io+SyBoYgTOoMeSBjYgb5IUA6BnwoKBjw&#10;2kKQrCyYOuAEEIEBjrLEi6Mo2jsLrQkzmpSlaWn0l7SnggZyoGD6BtCgSeRIuqoqmqqrxvHsfR/I&#10;EgpEtS2LcuEhSRJMlSXCq+r+f7AyZKUpypKq9sax7IytLcuS7LyuM2zrPxpL8yzNM80NU1jXNg28&#10;0LG2yBNmgQSIGCiBmMgcXIEDKBqQgzhoE+CCwyISBiM+6BsEgRKQegZAOk6kPINPqBJ0gTnoEESB&#10;nWg7wgA8aBPKgTzo8BqBm2gYJIHTaBHIj6nPEgZaPrRKBP0gSbJiOiBkWgZd0OiZovy7SBkGgcHI&#10;EQ6BhAgdeIERqD2SAEIIEoSBQnN9tW2hJhoGHlJrBEC3GXONuIVEwAAkHQrJYlzRFEgYrIHOqBGx&#10;Gbo3OkEcqoqzc31gGA4EzEiLat+B4RhOFMRJzAUXheIYjiSySwf7IYnjGM40rMws80GN5BkORIPN&#10;TWteZyBkerpdIGdVtXNOYAXqABuoGVSBiqgZOoGMiD0CAFBoJDKEViAFOoEtiFOmgTqoFDN/2GgU&#10;/gBXAAPWhVP1CABvOghSmIE9OpIGKKBlwj4ioGWqBw7sSDPsgT8IERSBnQicMu6gVEIEGlFIGmiB&#10;HGg4pIGVqB3NsiFJwgWogAFiBwMAD/oFadqgBa4AWzkfNI+gIIAAIFA4JBYNB4RCYUvIGQ4GAYVE&#10;YlAwGAgE/3myFTCn6/YEAwHBn+/4EAYhCY7H5DBX9JAAApPCH8/oFFoNM5qAoVOJfOoLKQBIJ3JJ&#10;pJAkPi69n1SwXE6dT6hCR3A2JAzbA0pA3pA3jAw3UbBYYSyYGGYGHoOV4GkIGIIG+bFYR0UxCE2K&#10;nyCJ7je75fb9f8BgcFg8JhcNh8RicVi4MAQkFgBGHdjMplctl8xmc1m85nc9BwIJRRkX29c/p9Rq&#10;dVq9ZrddlwGBci8Hfr9tt9xud1u95hgCBwUAH8867veNx+RyeVy8Y8nw+wAG0ou8SQIGweZiVhAy&#10;fAxJA27B+hH4GK4G14GBrfB5jCJcAHXA8hCmbAxlAw5A2xAwZ8oG+KnFkgYmsAmiBF8gYkIGjyFG&#10;egYHoGESIkQgY7sIWiBjGgZ1IihiBIcgTZIEfiniggZXoGPSBkOgYDoGfCBkSgY8OzGsbRuwxyoG&#10;DSHsSkCLnoYxURwzKZpoCIfi8pSmNxET4IGe6yoOraBOK6LcG8r0WoOMCBk+gYExexi5rqu68yJN&#10;E0zVNc2MSxzIMlNs5TnOk6zsgjQtGf7SzvPs/T/QDcNi2ba0DQ1D0RRLKN+4LhytRVIUjSVJoS5z&#10;oOkXZxIHBDBwogRs0ogbtoE7qBO+gTwoMFiBmkgcDAAAj0vWxqIvfAAAPmhL6oE+6BPemMrAgsMB&#10;IFAiBCIgZerC6ljoGZaBhsiMrS+gQ4QnCqBhagZqIOCSqIGFKBlIgYurCdCBgvE6wgQgYkoHZgAC&#10;NLaBRggUZIFGlQ31faEQUgRboHUCBNGxCKoueZhlFfiJyMAAJCGMkln0prblWgcTIE9VfSmrktNv&#10;LKBK+gUXINLqBWoAEw3pMa6LsvC9YXmOZZnG03siebJ5pnWd543c8tI02e6FoeiM3QZ/tpoulaXp&#10;jEUY4TiabqWp6op9LOi6diABUuqolUetu88CI3GgQtoGUCBjPWaCvag9bP8+j7IHQoAGUgYjoGOq&#10;BkYp+tWMAFkIFZSwJjnIAWEmqBvetCBHBdD/2ugULIFbSBW4pxaoGJVvoEHqn6CADgoFc6/rIgWM&#10;ABkgAXqAF7gBfOu9iqKAgIAAIEBoEAAFBYRCYVC4UC4KKYKZYKXILB4EKoK14ZG45GwGAgE/3mw1&#10;FHZNJ5RKZVK5ZG39LwAEiGZHs+ptDpbOZaQYKvoKVIKrY69IK8YKG51SZy3qPBQPCzBBU/BQTBXx&#10;SpUOimIQmxU+QRPWLFY7JZbNZ7RabVa7Zbbdb7hagCEgsAJE7rjeb1e75fb9f8BgcFfgIJRRdn29&#10;cHi8Zjcdj8hkclewGBbs8Hfk81m85nc9n9BcgOCgA/nnRtDqdVq9ZrddcHk+H2AA2lF2soKT9frF&#10;huYKJIK3Y7VYE5oKDoKO4Kx4WAY6/4K64LdY4zYKMoKGoLeIF3AABIKIIK547uIETYKRIKvaUuoK&#10;RYKA4K/oKe4KhILzpQiIKd4KFqCmolIEIKciCgkgo6oKRqOnQgoLvytinoEq6BESgo8N3DUNsmcK&#10;Cg8v40IKTK4o+kJ5F7EiNn+6AAAC/SERYgUXo5GUXRggsbRpFcWx3GMexwhUdSCu0gRq6B/RkCYk&#10;jamqbsk+iBJ8gT1JQoiBNQ2jOKYgSkIFCaEqigSpoE4gAQqtytK4rywQ5N03zhOM5MAua6rvOc8T&#10;zPU9z4lTCsOf7Ez7QdCULQzWsqy7M0PRlG0dR7BAC0bStPSFLUvTFMqS2LZtq27fU0uLeoE3SBOA&#10;gThJQHDloKdiCgo5rnui6aOusgTsRmhYdIKYqCmYgoavKgr0So9alHmgoGPi+deIKBqChclL+IE/&#10;yBQAgUBJYGdfWYgVYIFRaEl29KqKslIbPqgpOoK8wATBNELoFDNQ3o15bIKDKyRaAB+ILcL2IESC&#10;Cn0vkTJEXBJ3qlSXugCQnDlJx9JwyF9rbIjAy5LUvqgqVywouE1K6r6w4VkuTZPPk6rsebvZRl2X&#10;5g3c/sQxWY5tm+cMlRJ/sxnOfZ/oC/0k0jTSzoOj6RpKsU42jbXbUulJTUYAahU4AVSlZfoKICO4&#10;vGNZoE6iN1sAFcRcjplWAgoroKVSF3bYgASqAGAI2iwAbEQCCjOgpxIKD6nILmoACWgpc2k/r/wC&#10;pTmIFVaBXGgQjIWJSClogpt8UgWCIVMBpIKEyChigpocDj8LQxqPVLEgIIAAIFA4JBYNB4RCYVC4&#10;ZDYSAwEAn+81wk4dF4xGY1G45Bn8/n+AAkTjk9n1JwXHZVGC1K07A3tAzbB1NK5tCG9Aw3AwPBzB&#10;A0/AwTA3xN4cOimIQmxU+QRPRqhUalU6pVatV6xWa1W65Xa8AACEgsAIm7q/Z7RabVa7Zbbdb7hN&#10;gIJRRZH29bjeb1e75fb9f8BNwGBbI8HfgcRicVi8ZjcdGQCBwUAH883jj8xmc1m85naM8nw+wAG0&#10;ou1lAyfnsesNRAxJA27G57AnhAwRBwDC5DAnXA7HCmbAxlA9zCgjA3VAwHA8JAn7A9PAibVHlAxd&#10;A3DAxpA2XAwhA8vDkRAzvAxbA2pK9vAnpyu1A+DBlZAynA3PA1dA35AylAw6gZSoGLiDtmACioER&#10;KBjw1UGQbBybqGgTigAmKsIgiR5FoRsHrOj6QgmKQ8JMlEOPagTwtGxCcoEnaBQKgifoEoKBQjAy&#10;uKQpSmKdDkeR7H0fyAmywrGssgyNI8kSTHy5rqf67yVKEoylKa+sGwrDypLMtS3LisMiybKxRLsx&#10;zJMszII0DRNI0zWzOrTWIE1KBNegTYpUJyBli3DdIG3qBN+hL4gA4cJIuOCBkegZuIGEroIG6aHN&#10;2AB7oGZ6Bw2gRbIGfKDwSgQzIG46NPGgTyoE86BPSowxoGTiBuegQCIWI6BleoSD04gQsIHOCEwL&#10;A4AU8AEFzdYtjISeaBgY4isogAJ/nkV5D2OhkPAACYrj/EZ9JTB8TABFEWsBFcUxcnygVugVgKzH&#10;Clqap9qXjeV5s3IayHms16X1fd+MDJi7LxfuBYHgizysf7DYLhWF4Yqkvsoy2G4lieKIXNLRtK6I&#10;ATliuO49j+QMCgKAACBQOCQWDQeEQmFPOBgyBgGFRGJQMBgIAv95K9DxOOR2PR+QSGJv5/P8ABMr&#10;n97PqWAuRS+YSJ6QN4wMNzGcR5QwMJwMmQciwM6T6BvucxwdFMTBhiqAlDKj1GpVOqVWrVesVmtV&#10;uuV2vV8AAEHhKBPl62C0Wm1Wu2W23W+4XGcAIQCGBP183K9Xu+X2/X/AYGcgEBgB/ONx4LFYvGY3&#10;HY/ISAAgcAP13PDI5nNZvOZ3PUd5PmjB1Pr1ZQMn5/VavWa3Xa/YbHIwyBQ6BRCsxWLvJVIHZV2S&#10;SYJlxCyuW7/kW2kiULU0ji3k9HpdPqa4AhILQJ+Pbq93vd/wYEBCESAB/vvueH1ev2e2rYTKs5oe&#10;76fX7feIv9/ZR9uF1PxAEAwE7p5H2foABEYJrNOgTUwGuQYIG6CBNoABboGvMHw1DcOQ6rEKtssK&#10;tN0f55lKPaEn+AQBLCkiCpM278gDFiLn9F6HxkiCLxggZ/gDHR/x4gyTR080XxmsL9RTHqSgACQw&#10;kW4x9JdDz2uW5pQOfKsty5Lq4Ou7IAO3L0yTLMyuvG8rzvTM82zdN7JMKfr5ThOs7Tug79P4/08T&#10;7P0ywLA8EwW1E/o8yiBFcgYlJCd6BwigRxI7ISsjMgZNzyqpPIHSy7oiFCBmuqpaIGKKBn5Q1Uvs&#10;gICAACBQOCQWDQeEQmFPOBgyBgGFRGJQMBgIAv95qU9xOOR2PR+QSGJv5/P8ABIwot7PqWAuRS+Y&#10;TGZTOaTWbQcdFMShZiqAji2b0GhUOiUWjUekUmlUumU2lgEJBaBPx7U6rVesVmtVuuV2vV+JgIQi&#10;QAP991WwWm1Wu2W23W+4R0AgMAP1nNC43m9Xu+X2/X+Ev9/AcAPtwurAYnFYvGY3HSF5Pt+gARMF&#10;rLKBk/H4oFQN0QMGwNkQNNQNqwMKwMwwMpwcQQNwxGTQJ/QNTUJOwNgQfZwVXwN6wcBQMHwMcwMJ&#10;QNgwMgREUQNrwNrQNnRGIQKXQIewMJwN38jN+HxePyUmGQKHQLr0WKxd5J87eWmSSTBMzpCVy35f&#10;uvTmdp6n7+QFAcCQLAyoKkACqQNBkGwdB7ALEsizLRCELQvDEMqYua6rvDUPxBEMRJewTCMMxERx&#10;TFUVw0yLJsqy7MxYpZ2vAgQ7oGRSQi4gZRoGfKBgQ2SBn2gYDKc3qCA8gZxo7I6BGwgYQoGBKBnw&#10;g7noE6KBEagY6JDKqBNOgUpoEKSBt/Gc1TWrL1q0eSGoeo72owTY4sDOSDN7NzeTygs9yG9U+0Eh&#10;VAT1PyEN6wSTAkNZKvyfTszZET/J4nygUnTNNU2vcEKnCtOVDUVRq9CSyrPUlU1VVajw4uy8VZWN&#10;ZVmmESsKw9aVzXVdoHFzKMszCBM1XiFChNCBmWgYbJqZ6BhegYhN1QbCyNJCDyWgUmpAjaBEIgYo&#10;oGWEsOggcuoFL6YDQgZLoGWqBiZYl4xUgICAACBOGBAAPQWEQmFQuGQ2HQUAw+JRMBgIAv95ps4x&#10;OOR2PR+QSGJv5/P8ABI1pV7PqWAuRS+YTGZTOaTWbQsdFMShZiqAji2b0GhUOiUWjUekUmlUumU2&#10;lgEJBaBPx7U6rVesVmtVuuV2vV+JgIQiQAP991WwWm1Wu2W23W+4R0AgMAP1nNC43m9Xu+X2/X+G&#10;v9/AcAPtwurAYnFYvGY3HSF5Pt+gARMFrLKCk/H35iwUdQUlwVbTWDwJxR2TQJ9wUDU7UwnSgBxy&#10;FIQU3wUNwVzQsUQVrwVGwU6TErwVUQVcwUkZvmc3nXpWwUL2keUeKxd6JY1c+myWTBE3pyVy3ueW&#10;wTmdz2f+b2e33e/4QqoVIAVT4/f8fn9YCxWSzLQ/cAwFAcCKYua6rvAsFQXBkGpewTCMMxEHQpCs&#10;LQKyLJsqy7Mwuo50oKCqCrogTXqs17VoE1qmxMgrYtmjjQoEVyCnQgoPoe3qBN+gTgoE4aYMwgQm&#10;oKPCCkTD0kyVJaguuf55EiMkmIa7wAAmOhRPGfSXSmpgCoKY6ChSgrCIESyCjc3SCkygpAqE9CeJ&#10;8oEuzpOs7LY+apwBO8+T7PyrP6sqzz/QlC0Mm0DrsvFD0ZRtHI5CDCsPR9KUrRsMsoyxmoKR6hF0&#10;gp1wufSCgIgoBK617Xz2moGIfFqBHwjsSABL6BGSgofILUaHR0AEeABHwASAicuAAUSCiiiERoKf&#10;1LWdCqAggAAgUDgkFg0HhEJgwBgYjgaIgZUhUTikDAYCAL/eSRMkVj0fkEhkUjir+f7/AATOiiez&#10;6lwLkkxmUzmk1kgigbZgYEgbogYVgaXgZwgbzgYJga4gZJmwAHRTEoWYqgI4tptXrFZrVbrldr1f&#10;sFhsVjslNAISC0Cfj2sttt1vuFxuVzul1u00AQhEgAf77tl3wGBwWDwmFw2HmgBAYAfrOaGIyGRy&#10;WTymVy0hf7+A4AfbhdWX0Gh0Wj0mlmzyfb9AAiYLWr5AgbB01dfU7gYCusogW6ADirQgie8gjggb&#10;8g8MgQFgdpgQIgePgQzgb+g4ogbXrVGgQ2gbY2ff8Hh8VazcCM0DOMDEPHr8XjLzRZg8dlk0oCR6&#10;U0tl/z0DmgYGoGHiBmigZ3IGUqBjagaYIEXSBhygacIE4iZKeqKpqq/kNQ3DkOw8iizuYtcPxJEs&#10;TRO0q8r2vq/xRF0XxhGK4MUxjHRlG8cRzHSbMyzbOs/HcgyFIcdtQ1TWGsnSBFQrRPoGcMiAAdiB&#10;gk27coGfaBgMtrhIGDyBnGj6eIFJyBC4gZhoGHzquvAaBmSibVIFAyBGcgZZyxKM9T3D4LoGViBh&#10;qgbyoLOQAD+gZCvajB/vg+U+IU+oAPu/KXH1BlIK65AAOogQooGWCDzoAEEIFBSDOUgTaoERyBjm&#10;mcLKkqirUzWtbVuycQrVFtcV7X1frtFS+L9YFi2NY6vxoxroWRZtnWemMes4z1oWra1roHIzVtaW&#10;SBifbCJmagYYoG4CBN8myHIE2CBE8gcut3PKBS2st4ABL6BTCkTFoEeTbIFQiCOsgTsIERqBjpcG&#10;FYWgyAiAACBQOCQWDQIFQMpQNNwMEQd8wNqwMowNxQeMRmNRoBgEAv95IYtRuSSWTSeUSmVRl/P9&#10;/gAJoBWPZ9TUFyucTmNg6BwmBAGBvaBvGdUWVBeBuiBhqBueDu6BqWBm2Ny+BLCKUUdFMShZiqAj&#10;i2jWOyWWzWe0Wm1Wu2W23W+4XG1gEJBaBPyhXK9Xu+X2/X/AYHBYO/AIQiQAP993nCY3HY/IZHJZ&#10;PKXoAgMAP1nNDK53PZ/QaHRaO1v9/AcAPtwurSa3Xa/YbHZXJ5Pt+gARMFrLKBk/Z7A9QNCwNPQM&#10;x2VPwMwQNJQM3weramBga+dGCB6BuOi0qBBSBgSDiiBteBo2BnTf+n1ev2X4b+eBlSNs+BjGFQNX&#10;42Ox94ID5PaviWpeCpDFkmibM+DKBqwgQbJOaiBiWizIAKgZ9IGGiBmap6oqmqqBkugY1K0rivLA&#10;sUARTFUVxZFqzrouwALxF0aRrG0bxswzEMUxkcR9H8gSCyrLsyzchSPJEkyUvTTNQ1TWSXKMpSnK&#10;iNtq27ct23sqrizC7oGiKBBNCaVKYgRuocgYGoGejoIGfbpuqg7sIE7SVA6gZvzAgaboM8SBPIgT&#10;zIE9EuUNQ8bgEgY9oGMqBzwgx8IG4KBFSgaoIEe77oE/LCP2f7+v/RCNwEAECQMmp9T6yTUIEpyB&#10;AigZEoGVCBn8gYsIGPKBnkgYOIGebIOiZSBveg1MAAqSBKogxLIGNKBhqgZmRIrqvrDUds21bb1x&#10;gu8e25cNxXGz8dMSxdyXTdV1sDIjNM5dl43lea2Sa1LV3pfN9X2k8rtw3TeIE31+JSLiBlGoblQW&#10;jYZIGXSBgmgZBoGP0PoFOCBOovbrIHOgATsjKfAAJSBkogakIESKBjg8LxvK+GCZjmSTICCAACBO&#10;GBAAPQV+wVcwUpQV8wWIRAEQV7wyCq+IxmNRuOR2NAMAgF/vA+lGPSeUSmVSuWS2OP5/v8ABVErV&#10;7PqcAuXTudm+CpCCnCCpGVG6hwVBwU/TymSc4wVGwWZQIxQVJQVRwVRQVWQUOwV7QWdU2CjopiUL&#10;MVQEcW2S3W+4XG5XO6XW7Xe8Xm9Xu+XYAhILQJ+WG+4XDYfEYnFYvGY3HYkBCESAB/vvCY/MZnNZ&#10;vOZ3PZ/CgEBgB+s5oaDUanVavWa3XXZ/v4DgB9uF1a/cbndbveb2+vJ9wkRMFrLKCk/fcmIHaCoi&#10;CgGXVMAJuCmeVdK8tqCieNdi4dJnwUZx4UQVr1CCnTlev2e33XGCQIOQVTViCsOKR6JwKKwKGoEj&#10;DHpAkR4juJqOH+AToACmCIuk6COwTBcGohB6PH/CCRIzDCBQ1BEMu8ykFABBkQqkqSYgAChHlym6&#10;cs+dKCsCgSvoEciVRqABxIKbiChKz5EvSgoBJcZaChsuizLQtS2PfJ0nyhKMpLmv8ZsHKcsSzLUt&#10;y0yLJsqy8uTFMcyTK0DRNI00zTXNk2zcwrYtm2rbzfOs7TvPCPOA4TiOMgTkTyx0ZgApKBBigoHI&#10;cgpsoKPUeJcVq+HMgo2o1SKWuk/oAGi+yBRilINqsgs/AAUNA1PVEuB6go8IKJSNISgRdIKRSCmA&#10;gr9gBTT/gBALHQGf8CwPVKTpgmUVxanB9LG1AIIKeMTpSFSCmqgphIKH7VAkgohIKF1cIKcD7oKa&#10;a8SUtK1rbYl13Zdr1yqwUw3ded6Xq1UvMoy17X3fl+sZNDStPf2B4Jgq7zi2jbYNheGYalU9gA4b&#10;iuPh2K4ti+MNwgKAACBQOCAADwMnwNRQODwUAPeBrSBlWBlKBq+HRmNRuOR0AAMAgB/vA4kiPSeU&#10;SmVSuWS0AP5/v8ABVKr97PqcAuXTueT0ANeBiiBj2BsSfUeHC6BtKkU2ODopjESsVRGAmU6sVmtV&#10;uuV2vV+wWGxWOyWWTgWDyF+2a2W23W+4XG5XO6XWTgENhuBAcDXa/X/AYHBYPCYWVTCXtJp4bGY3&#10;HY/IZHJRt/vyBP54PbJ5vOZ3PZ/QS15Ph9AAOJRULKEaHWa3Xa/YbHZbOsA2BpiBkqBhCMvmBnuB&#10;qiBuW2SCRPA1kPKTEAAHnQWYzLnSGNdHm8+Cdbp8vpdiB9rvQ7wdTv8zt9XmTKBBVNsSbznYICBn&#10;+B4uBUq7eR/d+Bo+BkmgZwLmqATgyYpQCaGLaQXBkGwdB4AggCaBHmd0HwvDEMw0yYBBgGyRAG9U&#10;NxHEkSxMsq1F2XcTxZFsXRengBIOfp0nZGEbxxHMWHkfa1g+WpqNUgSEx1IsjSPJEkw2kyBDegYj&#10;IGASMmsgZNoGSCvuMkbkyUjSYJk9j3JwfSdNCRKBjqgZ1qCgZ3sE4CBDYgYMIybKBkqgZLoGyyww&#10;JA0EQVLtBUHQjAwjCYAQrQtF0ZRq3w7D5/xDR1KUrSysRTFdL03TlOpTGQARpG1PVJUtNx5H0gSE&#10;AEiVMnxioGBT/oGTyehxPKWxEeqBm8gZSIHTTAEMgb8AAq7Qg0gZgIGFiBtLV1oMcgKAACBLuBAB&#10;AQViwWFQuGQ2GA6CkiCp6CguGgGHRmNRkBxh/u4yj+NyOSSWTSeUSmMv5/v8ABdQsh7PqaRaVTec&#10;SVbxGCvWCheezmhTmMQIOwU+wUyQ19wVpQUwwVp0OGjopicMsVQE0Y1SvV+wWGxWOyWWzWe0Wm1W&#10;u2SgAhAJwJ5u623W7Xe8Xm9Xu+X2/WcBDAbAB/gOXX/EYnFYvGY3HY+zRh+ruCZDLZfMZnNZvOVQ&#10;BAcAP10uzO6XTafUanVWV5Pt+gAPrVqLKCk/V7eGDSCsqGuaChyhEaCrmx4cAK2ClW/EGCr6pQUX&#10;aoCQVv7+CgmCvjcdvud2wuGCh6C8ZKQVBwV12MGwVRwUoWiO4R3F8dd67SyXBdTs2ZzXNuwgR0IK&#10;iCBGYgrBoE4z7AAGCClOgoQoK0EEoKkSBGGoSrKwrSuQXD0PxBEMRJSt64gAucRxTFUVxY7rAsGw&#10;sFRbGcaRrGy+skykbx3Hkex8sjPtC0cfyJIsjSOgTWte2LZtrJC+FcgoooKQKCj+goToKbSVOEgT&#10;iIEhKBB4lQIoLASBAMgoUIKbK7CygpTIaqaBOi0syoEbiCgkhsAAA7Un0BQKNBYgo5uSiqGzygRC&#10;oKVDssw+KPvpQSNvwl79v6fSbMgDCnIKCiCkqgo2xsEqCi0go8wlQ6BFZDKrqyrau0pWla1s0sSr&#10;kulb15XtfMbF7CMNX9iWLYy2xyytj2XZlmq9ILRNJZ1p2paqGSU2DZNogTbWslQFIKd6CnygoWoK&#10;cDhp4lMugBL4ATCAExpyK9GoKYKCiAs4PoKT6CuZPCChI586MuAaCjqgpDoKpqBN8gV9oFPs/29i&#10;jOoCgAAgUDggAAkDGkDQsDIUFgT5gbHgZtgbUh0XjEZjUbgoDAIAf7uLI1jklk0nlEplUrAD+f7/&#10;AAXVrSez6mwLlk5lQGgbigYXgZegajnVFo06AsDPUDL8DEMXdMDNEDXMDe9FHRTE4ZYqgJoxo9hs&#10;Vjslls1ntFptVrtltt1vlIBCATgTzd1wvF5vV7vl9v1/wGBtQCGA2kADmGCxWLxmNx2PyGRtMffq&#10;7XeSzGZzWbzmdz1hAQHAD9dLsz+n1Gp1Wr1loeT7foAD61aiygZP1u5gRQgavoNDgbggYfgcflRG&#10;qkDYsDHlFF0DaMDeUDB9qTcDMcDREDP0DfcDacD5+YoECdEDcMDH0DSEDKMDBMDfG6+n1+2KKUDT&#10;0DB3Fi48IGRzvL0jyQHcLCEvuvCXJgC5XGmmqbsgVSBiqgZHqUsT5sWAaBh6gZaIGnCHH4gZXIGL&#10;SBtitKsq2rqvwVGMZRnGkaqMuS6AAu0bR5HsfR/GbCMMf7ESBI0jyRJLIMoy0lSdJ8oSitjQtG0s&#10;pSvLEsy0i7Xti2batvLa+OEgQPIGBiBnsgY7IGRM1oGRaTuQgSqoE5aBOanQlxAgZfIGIa1CmgZW&#10;o2xIAPCgTxsk/qBOqgRxovE6BPegT4oFDcxUzTS9UsABBoGLCBg2i5ku4gZdLXAqQioGSNOMkExQ&#10;YmJZGrCJ9RGx1DLOu6BRyv9Xn8jZhu0gZbL7FquK8sFN2ZZtnN1HC615Z9qWrazNyEw9dWvblu28&#10;vcmMvb9x3JcrBtE0jTXNdd2Xak0utk2hnPYs06gAdVmgFFSBmAgYgovRwAXUAB6IGCM5OTOzmJWF&#10;qBmWgbRIEFKBmwwNDUQAFFNbSQAUoAFO0xd2RNWgIIAAIFA4JBYNB4RCYELYGWYGdYGBIGAYVFYt&#10;AwHFH+7SYL4vH5BIZFI5JF38/3+AAwumw9n1LwXJZlIy5M4u+oGqptO4JFIE64Gf4GpoG755R4IO&#10;imJwyxVATRjSKlU6pVatV6xWa1W65Xa9X6QAQgE4E83dYLRabVa7Zbbdb7hcZ2AhgNgA/wHKble7&#10;5fb9f8BgcFPIo/V2u8HicVi8Zjcdj5GAgOAH66XZkMxmc1m85naO8n2/QAH1q1K0QIGwc9XEpAzX&#10;AyVA1vFdNAhVAxzA2TFSNA1zA3xA3NFQFA7JAgbB1JAy7fL0AGnAxdqwAroGUYGCeB1O53e9iyHA&#10;1PAwjEYPPqxGbvHI936/J5TK5bL31Mfd97lSqZTqh+P8/8AQDASDLE46zQHBEEwVBbMLouy8OfBk&#10;JQnCkKq+wrDwtDUNw5DqZskyjLQ9EcSRLDTQNE0hqOigRNqqVrhRMgh/IGeqBgcgcIoOI6BlwgZb&#10;IGJbeN8pBrIGmqBGeioVuykB7oGaqbOfFgAOm1brIE7CBO0gTgxlL8wKqAyBhggZDIG8KDHygZiI&#10;GNSBm0rwBoEf51CMFkwoU+AAA2YJtpcmE8rYC6BgYgZurg/SmqeqNBUdR9IMHAqyrPSNLUvTC3wc&#10;u680zT1P1Aq8MMRUNS1NU6SRAyrL1RVtXVbFDRtKWSBifV6Kh3NiqueCSBngg7eoE36BGKgYeK7K&#10;LbJBZIATwmcpuk6ksABLQAS4AEvVvbTGoCCAACBQOCQWCD2BmqBlCBgiDABoQNGQNTwN/Q+MRmNR&#10;uBgOBP90D4Wxl/v2BAGPQV/v+TgGNP+LgAAgKDTCTzSSTGZzWdTiMTaZT6B0CdySWACWSwOsltPZ&#10;9U8FxypVOqVWrVesVmsKuBlSBgaBvutWOCDopicMsVQE0Y2S3W+4XG5XO6XW7Xe8Xm9Xu+X2NAEI&#10;BOBPN3X7DYfEYnFYvGY3HY/FgIYDakAOj5DMZnNZvOZ3PZ/Dy5+rtd6DTafUanVavWXgBAcAP10u&#10;zW7XbbfcbndX55PuTB9atRZQMn7vcMCBj6BnGBvOsQyBE2EwNLw8jQNcwNiwMeX0twMJVR2wNTWT&#10;LtOBi7jQNXQMowMEwN8ev6fX7XsHQNQQMhQMHoekyBEC6iBtoz6UpAkT7sSfyVgApamqefSowW+y&#10;uIEryBLAgSxMWsy0LUtkKxHEkSxNE63MAwQAMJFEXRfGEYxKyTKH+y0ZRxHMdR2z7RNJHkgSDIUh&#10;r217YtnIkkyVJcmIe3rfuC4aBOLJq7gYgZ3o6gahKwCqBnUgZ7IHCiCuugTsoE7aBO7ErzvS+r2o&#10;E96BPigT5yrPE8qkcCBg+h59IGayBisgZttxBBzBuF89I5BqWA+aBsKcqFGMdC4AQyAENgBDrFQ+&#10;tK1rbStR1JUrbRUwbC1NVdWVaz0aMqy9XVnWlar5HzS1tXVd14uMjNlA1e2FYdiILJ4AOA4TiWKj&#10;AyoGTSBk2gYzLidKBgs8EsIHMwATQAE1ABNkSTcgT1PpOIATmAE6gBO9mXe2qAiAACBOGBAB5wVL&#10;QVOQV9QWHQ+IRGJROKRWLQ8BwJ/uQYC+KAGCv+Lx+QyOJyCNRGUACRSaVSWLv5/yIQtdsPZ9TkFy&#10;6eT2fT+gUGRh+ChqKoSCkKCj2Cv2KsmCv6hRIdFMThliqAmjGp12vV+wWGxWOyWWzWe0Wm1WuygE&#10;IBOBPN3Wy6XW7Xe8Xm9Xu+X28gIYDaWAOW37DYfEYnFYvGY26yB+rtd47KZXLZfMZnNWYBAcAP10&#10;uzN6PSaXTafUWx5PunB9atRZQUn6nNt+CiCCxmBVKvGyCpOCtqCieCkaCrmCsWCjzaRXCtOCi7mw&#10;JXQUowUEwV8dPud3vWGjQJzd+KbqNx3yXWZTSbTidenLI2CnKzzuBPax1Wr1mt/D/P/AEAwEiy3L&#10;ggy5wHBMFQXBjUsAwR/sJBsJwpCsLL4yDJQvDcOQ7Dyvs6z7Qw/EkSxNEjVta17YoE2cTrACSCnb&#10;GSCgosYIoK0SBAE3KCiI47kuW/7nui7jqoE66BOygTtxfJ0nrqwSBKggQtIKU7DPMcATBhKCKvWA&#10;ASnCa73H0+0vLEjyBBQio4IKHCCi2pqKlWqL8qsrCtK5NE+T7PzMwKuMET/QlC0Mw8HsGwtD0ZRt&#10;HLNDLJ0fSdKUqoUQtBHVLU3TlOgBFIANc2DZU9UtTVPVDEICgAAgUDgkFg0Hg42gbJgZaganhERi&#10;UTikCAcCf7eDwzisdj0fkEhkUVfz/f4AE7paj2fUtBcjmExmUzmk1gSrgZUgYGgb7m0jHRSEYZYq&#10;fI0cn9JpVLplNp1PqFRqVTqlVq0TAILB4AfzxeVXsFhsVjslls1ntFpioFHsKAINAtquVzul1u13&#10;vF5j7+gT5Vy+vWBwWDwmFw2HiICCIOAACBL9xGRyWTymVy0ieT5nwbSS0WUDJ+X0Wj0ml02n1Gpq&#10;sKgUMgUOgUQs8XAEZjeqqUlk8plctfUv3GTnECnUCnkCn1iHRRCoPYqbFge4PT6nV62lAISC4Afj&#10;kdfX8Hh8XjvAKLpIAADCIE8nt93v+FMf7+AIAeaRWfx/X7/n9iYDBQDYAAOEzgP9A8EQS6x5HwfQ&#10;AAyQxYs+gTQwVCzqC6gYGquS0Lw9D69NYADXAA2AANkszaH+bYOhxECDt0AAVHUZ6WJdF6wOGADi&#10;gA44AOSsLlua57oxxI0jyQs7su27rvyTJ8oSiqTzPQ9T2SlLEsy0kL5vq+78y3MMxTGg0AQFAkDT&#10;JNU1yRBkHQhCTQTYhBUoGKCbMggRqIGIiBq+/a4oEDiBm+idCoEECrvrOdGOugKAACBQOCQWDQeD&#10;jaBsmBlqBqeERGJROKQIBwJ/toOjiKx2PR+QSGRRV/P9/gAVupnvZ9S0FyOYTGEAaBxeBPeZTmdR&#10;McwMOwNVwOTzuRjoohUHsVNiwPUSnU+oVGpVOqVWrVesVmtVuiAEJBcAPxyOuuWWzWe0Wm1Wu2W2&#10;3TkFF0kAABhECW+8Xm9Xu+X2/X+cv9/AEAPNIrPAYnFYvGY3HY+QAYUBsAAcTS/IZnNZvOZ3PTp5&#10;Ph9AAMoZYrKBk/P5BWwMpQNtQN3R67wKmwILQcIQN46uYGOBpyBjOBs7fcfkcnlYwGQMYQNsQN2W&#10;6bP9sB0dRN/QMBQehgDCRLtwLuwbv+GI+fvQP0Qj1QbxgDy+kASWBC11M2WS7EhGgIGIaDmmgYnI&#10;GcDlraoykKUpkEQdB8IQjCSKK8sCxLJCcMw1DcOM6uK5rq2sOxHEkSxMs7BMIwzERPFsXRfGCdMk&#10;yjLMxGMbxxHMYNC0bStO1MdKu1qBNegQpoGVyZEogY1oGcyBspEhKoGNThuLIMsSzLUHOqaYPB9L&#10;bxJMAAZHSZL9n1Gy/HEgZ8oGnqBPiUKBrmgQCzCkUFKSpbbzxP0/0Av8KrCsdA0NQ9ELbD66LtRN&#10;HUfSCoxSwrD0jS1L0wkUZsqy9M09T9Px40jTNQgTVVAiUhgBIoASOgUkpiA6Bns7j2RLKaBSqgTi&#10;IE41UV/YCYICgAAgUDAAUgbOgYdgkLgTIgZHgbyhkTikVi0XjAAAcCf7SDw+jMhkUjkklk0Zfz/f&#10;4AGbpZL2fUxBcnmklEcDbkDEEDcMXe0DSsDOs1olFo1Hi46KIVB7FTYsD1IqVTqlVq1XrFZrVbrl&#10;dr1fpABCQXAD8cjrsFptVrtltt1vuFxuVFBRdJEaCIEud7vl9v1/wGBwVFf7+AIAeaRWeDxmNx2P&#10;yGRyUkAwoDYAA4mmeTzmdz2f0GhozyfD6AAZQyxWUDJ+iyatgZSgZTgauol6gT4gcbgWHhkKgTig&#10;Z6gaHkSs2cDFMDbEDzYAekDR8DYUDV8+gcggTNibkgeXkICgcr13l83n9FUB0DdkDAsDfMDcs6gf&#10;igTzgfrxm8f7QDwgvSsCUpWGp0mMmCZMASKBi8gYIpEdKBnegYUQCtqlKYpyoQtDkOw9D8QIwsSy&#10;LMtEQxPFEUxU0C6ruAa8xXGMZRnGi2sKw7EsXGsdx5HsfKMyrLsy58fyLI0jx60jTNQ1TWSQrbYI&#10;E2SBNogTbJqPiBkGgcTAACyJuAADhIE4iBOMkLkSo5TmOcgbooEaKBhYgZOIGZSBhugYzIGfyBgY&#10;gZ7oGNaBi2gYcoGSaBnMgZESfR1HxmS6BjQgZToGML4IGA6BlIgYqKEgZGMC/hmA8IiKsOlaVt8h&#10;byABViGVSAFVonV1YIXWVaIJXNX1RWdf1vXlboYlaUoEHJ0mHBB9SIvhnoG3AABakRiIGESBg1SC&#10;SQwpqnqjbVwXDcTJxGsqz3HdF03UwEWrxaN13heN5K1G7EMVed8XzfSkSCzDNX3gGA4EiclNO1Jt&#10;IHNKpk2gZwSfKIASmAEdAAnKLVYDKBhigYTImCCBnjMCBzGAEygBM6M4VKoAOWgTmoE583oWE6B4&#10;QixDIGPKBh4gZiomoKBDUgYZoPgejaOqSAiAACBMyBAAZwUAwWFQuCg+Cu+CvWCg2GRWLReMRmLg&#10;OBP9lh4ixqRSOSSWTSeUAB/P9/gAdOlhPZ9TMFymbSdwQV2QUaSRZwUbQULzeiUWjUeMjoohUHsV&#10;NiwPUipVOqVWrVesVmtVuuV2vV+kAEJUN+OR12C0Wm1Wu2W23W+4XGigoukgAAMIgS5Xu+X2/X/A&#10;YHBUV/v6EvNIz/B4vGY3HY/IZGSgYUBsAAcTTXJZvOZ3PZ/QUZ5Ph9AAMoZY1ogQVg6GsK2ClKkP&#10;eCsuCkeCviMh2CuKCnqCoeSKyClOCimCtiC5oAPSCy2BAKSDuCsSCmWCpyKpWCmqCweBM7XePyeX&#10;zV1uQURwiUTuBcwE4GOAB/sgPbjz1+Vy0eulgJkmjAGegq9IEFqSGG9SCg0/K2KUpinKhBsJwpCs&#10;LQujSxLIs0MQ7D0PxA0C6LsvECxDE8URTFS1MKw7ExXGEYxlGajsoyzMOZGkdR3HkZNG0rTliayC&#10;lEqpTIKccegA2CBNkgQuoKxSFqGgREoKKCClogoqtykjeIE3yBOAgThJG4iBOMgTkIE5T3oK5yBH&#10;MgrLJGoKBGSgo1oKSztu676CvFJVBUHGCcoED72JPOSBAigr4sA6QAn+YgPCWi5/IK6SGOgACEox&#10;TDoorUAAU1S9M1FU9P1ShdR1Ki1RvolohHSXcAH1HK+EmgosoKCiSHQh7j0Ik0Hqap6o2HZNlWWy&#10;UNAAsqz2ZaVp2ov8RruvNq21bduK7FoAMRKVu3HclyqLGzLszc113ZdqKx+0zUFkgon3cjUmABJw&#10;ATSABXJIUqCi0gpooKGSC1gisvgBMIATGAEypFM992FNjlzegpwoKECSTsAE8IFPSBT4hjuIE7yB&#10;PAAFA3tlmWqIgICAACBOGBAAPQUAwWFQuGABzQUJQUEQ2KRWLReMQUBAAAv9iB4lxmRSOSSWTSeM&#10;v5/v8AEJ0rt7PqZAuUTWTCKCtyChyCw+LPWCp6Cm2bUWjUekRcdFEKg9ipsWQek1OqVWrVesVmtV&#10;uuV2vV+wUgAhILgB+OR12G1Wu2W23W+4XG5XOjAoukgAAMIgS6X2/X/AYHBYPCUZ/v6EvNIrPC43&#10;HY/IZHJZOSgYUBsAAcTTTKZ3PZ/QaHRUd5Ph9AAMoZYrKCk/R5RWwUpQUpwVXSd+QUBwVFQU7xcO&#10;wVxQU9wVDSNfQUgwUUwVsQXOAB6QWCQIQSMbQVkwU1wVLQ1KwU1QUZwVna/0en1euvdWDQiTz4AR&#10;GBRPBRuOsAPE32WGVJYIx0lymKZvugpxoKdKCiSgrToE8KBCsgoDIKfz+rcpamqeqMLw7D0PxBEK&#10;MLGsqzrTEUURTFUVtCuy8L0vkWRlGcaRqtrDsSxcbR3Hkex8pDLMwzTox/IsjSPHrStO1LVtbJCu&#10;NigTZoE2qBNukwLIKdD4IECaCnchoIIKd6Ckcgo5pG3KBN2gTmoE56BOi6aBoK66ROygTtoE7qBO&#10;+hhKO48jzSfQlCx49ypI4+KIIkwb8H+XYOtcih+t0hsLIEjaLUwAFNIXTlPIpUFLo0i9RoZU6K04&#10;ACVgAJZ1FvAh9SIwQMIK1iBBqhpwIKI6Cm1QyawypyoUTYNj2RZLJRIsy0WVZ9oWiwUXLyvdpWvb&#10;Fsq9HAAMUxltXBcNxSAy7Ms3cd0XTdSGyU1DVVwAFJ3Wi0ogBKYASqAErpqR6Cjggp4IKCKLpYgR&#10;zoKEKCnyhotIKUkuABNwATgAE5OpOrsO1QM+oaQ6CjwgoqILet55LkybICCAACBOGBAAPQV/QWFQ&#10;uGAAAw1/w2JRIBxOLReGAKHP9dh0nxiQSGRSOSSWTAB/P+Ikt1Ld7PqYAuTzOaRIFQ17TWdTueT2&#10;SjoohUHsVNiyDz6kUmlUumU2nU+oVGpVOqVWLgEJBcAPxyOurV+wWGxWOyWWzWe0SAFF0kAABhEC&#10;Wm5XO6XW7Xe8XmRP9/Q95pFZ3rBYPCYXDYfERMDCgNgADiaZYnJZPKZXLZeSvJ8PoABlDLFZQWP5&#10;jDK2ClKClOCq6a3GBOeChSCn6CoOGsiCjeCvSCuyCzeBBWCl+CqKCimCtiC5EAbyBwUQSIbQVkwU&#10;1wVLQ0hwVeQV+QV6wUIwWI6Tzef0emdsuC420hqnxoAv9bB0o+qqSmIlB1LWXpi/EArOoChKIo0B&#10;QRBMFQXBisK0rivQZCUJwpCrELWtq3tdC0OQ7D0Pqmvi/MBEESxNE8UJmxbGse5kUxfGEYw8zTOM&#10;80DRRkp5HoKIiCjggpep67aBEg7yChygp8Ia2yBOIgQDoKdCCicgoHoKUspoKb6CgSgplIKcyCiO&#10;kQWIKU6CkIgpUovJgAC08iChMhEczpOs7Mo+R/lgDrUTuiT9AAKx1Fo/59RdP0QQIoaiqPRFHUfS&#10;C6Qcrau0jS1L0wsUMLcuFM09T9QJ7EQAL+wNQ1PVFUpDFbHMhVVX1hVEaM6z7QoE0dY1zXVd14sS&#10;AoAAIFA4JBYNB4RCYVC4ZDYSAgAAX+sA6UodF4xGY1G45Bn8/3+ACs6lo9n1JwXHZVK5ZLZdL5hL&#10;x0TwuGGKmhgMZjO55PZ9P6BQaFQ6JRaNR6MDAeAH27XvSKhUalU6pVatV6xWYaDB+HAABQU+a1Y7&#10;JZbNZ7RabVF5AAwA7Vu6bXc7pdbtd7xeYSCRCDQACxJEL1g8JhcNh8RGnk+H0AAyhFOsoGT8Tlct&#10;l8xmc1m85nY3EIkqg6VM9Qo/IS46llJpRpddUB0TQWEGKlgyIdfud1u95gwCFgwAHw5HjveNx+Ry&#10;auEiOFwABAA6+V0+p1etKn+AgOAHQt3x1/B4fF4wADBTSwcJbF5PZ7fdnHk+X2AA2m2FkoFlPfUw&#10;RA7cgR/IG76BJC/cDQPBEEsI0B/lQ0cFII04AC81TWH0lMIOS2LZtq28Mw/EEQqI37guG4sRRRFM&#10;VJc5jnOg6UVxjGUZoM7Ltu7AcaR1HcVvM9D1R5IMhQS+L5vq+7JyGhwwIGRaBgohZ+oGR6Bj8gan&#10;rNAoAE2gYzIOZSBhqgYAyVMszKQgIIAAIFA4JBYNB4RCYVC4ZDYSAgAAX+pw6VYW/4GAYPGIFGoV&#10;HIjG4zF5HBpBHoTJ5FHZI/o4X3UsXs+poC4dN5xOZ1O55PZ9P6BDh0TQWEGKlgyIaDS6ZTadT6hU&#10;alU6pVatV6xWZyAQsGAA+HI8a1Y7JZbNZ7RabVa7ZVAkRwuAAIAHXbbtd7xeb1e75fak/wEBwA6F&#10;u+L9h8RicVi8ZjaCDBSDwADhK+cdl8xmc1m85Unk+X2AA2m2EsoGT87nFhp4HIGBA23A69AiPA8F&#10;AnJAxPA3teJAm4GZoOyoGNZLqeRyeVy+ZzYVEIkog4VudWpdGDI61hM5r1e9baHRaPSe/5fN5/R6&#10;a5XrBYvT7/h8fll7fcbndfn+f1+/5WsAwTCMM/sBwJAsDJ4yDJMoy0DwbB0Hv6z7QtG0rWQgqi4o&#10;EdCBtygQPoGfyblogYloGR6BjkvABtbEDhuK48LxjGUZxm6B/lA6caIS64ADM7TuH0m0dQK8KjKQ&#10;pUhyTJUlr29avrDJkoylKa0PquS6SpLMtS2pj/sGwsuTDMUxpvBLJsrMk0zVMUJNE0jTIE1E1oSP&#10;qBkEgYwoGUCdgQgZ7oGfqBrmn0VoEBSBnmrDiIE4yWINQ6BH4gZ9TnStLKwgIIAAIFA4JBYNB4RC&#10;YVC4ZDYSAgAAX+nA4VodF4xGY1G45Bn8/3+ADU61g9n1JwXHZVK5ZLZdL5hLx0TQWEGKlgyIZjO5&#10;5PZ9P6BQaFQ6JRaNR6KAQsGAA+HI8aRUalU6pVatV6xWa1DQkRwuAAIAHXW7JZbNZ7RabVa4u/wE&#10;BwA6Fu+LZdbtd7xeb1e4SDBSDwADhK+b5hcNh8RicVG3k+X2AA2m2EsoGT8XejrA0VmoGd5WUIG8&#10;IGwIOMoGqIGWoGYYGZIGBoG7c5As3Dm1A1TAz7B2VAxrAw1A1xAxdB2Lq4G28vy+ZzedZyHA0PAw&#10;9AwLA4hAn9A35A3RA0fA1BVYhEkvFefRo/ITfJJNKPT8azM5rN5z8vx+f1+/5SqYpyoP5AUBwJAq&#10;9q6r6wrHA0GQbB0HqMty4LkukIQtC8MQyji/MAwTCQ1EEQxFCDGseyLJsrEaggSgZ7IGfqBk6gY0&#10;oG7adh2gZiIGbKBhMgY2IGaiBlKgYOIGVqBiohaQoETaBjM3jfO47zOoGHqBjQgbHoE6qBO/FUwT&#10;DEYbIGZKFy2AEPgBGCBOyAC4IE2CDSYAEsoETSivKf5Kg2i0xISkCQjgdiSpOfSUz/DL6JsnCdUT&#10;R9IUitb/Kap9JUvTFMqxBCwLFTVP1BUKeQkuK51FU9UVSjcOMCwdVVfWFYRKyDJGsgZRJ5IiBHJM&#10;QpNwgawzmgZdoGQyBmggcAobHCBR0gU0BOgZvoWbCB2igQIWSg86ScgUoIM3qBN+gRooGGCFhmgZ&#10;mXVKVY3dd6eoCIAAIEMoEAGXBXpBT3BVlBXFBYhEYkAApBSLBUHBRHBSxBVTE5BIZFAgEAAC/0iG&#10;ytI5ZLZdL5hMZlIX/NQAdHYsHs+p4C5nP6BQaFQ6JRaNMB0TQWEGKlgyIaPUalU6pVatV6xWa1W6&#10;5Xa9LACFgwAHw5HjX7RabVa7Zbbdb7hcZaEiOFwABAA67le75fb9f8BgcFL3+AgOAHQt3xg8Zjcd&#10;j8hkclIQYKQeAAcJXzk85nc9n9BoZm8ny+wAG02wqwQIKwdFXQtBTtBS1BQzI39BUzBTdBX5Ex3B&#10;WJBV3BSNLyPBVxBUfBTlE3/BU3BTNE2VBRrBQHBdzLmtBRTBQDr/J5fN569roEPoLl4E8quBYL34&#10;EIIL8qv45OjA0VZC36BLwiTugAkqRQAu6JwJAyQn67SJwcgTtpFCIAQmiMEQEkMCJO6I9HaWKdp6&#10;9DziSgodIKZ6ClcgrgoEYqrqSpamqfEkbRvHEcx0sCxLIs0dyBIMhSG0C6LsvC9SJJUlyZJq1MKw&#10;7EsXJ0qSrK0rqIyrLsyzcsS9L8wSw0jTNQYRjoKQSpmSgp3zCoAKvAgo9IK5KJOGgQeuA4SCpWgR&#10;Vpe8aBQrGE8Og6TqOs7DxJmS6CjRB6BQJN1J0pKxyoKb6Ch4r45oKRlFvykx/kW/tKpGmroj3EER&#10;H0nzJAMgoGUgAEKnmgrTMcQCCj+kZKIKNqCwq6KBAcgp7KNGSmKcqFTWbZ1nsksKxrKs9oWta9sL&#10;9I0EyTbNvW/cCsygxDFXDc1z3Qo0tMwzV03dd94InMbTtShqBCfeKwPugp9KFWCBHcgtXQKgthgB&#10;FwATuADsoEZiZwJFSBBnQyBOmgTqok66BYYkyZkOgo8IKiqBHbfOTZOqKAiAACBN2BAACwUPQWFQ&#10;uGQ2HQ8AI6CnGCgGIReMRUAAF/oYNFWMyGRSOSSWTRl/ykAIB2rF7PqYAuTzOaQo/QVAyJ+QU8QV&#10;GzWgRg7wVEQVowVSwWbwJQQU3wVPwUuQ0B0GBDomgsIMVLBkQ1awWGxWOyWWzWe0Wm1Wu2W23RsL&#10;BgAPhyPG33e8Xm9Xu+X2/X/AUAJEcLgACAB14HFYvGY3HY/IZGgP8BAcAOhbvjJZvOZ3PZ/QaGSA&#10;wUg8AA4SvnRavWa3Xa/YVZ5Pl9gANpthLKCk/Y6J9QXDwIBWA3QVIwUewViQUd8qCkmCriRcOBTu&#10;BcuBD6Gv+CpuCmaGsqCjWNSVLwU0eXe+v2e33XlQwUvQUtQVT2gXQVlwVywURLSiyOEGj73relLu&#10;EGlqXpizaioEoaBHSgorIKdSCgygpVoKCaCjyojFn8gpYoKKSCu4gR3KQgo2oaKkMoKLKClQmqsK&#10;0rivQLHMdR3HkepKAK4rmusfSJIsjSO9rBsKw7EyRJ0nyhKK/soyzMM1KUsSzLUtrG0jTNQ1UuTF&#10;McyTKADZtq27ct3My1G0goSP8gpwJqQaCj4goLILJoAOa66ClG+SRCWgpaQ+gUPIZE4AO8gTwIY8&#10;SBPIgSLJKa6ChQ9U203TlNzCg0TPsgpWoKayCrsgQEoKD6CiQgo4IKAz1Aqgp2QAjZ/kFAlOohA4&#10;AEJBSYH0mTHAUgp6Ia6iM2MgVkIZZS+OCADaoEFdSobFKBKSgUWV6gpTIKLcaKyrauq/Xl0XTdTR&#10;SAuS6VRdd43lebGyUwzEXpfN9X2tkqMuzN+YDgWBrBLzTtTgmE4VhaGzQ2zcN0gTeYYi9HgATNjo&#10;Lc4AVskIKQq9VKoXPwAOwAB7IKByCn6i83oEEqCssgTf0U7rvvC8aC4wgT0ogFqCmkgpjOZimi6M&#10;syAggAAgUDggAU8DJ8DBMFhkNhwAf0DYUDK8DdUPjEZjABAABf58DJTjUjkklk0nlEpAD/lgARTu&#10;Wb2fUzBcqm0oDcDcUDS8DNkpX0DIMDjk3o0FCkDdcDDkDcsNd0DUsDNsZf8DVkDKtGHRNBYQYqWD&#10;Iho9ls1ntFptVrtltt1vuFxuVztoBCwYAD4cjxul9v1/wGBwWDwmFw2CCRHC4AAgApeHyGRyWTym&#10;Vy2Xvr/AQHADoW74zGh0Wj0ml02ntoMFIPAAOEr51Gx2Wz2m1210eT5fYADabYSyhG34S7gZEhrt&#10;ga/gdXgXGgQRgb8gZFgbAho7gbEgeggWwgRpgbygaQgYkgaPgZyq0DTcDM0NZUDGvLgatgaZgY6g&#10;aB8MDsiBKi4UBQHAkCtQxqBBc8qBgmhSBt2gTkIEbyBmcgZ9MIjiPDwDCRQMv6WKuRx3pimZ9Jq0&#10;QBIGziBHulJuIGEaiMOoqIIGMSBk+qCpKohoQIGb6BjmgZHK4rywLE/8PyXJkmydJ60LsvC9L5KE&#10;rSvLEsyuxLFsax8tTBMMxTGzDNM4zzuTJNU1zZNq5tU1jXO9N06TrO07ow3Ldt637gzwwStoEQaB&#10;hOkpcoGOCBmwjLsIE7SBEYgYRIGKSGnogY3RykrmAA9qBPehj4oE+aBUaABboGByGmXSiBnJP9YV&#10;jWU7Q0f47Q6h5+H+iICADFSCH8loBADGqGH7XYAAHXyC2Cq9h2KgtjqvZVoWlZNiIfZoAWfaNkWV&#10;X6G21GpIRImSaSeF6BmggcXIEBTJqegQLIGGiBmigcAgAqaBKqgQNIGa1UoGAzoyMr6wrHWeFYXh&#10;kCSkvK94biWJ4o08uMYx2K41jeOMHMzOs/juRZHki3zg1rX5LlWV5Yks9N43zgIEhOWrTFgAAKhs&#10;5wgk9TUeABCoGPkHIEAaBnsgaIsFcF3oFpQAaRmupamwyAiAACBQOCQWDQeEQmFQuGQ2EgEAAF/n&#10;ELlGHReMRmNRuOQZ/x8AJV4LV7PqTAuOymVRkIwN3QN/QMVwNsSubQYNwNrwMGwt6wOUR6Bl2BqW&#10;bgAdFAPh1ip0eDuj1GpVOqVWrVesVmtVuuV2vVEBAMAP5+P+v2e0Wm1Wu2W23W+4SsBhIFRF9ve4&#10;3m9Xu+X2/X/ATawgB8Ol+4HEYnFYvGY3HRkDB4HAAFCgGY/MZnNZvOZ2bvJ7vgABc5JNZQMn57VW&#10;ioQJiQNCwM+avabXbbfcbm+xCJG0LandVuP2ZMvFbyWT6sTQNoQMEQM0wNM4gHwNDwMtQPqwaYwJ&#10;gwM7wNl1SkhMHsVNCYP8H2e33e/4fH5fP6fXNAEIhcAP10Or7P/AEAwErYDgOAB+HifMBwXBkGwc&#10;jAEBaDgAASFzJwfDEMw0+x5HwfQAAyQZWtOgTgQ23LWgA16BNigTZxPGEYxkzoSoGAi9J2rDeH+N&#10;bfxmhDhgATbjOQfSgs1FJeOcgYqoGVjVyOsSBHsgZ+K48rzvS9cfy5LsvS/MEwzFDb8P0/j/THNM&#10;1TWo8CwPBM2TjOU5ovCMJwrC86T1Pc2Q7D8QxG1E+IMASBnSrgoIGYqBhmgclIECCBypKaVESgZG&#10;L0FqBlOgb9IFKQAHmgZQoGP1B1PVCDoCgAAgTlgQADUFhEJhULhkNh0FAMPiUTiIBf5lCpNicbjk&#10;dj0fkETf8jACheS5ez6lQLkMtl0MMEFT8FfUFFkFbcvnUdiMDgpUgrMmk7okIHRQCYPYqaEwfotP&#10;qFRqVTqlVq1XrFZrVbrldr1fsFhsVjslls1ntEJAIRC4AfrodVpuVzul1u13vF5joHA4AfjxfN6w&#10;WDwmFw2HxENBAtDgABIuB2JyWTymVy2XkDyfE1DKDVqygpPzGDAUFddSCULH8FYUFHEFY8FfcFed&#10;FREFRdmMcFTlDgTVgrkgo6goTgvAgQtgr/0fN53P6EbCNBgoigrIgq4ryBq8Vf5iChM6NckfMUjz&#10;XUpleFSMFN0FdEFG8FcWJfsF0sKUMFSsFZaxKOpKlqa8cCwNA8EQTBUFwZBsHQcta2reuMHwrC0L&#10;wwsS+L8wEMw9D8QRCojFsax7IxFFEUxVETNM4zzQIE0UVsESaCjYgpooKGSCn81zYIKXKCiQ0YGI&#10;KeDZILE4ANmhxUIKK6CiwgpUxnKsrQMnoAPqgQMoKxqBPiyrvC+8Mroe8oAFO9D1H0li8jwgpDoK&#10;dyCqcgR6MrJQjoKRqCg6haCIEVSCj2gp7qtAKlKZO0zUbR1H0hSNJUnSiJQity4UrTVN04q8Nr+w&#10;NO1FUdSJdEjHMhUtVVXViCxaADOs+0NWqsMKCk7QyCy6gR5IW16BNigUgoFIbMBsgpkxs/iOA24L&#10;4V1Wlo2kgSAggAAgUDggACUDdkDekDB0Fh0PiERiUTikQAIAAL/LQSJMRAUDf0ViUXgT/kURkgAk&#10;0OlMrk8sgcuij/mgAVj1Xr2fU7Bcvn0/iEHgTth8foEPmVHpVLgh+gZ9gYDgcpecDIUDZlMgg6KA&#10;TB7FTQmD9aslls1ntFptVrtltt1vuFxuVzul1u13vF5vV7vl9v1uAIRC4AfrodV/xGJxWLxmNx2P&#10;toHA4AfjxfOQzGZzWbzmdz1kBAtDgABIuhuf1Gp1Wr1mttbyfD6AAZQatWUDJ+u3UiD0DcMxgYPg&#10;dViQ4gbHga5gZI3YAqUCG8DbMDokiC0DdMDe0DnvN73f8Hhsh7gaBgYzgbR1Ukf5YCMd8VzmkmVz&#10;2X06nmOUEDL+A5rRoERSBiqgYCQGgZWKYrivLAsT4wfCEIwlCcKQrC0LwxDDAsGwrDwzD8QRDES9&#10;MkyjLRHFEUxVFaytC0bStPFkZRnGkVtg2TaNs3EasQAqBnqgcfIELCBlSk7jIE5CBOUgTmRYMqBk&#10;0gZCKfHkrSvLDOPYKgHydLKIPmABZHwX78H07rGCsgYGLcTzWqugQ4oGIiBgQkCBh448FK6r6wrH&#10;L9AUDQVB0JQtDUOgkNsIw1EUbR1HrXErKsvSFK0tS6fxc0jTUxTtPU9G7Ztq38lrURqBm1RxrIGF&#10;KBkygY0KBJAASUAEPAAZKmEAgZnNaBqBnhO6BOEgTt0/Y9kIIgKAACBQOCQWDQeEQmFQuGQ2EgGB&#10;P8nAwiw6LReMRmNRuDP+PABcPthPZ9SUFxyUSmVSuWSgEwNVwMhQOXwZrwMowNuQN+y0dFAJg9ip&#10;oTB+W0ekUmlUumU2nU+oVGpVOqVWrVesVmtVuuV2vV+wQUAhELgB+uh1WG1Wu2W23W+4XGLgcDgB&#10;+PF83K9Xu+X2/X/AQkEC0OAAEi4HYHFYvGY3HY+NPJ8PoABlBq2nkCBsHIVhNwMyQNuwMSwN/xoc&#10;QNj0olQNb4GTwJ3QMDQMkwNcZ3dbveb3fUqIAB/kwFkTf1OPaddPxhySTce/nqBn6B3WIwNyQNLQ&#10;NEVaf0Gh0XoePyeXzef0en1ev2Yux2Wz2n2/P6fX7VC6Xa8ff+f3/P+i7BsKw7EwBA0DwQ9rJMoy&#10;xWmYgZGKUXyBnXBKDpygRXIGe6BgUlrUoE1aBFygYkPUFKBmcgYEIGL6BlFC0Yxk+rboFFiktOgR&#10;7IGcSBmwpbgn+JIEpnGaEOSABen8YrnH02MjSAgZ/IGfCBk+gZKoGaqvO+oSiKNKEwzFMcyTLM0z&#10;wS96zLRNE2zdN6jvyu68zhOs7Tuh0BMMxE8T7P07QWyrLlkgYnz+hwKoGdLTIGESBnDD7VIHEiBR&#10;M8onIGV6DuMgRf0PT9QIWgKAACBQOCQWCOaBhmDQuGQ2HQN6wNAwNFw+LQR/kUDD6Lx2PR+QSGRR&#10;d/yUAMIAsl7PqWAuRy+YTGZTORjSBtKBvqaTuDDooBMHsVNCYPzyjUekUmlUumU2nU+oVGpVOqVW&#10;rVesVmtVuuV2vUkAhELgB+uh1V+0Wm1Wu2W23W+PgcDgB+PF83C8Xm9Xu+X2/Q0EC0OAAEi4HX/E&#10;YnFYvGY2RPJ8ToMoNWrKBk/HYl7wMEQMsQNU0gcQNjwNcwMkZmGHqBoWBvaBi2Bt7VbXbbfcVKxw&#10;JkQMNQNaQNJQNzwMTwM+wMZwNmQNZ8aBk6B4eBEeBrqYv8hgUew1+P5/AACAIBQV/SYBAEA97weL&#10;yeb0eqGv32gP3wT6eH7eWGfkAP2grvvC8b+IW85/gA9aBGIARlJWlrcwiV7lIGDyqJ8oChKJCMOQ&#10;7D0PxBEMRRHEkStwsKxrKs8TRZFsXReqa5Lou0YRrG0bxwl7AsGwrqRzH8gSDF7IMkyjLIEzEhKR&#10;BQAOagQYoGUaBi+pjRoE0qBNOgTUtsMKBk8gZ3ISnMlTLM0zgAUyBiigYUoGcCRB4gZhoGHKBt6g&#10;QCoGbqBgszjsh8AYdzQhqSwQZICGZB59JdQivGNOqByYqMMKCoai0dTNNU3TlO09T8lRQsizVBUt&#10;TVOnkZLqu9UVbV1Xo7HbCMNWFa1tV0iAAybKsvW6DESgY7IGaCBygp8rABLAAS0AEuMbPyBOKgR9&#10;oGBiBn5X1s20mKAggAAgUDgkFgjzgawgZdg0Nh0GZkDCcDEMNPEDQsDAcPjkEf45Ao4jsjkklk0n&#10;lEph7/lgAZwCZ72fUzBcqm03nE5nU7lDGgY5gYBnkoHRQCYPYqaEwfodNp1PqFRqVTqlVq1XrFZr&#10;Vbrldr1fsFhsVjslls0FAIRC4AfrodVnuFxuVzul1u13k4HA4AfjxfN4wGBwWDwmFw0PBAtDgABI&#10;uB2HyGRyWTymVlTyfD6AAZQatWUDJ+WwN/gQGgb9qiSgZygcigTHga5gZI0SkgZbgb/gb+oYE0W/&#10;4HB4VPzUCQcD4882UCIsDAUNKkDVXOnL/G4GG/DrUs3TQALQmU07Xjn0CoECoVbotHpNL8fv+Hx+&#10;Xz+n1+33/HDtNrttv/L/wBAMBK2vS+L9AcEQTBUFpuxLFsax8GQlCcKQGzDNM4zzQQqqKENKrBJo&#10;GOiBhsgZhoGXSBia0TSKsvcORhGL7nagbigADbdpUB6Bv8ABoxIhpNIGMSBt8nB/hkBQZxkjjuAA&#10;ap+mo8J9JrJizvKADzgA9KtPWpClKZK0xTHMkyzNM80TI/a2LdNM3TfOCowKvsWzjO07zwk8HMYx&#10;08z9P8/wuzbOs+gTQ0BRFE0VRazICIAAIFA4JBYIfoGgYGyoGYoG1YNBSNA07Aw5AxbD4bA0pA3v&#10;AwlEZFIn+LAYLpHKZVK5ZLZdL5hJH+/wA2322Xs+p0C5jPZ9P6BQaFQkXAxTAyZQ5iOiiFgixU2L&#10;hFSqpVatV6xWa1W65Xa9X7BYbEAACCweAH68XlY7Zbbdb7hcblc7pdaEBAwFQA/3g67tf8BgcFg8&#10;JhcNQwKB7Q8Xzh8dj8hkclk8pMAIH70BQ0Bsrnc9n9BodFSnk+X0AA2kFusoGT9Hr9hsdls9ptdt&#10;X1ZAynEX3A5pAgHA+DBjPA01AwnA3ZEQZA3rQX+KQcLNvYJnNG8+W3OZ31e9caYFQfUBYHu/5/R6&#10;fVswEEwuAH46HV6/p9ft98MBQ97746fw/8AQDAStAMxR/HefEBwVBcGQalQBg2vQBgjB0KwtC76t&#10;K3oOE4YbWIE10MRElRIoGAqegSgYNoGASBnbFyIjVEcZxpGqYPMgRIIGFaBsUgR7IGZCBjSgbGoM&#10;s6BC4gZNoG06lH+EYHhQkZ+LQAACAA4aBn8vYARaAKRn7Kzgy0gUuS5FsWpFMUuODNSBzZLMvJHM&#10;85zegUxTFMk6ABLgAn/MByHwb7uH0njZg0gccAAaCBwSwY2oGBqBkMiIXtagZCzgsDwvGTbyxtUN&#10;RVGwD2ve+L51JVVV1Ysb9P4eD/VbWdaVqoMCz7BFbV3XlewfCMswpX1h2JWkNABDkPUxYqRFegYo&#10;LBMCBBigZnLYblNoMEKBs4pUToFKtmXFcasICIAAIFA4JBYNB4RCYVC4ZDYY/xADxLDopFYtF4xG&#10;YM/44AHO+HE9n1IwXGpNJ4aBIG8IHJYFE4E3JRM4U3oGG4GB4OYIGn4GCYG+JpDR0UQqD2KmxYHq&#10;HTadT6hUalU6pVatV6xWa1QwEEwuAH46HVW7JZbNZ7RabVa7ZbZQBQ9X3+8HTbrtd7xeb1e75fZm&#10;Bp0/nfQr9hcNh8RicVi4qAw2FQAAwjjMplctl8xmaG8ny+wAHE4w1lAyfmsYr4GUIGrIG26geoGG&#10;YGbYoQoGN4Gu4GzIog4G99JA9RAn5A99At5AsIAJgADpA+azoGM9N1et1+x1Tzs4GEoHKoE+pXA1&#10;BA9hZ3+HgeJOzW44/wA6Xw45FJOqsYGToPzZlepsgScIEnSDJ4gSfIEoDlKwoqjqSpb2whCMJQnC&#10;iLq6r6wrHCsNw5DsPOsuC5LpD8SRLE0TrcwAAME5cURdF8YRiprHMgyUZRvHEcx0gbOM80DRODHa&#10;quGADVIFIwAPwuxGoGOSBjegZJJO/oABG7qBneigBoGc6BgogYfoGYchTJMszI0b6BhAgbxIEliB&#10;M8gQDIGyaBPAABroGFiBn8rB/g0Bs1zOhL3gAdp9HO+p9Jcy0kSIeyBgU6CByovD/gBAIAQGgsCg&#10;BA4AQSAEWqpBikKUplB1TVVVsRC6wLFVlY1lWa7xCAC5rrWldV3XiqRVFle2DYVhpPGjIzrYlk2V&#10;ZaBR6z7QtGgTS2YhUiSRJElLdJiBScgUoIFKSLzvOKCgCk4lIGVyBkK41qXdd6poCIAAIFA4JBYI&#10;kIGb4GpIGY4G+oNBQDA01AzJAzvA0VEY5HY9BX+GAYHo/JZNJ5RKZVK46/5cAHe+3S9n1NQXLJxO&#10;Y+CIG9YGr4GKIGK4GJYG3J1SZO3oGG4GB4iYIGn4GCYG+KVKB0UQqD2KmxZJKzY7JZbNZ7RabVa7&#10;Zbbdb7hcZSAgmFwA/HQ6rle75fb9f8BgcFg8JbAKHrs/3g6cLjcdj8hkclk8pawNUH876xlc5nc9&#10;n9BodFSgGGwqAAGEdHq9Zrddr9ha3k+X2AA4nGGsoGT9jrKBAihA+DAljj0bAzlCYGkqTeoFp4EJ&#10;4G2t71et1+x2Z07Z7A7FWWHAx1AwHcH+FgYHO1e5c/wA8X265pNtY6PJ3oGy6HRaPk6YgSnIEqCD&#10;KkgSqIEqyBM2tytq6r6wvXCMJQnCkKpWui7Lw50LQ5DsPQ+6zDsSxcQRLE0TxQxrLgAzMFxTF8YR&#10;jGSytK07UxnHEcx1HaBtm2rbty3ceLc34AOHIyBuKxzjoE5KBIUgTmJ0NCBkugZ/IGY6BkogZUSH&#10;L8wTCuSIIEQKBkKskoAAhCBImt5/gqBkAzEjj2gAeR9nY+Z9Ju0EuIENKBhcgZqoGaj9oEoyBKQy&#10;T/gBOcBoLAoAQOAEEgBFy2QarywO/OlP1BULPQwu681FU9UVSx8RAAxTGVVWFY1ktkVxbWdb1xXK&#10;kxq1DVV1X9gWDHraNs3ByIG8KzkEgZsSHIsjrSISBl+pMmABJwATVKSsjggZFoGAiUN0gQtoGelh&#10;XRdK/ICAgAAgUDgkFgj3gaogZhg0Nh0GQsDPUDAMPi0Xh7/CYLDUYj0fkEhkUjkgAf8nAD0fjtez&#10;6lwLksxmQ1gbJgaXgZrhrUgYrgYlgbcmVDj7egYbgYHhpggafgYJgb4okgHRRCoPYqbFgeqddr1f&#10;sFhsVjslls1ntFptVrkQCCYXAD8dDqtl1u13vF5vV7vl9v1mAoeuD/eDpv+HxGJxWLxmNx1lA1Kf&#10;zvqWPy2XzGZzWbzlEAYbCoAAYRzul02n1Gp1VleT5fYADicYdnIEDYOrsyvgZQgdGgTxrxmgbMoa&#10;NgZygZvgaSsxVgZdgc0gQYi8KgRagb/3Hb7nd72ncUDCUDjsCeUkBsDcMUgektL/CQLDPfu0n7T1&#10;fjulsvxtKgRzIG4CBBEi6eIEnyBKAgShMY3wAKQgT/IKpiBKcgSoIEyq0Kqq6sq2+kQRDEURxIoi&#10;3LguS6RLFcWRbF0QsCwbCxfGkaxtG7GMiADJw1HEfR/IEgrIz7QtHIUjyRJMlIc1rXtiYZjoGQKx&#10;GUgZ3yWgTdIE3ktoGWLEuMgTkIE5SBOYvKuIEJyBkcgYCykgZASxOc6TqmIVIGaqBn0nKBk4i4vo&#10;GTKkoGFyBmmtR/geBYLTsi77AAfB+Hi/Z9JgxkqoE6UHoHACLQMAEEABBQAQYxcHQgAEJIJCgAQs&#10;AEMUitUOKwrU00dXFc10zsTriudd2BYNhMbGKTRnYdkWTZS1R1Hll2faFoq9IjRPdaVr2xbKDSa2&#10;DZFkgYn20jEtABLlyy9MDjuS5ah1udaBoQmUJQ0eD23Fe98LQgKAACBQOCQWDQIzQNJwMDQeHQR9&#10;wM4QNLQ+LReMAB/g4FhWMx+QSGRSOSRl/ycAPl+PJ7PqXAuSzGRv+Bv2BvyQAWBgKBvmDgiZUGhU&#10;OiQMdFEKg9ipsWB6i0+oVGpVOqVWrVesVmtVuuUUBBMLgB+Oh1V2zWe0Wm1Wu2W23W+hAUPWF/vB&#10;03C8Xm9Xu+X2/X+hgYDgB/O98YDEYnFYvGY3HSIBhuPAMI4/LZfMZnNZuivJ8xEOJxhrKBk/OY9X&#10;wMoaqBrG8o2BnKBm+BpKSFyBqOB7iBKWizSBcAATqBTbT8fkcnlY/KwIrwMbwPmgB3QNmQNTwN32&#10;qNx3l12TzSVSyXPqYXx20EHQMCQN4QN/QMJ9+tUek0um/T9fv+f3/Iwr6wrGsr/wLA0DwQzS5Lou&#10;0EwdB8IQitbBMIw0JQvDEMw0ojIsm6cNxBEMRQ0zzQNE0iBNNEartSgTVxc1rXti2bapIDqBnEgZ&#10;6oGBigqAgR7oGa6BhVFcjSPJEJH+BoFvnJKHvCAB9H4eiWpe5ZqIGFaBhKgZuLcPKBjYgYkoGaSS&#10;S+gT2oEEaaqk+ylKYp0nzpOs7MXAKxLJO8+T7Py8wWjUGz/QlC0Mq0KMKw9D0ZRtHJlDoAMpR9KU&#10;rSyCRKADQtG0tLovFoARfUMYrw2CBNkgTaIE2yZNcgQnIG6qBCygZdIuHiBlogYHoGKiBlbT1g2E&#10;qqAggAAgUDgkFg0HhEJhTzgYMgYBhURiUGf4MBQSicZjUbjkdj0Tf8hAD7fr1ez6lALj8rlkfakD&#10;FcDEsDbktm0EiECf0DX8DIUaBUDesDTkDMs3hQ6KIVB7FTYsD1IqVTqlVq1XrFZrVbrldr1fsAAA&#10;QTC4AfjodVhtVrtltt1vuFxuVzmwFD1lf7wdN0vl9v1/wGBwWDm4GA4AfzvfGExmNx2PyGRyUcAY&#10;bCoAAYRyebzmdz2f0FSeT5fYADicYaygZP0OTV8DKFenMrRsDOUDN8DSVSY8DHEtncCRcDPGt43H&#10;5HJ5U2hkCh0C2dbf4Li/LsEhf9mksnlPKl8CmMCmcCmt8ZkDF8DssCd0R18CJsDDUDtNZpVMp1Q6&#10;37/n9/z/oksayrO+sAQNA8EQSzy7LwvUFQfCEIwkt7DMQxUJwxDMNQ2pDKsuzMORDEURxE0bStO1&#10;LVxIrgwIGFivDolr4oEH6BlggZiKsFyBjDFyBgcgbmgAZSBtqgR2xXJMlSWwchOeADoq0f4FAUzU&#10;mIS7AAH6fp7O4fSVOSGqBqCgUiIEe6+yfITioERKDgHIKBnOgYRq8+6mqeqMrz3Pk+sfASzLRP1B&#10;0JQq+wYAC8r3Q1GUbRytQqxLF0fSlK0slkPMxK1L05TtPIFEzTNQ1SBNZT9T1RVNVLogIIAAIFA4&#10;JBYNB4RCYU84GDIGAYVEYlBn+CQSEInGY1G45HY9E3/IQA/n893s+pQC4/K5ZLZdL4+5oGE4GCIG&#10;/4GaYGloGHoG45hEx0TAwH2KlhePaDS6ZTadT6hUalU6pVatV6xSwYCgA+Xo/azYbFY7JZbNZ7Ra&#10;bVLgkKYgBgJDLXc7pdbtd7xeb1LgCAwA+G++r3g8JhcNh8RiY4+wJKno8gNislk8plctl5g833gh&#10;mu1CsoGT8xo9JpdNp9RqdVirkAIdAohVX+CIvq6tIZw/5LJ5TtsQS4GtIGLoG1IG3pnAwdYR0SgS&#10;E2KkAqJ991et1+xtgEGAuAHq6Hl2fF4/J5cMGh7XAM/Jl5vd7/h8aoBAOAHs1Hr8v1+/5/Y2fQDg&#10;qAB3nQ/0DQPBD3q+fYAB4cpgtAgTRQSsjYgAHKBiKgYTIGeyBmAgZcIGdqPQmqhrIGbaDh+gaMIE&#10;ZaBval8THWgZjIOriBQ0jqcIEwSBQKgRoI8JiBr8jr8oEbiBnBCknSetbWteAELKm2YEgfKCEtwA&#10;DdHw3h9JVLSqAKgZ1IHJIACGgZsIGKSBle5jnOg6TqTHO88Tyu7tu677wz1QFA0Esj0PU9lB0RRN&#10;FKW+j7PxRdIUjSSNQBAUCUnTFM0lBcGwfCIARNTSNOIgRZp6j0fgAOqBkkjUeqoPKBkQg5moGGSB&#10;nOgYNKDV5eQyg4RIGbqnHogYxIGVaI2KgUxJeZyBhqgZ/VFai6ICgAAgUDgkFg0HhEJhTzgYMgYB&#10;hURiUGf4IBIPicZjUbjkdj0Tf8hAD/fz4ez6lALj8rlktl0vlyPgZwgbIgY2gYJgb6mEcHRKBITY&#10;qQConntHpFJpVLplNp1PqFRqVTqk9AQYC4AeroeVVr1fsFhsVjslls1nlwaHoKAAGfjmtFxuVzul&#10;1u13vEvAgHAD2aj1vOBwWDwmFw2Hjj6A4VADvdGIyGRyWTymVnr0fr7AA8crBWUDJ+WyYWgePgUQ&#10;gR+gaKgb8gYCgYzgbHg5VgasiL/g9GgW6mDrgbwg7NgYyg6MgZ1lu+AC8gZFg4igbdgddgQ0jWkg&#10;R8gZIgfMFMDbMHekDlUCE0RA0DFcDRsDDkDbkDEui+33/EcXcDDVi3gAAGh6pH+AwEAa/KvJC3QA&#10;n+fSTpTBDKrYgR4oGAiBkimaxJ+oKhqLCMQRDEURxIjqrqyrbrRLFcWRbFz7LUti3LhF8axtG8cL&#10;Ova+r/HMfR/IEgqUxTGMdIUjyRJMlIGzDNM4zzQSWqDYIEfqBysgQgIGYiPBQgZqIHAKBQvKqDuY&#10;gkqJGqTiIE40yoFMQAA6gZyI85jnIE6CDOkgTqIE4SBAilpIIGN6BlCgYwPI80BJYdiBgmgYPIGc&#10;cpUtJJw0kuTUKgfFLo8AdQswfp+gpT6yEzSCBjY0sNqAoSiP/U9Z1pWrDROrSuVtXdeV6u0Yrat9&#10;fWHYliqnHa/MBY1l2ZZqYSIxrTWdadqWqg0ms2zrPoE0NrIiOyBkSgdtgBbqXlugYcoGJyBmFMyD&#10;zTM6nTYAE3AAO6BkQ6aBvS3qNTu57o33P6B0EmDmG8gYR0WgTzgBTiPl1gKBB/dtvYuuSAiAACBB&#10;OBAABwWEQmFQuGQ2HQV1Q+JROKRWLReMRmNRuOR2PR+QSGRSOOjolAkJsVIBUTySXS+YTGZTOaTW&#10;bTecTmdSABBgLgB6uh5TuiUWjUekUmlUumU2BBoegoAAZ+OanVesVmtVuuV2vQsCAcAPZqPWv2e0&#10;Wm1Wu2W0APoDhUAO90W67Xe8Xm9XuJvR+vsADxysFZQUn3y1NCCi+CjGC4qQAWC4CKP+FgKC5aas&#10;2CjKCiCCr+CiGCnaCouK5oALyCkWFiKCt2CvCChGQ6psQUUwt6QUFwUAx1xwUNQUGwV7Yjlcvmc3&#10;nc/odGbSaUSqWdLsdntdvlz2f0Gh9zxePyeWt1CpVSreb2e33e+X2Gx2X4fX7ff8Q+4XK6fn/P/A&#10;Dxr8wDBMIw0ApidyCgggrMKS1SEAwzKQoihzOIEzyBNAgRwsmgoCIKuSBHYh7VNYgTXIU2CBNkgT&#10;aIE2yOFKgotIKRiCjq3jfIKDaKgS06CiigpPIKMcESPJCOBm0KCjEgpWSTKMpLO6iUpWlspyzLUt&#10;qS7ygKFLkwzFMabPQqaqzJNM1TWjT5LIs02TjOU5oU/a5rrOk8z1MUBsCwcOoFE6RkUgptP+fUPw&#10;apUIJk4MLM6z6C0AAAsIKU6CuGgQPRKgtBRShMVgBFqgIKM6HwcAERAAKyChu5FIoEdcdIE36QF2&#10;gojT3XSsICCAACBQOCQWDQeDjaBsmBlqBqeERGJROKRWLReMRmNRuOR2PR+QSGRSOSSWKDolAkJs&#10;VIBUTyaYTGZTOaTWbTecTmdTueSIBBgLgB6uh5T2jUekUmlUumU2nU+BBoegoAAZ+OaoVmtVuuV2&#10;vV+wQcCAcAPZqPWw2m1Wu2W23W8APoDhUAO90XC8Xm9Xu+X2KvR+vsADxysGakCB4a/TB7wOyQIB&#10;Ux/wdJTA3xNmwMZQMQQNwwdiwMdQM9wNDQfJwJeQMiwcRQNuzB8QMXwNtRN6QMFwNARMAwMNQMpQ&#10;MJwO7wISQO0Yvmc3nTWFQKGQKHQKIc/sdntXuUSqWS7t+HxePydqf0Gh0Xy+v2e33WmpVSrVj3/X&#10;7ff8Tax2Wz/n/P/AEAowuS6LtAUDwRBL7MAwTCGC1aBDMmD6AAfMEwoDCBsipbUoLDYAQ6mrMoEz&#10;aBM6gTPoM3aBHfDSBqCgR2oHDsIAA1qDNegTYoEeaBiEiZ/IGcqBnSj7coFFYAN+jxHIGOKBligY&#10;oQVKkqpA6IAOmADqgA68rS/MC2u6laWpfMMzzRNKtvOoSiTVN84TipD4qqq85TvPE8pI/azOXPU/&#10;0BQKKwIurj0FQ9ET/BjBsKWSBifRKJGEgYeoGHaBmMkYcIGOiBksgZfNQg8PxCmkRgBEoAROAEUo&#10;iNaBkohaBhygcgtU1jXNggZ4IGCKeSOAEkyWkMOsEgTHxBSNlKQgIIAAIFA4JBYNB4ONoGyYGWoG&#10;p4REYlE4pFYtF4xGY1G45HY9H5BIZFI5JJYoOiUCQmxUgFRPJphMZlM5pNZtN5xOZ1O55IgEGAuA&#10;Hq6HlPaNR6RSaVS6ZTadT4EGh6CgABn45qhWa1W65Xa9X7BBwIBwA9mo9bDabVa7ZbbdbwA+gOFQ&#10;A73RcLxeb1e75fYq9H6+wAPHKwVlAyffrYVoGqYGu4GRpGtoGSYGeYGiIO/4OAoHnJuzYGMoGIIG&#10;4Yu2IHL4EXYGo4GvIGRYOIoG3YG8IGEZ49IGC4GAZHoABxAJA39iuVy+ZMg7AzbA1NA2hzet1+xf&#10;JRKpZLuz3/B4fF2J/QaHRfH6fV6/ZaalVKtWPb8/p9ftNrHZbP9/5/f8/6MLkui7QBAsDQO+jAME&#10;wjDMRBCcOI4jaIEXqNhugZjuDDSJOIgjPIFDqaNEgTSIE0yBNQiy6IEdTPw2ADZIFCaCtsgTcIE3&#10;SBN4nbfIE4CBOEjwooGVyBmYgYawfJUlyZJsnPs7aVpa1knyrK0rqc8qhKJLEuy9L6ePeqqrzBMs&#10;zTOkD8rMtE0TbN03olAS6rvOE6ztM0FMGwrDoExM7opE4ARuAEPgAS6BkkgZ2oGBiBimgZFoOyyB&#10;FwicQoEyUQJGe6BmKg8RgBEoAUDFKMjmgZGIPGIARmgka0E3Ldt637ZouB6BizRzkIGISBmDP9gK&#10;UgKAACBQOCQWDQeEQmFQuGQ2HQ+IRGJROKRWLReMRmNRuOR2PQIdEoEhNipAKiePymVSuWS2XS+Y&#10;TGZTOaTWGAIMBcAPV0PKbT+gUGhUOiUWjUefhoegoAAZ+OakVGpVOqVWrVesQcCAcAPZqPWs2GxW&#10;OyWWzWcAPoDhUAO90Wi4XG5XO6XWGvR+vsADxysFZQMn3a5jeBraBhKJvaBlqBrGHv+YN+BiKDs2&#10;BjKBiCBuGLtyBiOBryBkWD5SBN2BvCBhGaPSBguN4qBF2Bq7Bbfcbndbveb3fTSQyOSyff8Xjcfk&#10;bicTqeT7k8/odHpVWlUynVDp9ntdvuSmt12v93xePyeWF2q2W7zev2e3oXi9Xy/YD3T8CQMMQMpw&#10;MTQN2IGVaBm2gZ8omD6YH4gZyoODKBgMgZyIGfqLgYgYJoGfCBnSrSBg2gZ/IGcaaA8gYAonECBH&#10;ugZ2oGyD6xfGEYxlGbuOCkiTJRGkdR3HihuWnaex7IUhyImDqqap8iyVJcmIo76vLBJspSnKiDPQ&#10;tq3yrLUtyG+C9r6v6BMDLkyTLM0zpegIgAAgUDgkFg0HhEJhULhkNh0PiERiUTikVi0XjEZjUbjk&#10;dj0CHRKCQcYqQE46j8plUrlktl0vmExmUzmk1hgFCILAAGfLrm0/oFBoVDolFo1Hn4KFoRAAEAT0&#10;pFRqVTqlVq1XrEGf4BAgAebKe9ZsVjslls1ntAAfYHBwAeT1AdpuVzul1u13hj0fj6AA6ZapWUDJ&#10;94wmFw2HxGJxWLxmNx2PyEOHRIBIVYqMCoryObzmdz1XBAbpgKebez+n1Gp1UyBI6DwAAT7dur2m&#10;1223hj/AQHADwXbz3HB4XD1b7BwU3ry4nL5nNxD0fr7ABBcq9wMCwfO1QNgZDgYKgbQgbW7Xl83n&#10;9Hp9XrheTyuXzPs+Xz+kf0Oj0v1/X7/kT1rXti2b+wHAkBt03jfOBAsFwY+rjOQeDlQbCcKO06Dp&#10;Oo6zBQqgpXoGKCNn+gZDoGPqBn8ibsgAVqBriiRQoGMaBn6h4zoGTCBjTG6Lt4gR8IOAMOSFIaAg&#10;gAAgUDgkFg0HhEJhULhkNh0PiERiUTikVi0XjEZjUbjkdj0CHRIBIVYqMCorj8plUrlktl0vmExm&#10;Uzmk1hgIDYRAAKebem0/oFBoVDolFo1Hn4JHQeAACfbtpFRqVTqlVq1XrEGf4CA4AeC7edZsVjsl&#10;ls1ntAAfYOCleeVpuFxuVzul1hr0fr7ABBcq9WUDJ92sqvgZQgbDgbmhYBgYPgZDgYEgaugZTh6a&#10;gZlgb8galgeEgT0gY5zMDpkCeMDDcDesLM8DTEDNOwi9dgT4g+MwW73m932/4HB4XDo0hkclk/E5&#10;XL5nNuk4nU8n3O6nV63XpFKplOqHY73f8HhjVbrtfsPi9Hp9Xrgtrtrwt/s+Xz+nKvF6vl+wH1lW&#10;gADDIFAAAFiia2oEc7IoG3SEjigZHIGb6BhqgbuoaySBE8gYuoGa6BhU1zaIE2aBNiizbAA3CDQW&#10;/kWRbF0XxhGKzuMkiTJRGUcRzHSZugnaex3IEgyEj7tKap8hyRJMlIW8ivLBJcoSjKL3LdKUrSvH&#10;L7r2vq/oEwMsIM/0BQFAiLEkgY2oGLCBlSg57oGAqBgkgb4oydk5Mqz6DtfEjZRCisTxSgsVzBQt&#10;DIEgIIAAIFA4JBYNB4RCYVC4ZDYdD4hEYlE4pFYtF4xGY1G45HY9Ah0SASFWKjAqK4/KZVK5ZLZd&#10;L5hMZlM5pNYYCA2EQACnm3ptP6BQaFQ6JRaNR5+CR0HgAAn27aRUalU6pVatV6xBn+AgOAHgu3nW&#10;bFY7JZbNZ7QAH2DgpXnlabhcblc7pdYa9H6+wAQXKvVlAyfdrKr4GUMLA1jF0FAz7AzLA05AyrA1&#10;VA2PAx1HxxloGvYGRIOZ4GmIGadHF67AnxBwDgtdr9hsdls9ptdtR5DI5LJ9vvd9v+BdJxOp5PuD&#10;x+RyeVSKVTKdUOX0el0+pGq3Xa/Yer2+53e9BbXbXhb+/5fN597eL1fL9gPRKsJAsN8sRE9bAmzA&#10;xLAwlA3egZPoGMCBjFACWH+ga9IEBCBn8gbRIE0iBNNCLUIG1aDPu98Nw5DsPQ/EC0NykiTJREMT&#10;xRFKZuGnaexVF8YRij7mqap8ZRvHEcoW66vLBHUfyBIDwrdIMiyNFD1L2vryAAcSPjCgZmPK+IAP&#10;nKr6ocDqBlsgYWIG7QAAcg5eIGIaBhQgb8pXBCDAegcmQgAEJABCk5Qs1TWSPPU9oSgIgAAgUDgk&#10;Fg0HhEJhULhkNh0PiERiUTikVi0XjEZjUbjkdj0CHRIBIVYqMCorj8plUrlktl0vmExmUzmk1hgI&#10;DYRAAKebem0/oFBoVDolFo1Hn4JHQeAACfbtpFRqVTqlVq1XrEGf4CA4AeC7edZsVjslls1ntAAf&#10;YOCleeVpuFxuVzul1hr0fr7ABBcq9lpAgbBu0pV8DKEfdkDF8Dc0HYcDHkDDMDdEsf8HCUDd8DM8&#10;DTEDNOei9dgT4g4Bwep1Wr1mt12v2Gxo8hkclk+y3G53W7uk4nU8n284XD4nFpFKplOqHG5nN53P&#10;jVbrtfsPQ63X7HZgtrtrwt/a8Hh8W4vF6vi9YsDPsfZ0DePgwsCw8CXkDcULvUCdMD9MCXSHlmgY&#10;mIGG6BmUyyDgSgbTIEMqBk0gY1oGSzRwW07xwxDMNQ3DkOsG2iSJMlEPRJEsTJ+3ydp7E8WRbFyW&#10;OQpqnxfGkaxsh7pK8sEbx5HsfIG7i3R/IciRM8q9r6WSBifIqDviAD5yggZYpgPyBkCgZJIGN8EI&#10;EcCBhCg4uIGUaBkEgY/ovBSBHsgZ+oGAkmzlOaDICIAAIFA4JBYNB4RCYVC4ZDYdD4hEYlE4pFYt&#10;F4xGY1G45HY9Ah0SASFWKjAqK4/KZVK5ZLZdL5hMZlM5pNYYCA2EQACnm3ptP6BQaFQ6JRaNR5+C&#10;R0HgAAn27aRUalU6pVatV6xBn+AgOAHgu3nWbFY7JZbNZ7QAH2DgpXnlabhcblc7pdYa9H6+wAQX&#10;KvVlAyfdrKr4GUMLA1jMAnA3VA3XAwzA3/G09AzDA0PAz1ByHA15A2XAxtF51AndA2pAxbgtZrdd&#10;r9hsdls9pR5DI5LJ9ru95vd9dJxOp5Pt/xeNx+RSKVTKdUOTz+h0elGq3Xa/Yen2e12+5BbXbXhb&#10;+74/J5d3eL1fL9gPNKsJAsN8MRNNDAhpA0bAzpFxfA2Yga9IEyKBHig7SgAdiBgEgYCoGfiJkcgY&#10;4s0zD2wtC8MQzDUNrg26SJMlEORFEcSJm4Kdp7EsVRXFiPuWpqnxbGUZxohbqq8sEax1Hcdu+t0e&#10;SBIMRvQva+r+gTAyEgz3gA+MmvmmcGoE7AAK6gRZoGKUHIWNaBkYgYEIGLCBlSh5fIGIKBmugYkI&#10;GcSFj6gZBIGfqBg2gZ0yVPU9oMgIgAAgUDgkFg0HhEJhULhkNh0PiERiUTikVi0XjEZjUbjkdj0C&#10;HRIBIVYqMCorj8plUrlktl0vmExmUzmk1hgIDYRAAKebem0/oFBoVDolFo1Hn4JHQeAACfbtpFRq&#10;VTqlVq1XrEGf4CA4AeC7edZsVjslls1ntAAfYOCleeVpuFxuVzul1hr0fr7ABBcq9WUDJ92sqvgZ&#10;QwsDWNABEDcMDC0Df8PAMHHcDY0XfkDAeQyWcgRCgbAwWj0ml02n1Gp1Wrqchkclk+s2Wz2m1uk4&#10;nU8n223m932/pFKplOqHA43H5HJjVbrtfsPK6HR6XTgtrtrwt/U7Xb7myvF6vl+wHdlR6gY4gaFg&#10;bJpBDgZ2gYdgYEgbsgawgaMgb+j5YgYyoGC6BgMgZ4ssgY5oGzLyQZBsHQfCEIsE1ySJMlEJQxDM&#10;NJm3Cdp7DcQRDESPuEpqnxHFEUxUhbmK8sEVxhGMYust0ZRtG8Mu+va+r+gTAxxIEgyFIaVICIAA&#10;IFA4JBYNB4RCYVC4ZDYdD4hEYlE4pFYtF4xGY1G45HY9Ah0RwSF2KiQqLY/KZVK5ZLZdL5hMZlM5&#10;pNYYBgwEwA/3U6JtP6BQaFQ6JRaNR5+FyGEgABn+6aRUalU6pVatV6xBn+AgOAHQun5WbFY7JZbN&#10;Z7QAH8DggAHq8n1ablc7pdbtd4Y9H6+wAQHKvllAyfeMJhcNh8RicVi8Zjcdj8hDpDI5LJ8jl8xm&#10;c1V5xOn86Khm9Fo9JpZiGCKEabT9Nrddr9hDK3Xa/Ydjt9xudLa7bb7juuBweFhr1fL9gMFw+Vy+&#10;Zzedz+h0elBsnJJNKOn2e1241nbVoO54fF44fqNVTtD5PV6+5s69YPZ8fl2d5brh8/x+eDxb7f8C&#10;gTBv0gZVIGI6DjLAaNjggZAoOEKBncgZooGECYFmgYuQLBKVjagZRIuSCBjWgYCwFEzhICCAACBQ&#10;OCQWDQeEQmFQuGQ2HQ+IRGJROKRWLReMRmNRuOR2PQIdEcEhdiokKi2PymVSuWS2XS+YTGZTOaTW&#10;GAYMBMAP50OmbT+gUGhUOiUWjUefhgihEAAZ/z6kVGpVOqVWrVesQV/gIDgB0Lp+VmxWOyWWzWe0&#10;TsHBAAPV5Pq03G5XO6XW7Qx6P19gAgOVfLKBk+72VaQMlwdkQMcxu9wICQcKwN2QNuwMRTBXwMpY&#10;aB4WVmWBpyJkeBreBgHT4PVavWa3Xa/YbHZRqQyOSyfZ7ndbveXWcTqeVDe8PicXjUelUyncLj83&#10;nc/oRit12v2Ho9fsdntQV/Wu22/t+HxePc3m932/4HySrPADDwJyQMOQMFQN7xMEwN7QN6wMFoGy&#10;KBMmix/IGcqBg6i73gA9pWIGKqaNQgTQIETKFwk9cMw1DcOQ7DyaNqkiTJRD8SxNE6Zt+naexRFs&#10;XRej7kqap8YRrG0boW6avLBHEex9HzurYty4R/IsjQ+8y+L8wCBMFI6DPbBY2oGSaBiEgZfomRKB&#10;jsgZQIGMEAMki8CoFA6BQSi0FwbB6YBCgbMoEF6BmqgYVoPDEnz1DaAggAAgUDgkFg0HhEJhULhk&#10;Nh0PiERiUTikVi0XjEZjUbjkdj0CHRHBIXYqJCotj8plUrlktl0vmExmUzmk1hgGDATAD+dDpm0/&#10;oFBoVDolFo1Hn4YIoRAAGf8+pFRqVTqlVq1XrEFf4CA4AdC6flZsVjslls1ntE7BwQAD1eT6tNxu&#10;Vzul1u0Mej9fYAIDlXyygZPu9lWkDJcDGcDZEDdUDDkTbsDBUDXEDMEDCsDdkXf0DcsDDsXw8Cws&#10;CVkDKswN0DSMDOUDSEDzsGAOD2233G53W73m930akMjksn3/F43H5F1nE6nlQ5PP6HR6VHpVMp3O&#10;6fZ7Xb7kYrddr9h7vj8nl80Ff1rttv8/t93v4t5vd9v+B+Eq0oA0YAFUDR6BiOgbaocEaBm4gYYo&#10;GN7LMwzTOM80DRIG/LToE1KXhEgZvIWf6DwG+8QRDEURxJEqaOCkiTJRE0WRbFyZuWnaexfGkaxs&#10;j7qqap8bx5HsfQ4rivLBH8iSLIr0rYty4SNJkmxM+S+L85xmI+PCBmo9r8v2/qBBQgZXIGLSBlOh&#10;Y8oGQ0BIGT8GIEzKBM2izZgAz6BNCiz9vybaBlui5GoGcSNw62knUJFiAoAAIFA4JBYNB4RCYVC4&#10;ZDYdD4hEYlE4pFYtF4xGY1G45HY9Ah0RwSF2KiQqLY/KZVK5ZLZdL5hMZlM5pNYYBgwEwA/nQ6Zt&#10;P6BQaFQ6JRaNR5+GCKEQABn/PqRUalU6pVatV6xBX+AgOAHQun5WbFY7JZbNZ7ROwcEAA9Xk+rTc&#10;blc7pdbtDHo/X2ACA5V9LSBA2Dd5StIGS4GKoG2IG94G24HKIVUAA0YGRoGn4GYIGFYG7Iu/oG5Y&#10;GHYviIFho8NoGy42/4OAcJs9ptdtt9xud1u41IZHJZPvOFw+JxbrOJ1PMpxuZzedz6NSqZTuX0Ot&#10;1+x2YvW67X7D2vB4fF44K/rXbbf5PV6/Zwrze76vlvAy3H3nA+/49UANQAMUgRroGbKBhCgYEoGf&#10;qBqYgR3IGIKBmAzLNs6z7QtG0rToG/ZYIGLyLnqgbRI02CDNk9sTxRFMVRXFiiN8kiTMlFsZxpGq&#10;bOQnaextHceR6ljpKap8fSHIkioe7ivLBI0lyZJsQvOty4SdKcqRm96+L8WSBifKqDv2/r/gBAKB&#10;BqgZlIGLiBlKgZBoGOyBgcgZ8wkgTOIEzyBNAi0RAA0iBNMiz+v2ViBiqpESILE0u0XFaAiAACBQ&#10;OCQWDQeEQmFQuGQ2HQ+IRGJROKRWLReMRmNRuOR2PQIdEcEhdiokKi2PymVSuWS2XS+YTGZTOaTW&#10;GAYMBMAP50OmbT+gUGhUOiUWjUefhgihEAAZ/z6kVGpVOqVWrVesQV/gIDgB0Lp+VmxWOyWWzWe0&#10;TsHBAAPV5Pq03G5XO6XW7Qx6P19gAgOVfLKBk+72VaQMlwMVQNrwd/wNewMiQN+wNawMnQdPwMwQ&#10;MKwN2Rd/QNywMOxfDwLCwJWQMq0jGwYA4PZbPabXbbfcbndRqQyOSyfd8HhcPiXWcTqeVDi8vmc3&#10;nUelUyncrn9XrdfsRit12v2Hs9/weHxQV/Wu22/x+n1evg3m932/4H2SrUgDTgDEwLFwZeQMgoGD&#10;aBnOgYkoGXDMM0zjPNA0TSNMgb6tWgTWqO16Cti+cMw1DcOQ7Dyat6kiTJRD8SxNE6ZuOnaexRFs&#10;XRej7oqap8YRrG0boW7avLBHEex9HzyrYty4R/IsjQ+9y+L8wCBMFI6DPq+78gA/aChigZnIGY6B&#10;hggYFIWzKBM2gTOoEz6LNCgTRoE0qLPvCLWNcg8MSfOsOICAgAAgUDgkFg0HhEJhULhkNh0PiERi&#10;UTikVi0XjEZjUbjkdj0CHRHBIXYqJCotj8plUrlktl0vmExmUzmk1hgGDATAD+dDpm0/oFBoVDol&#10;Fo1Hn4YIoRAAGf8+pFRqVTqlVq1XrEFf4CA4AdC6flZsVjslls1ntE7BwQAD1eT6tNxuVzul1u0M&#10;ej9fYAIDlXyygZPu9lWkDJcDFUDa8HBEDecDAkDZEDHMLT8DMEDCsDdkXf0DcsDDsXw8CwsCVkDK&#10;tIf8HAOD2Gx2Wz2m12233EakMjksn3O/4HB4V1nE6nlQ4fJ5XL5lHpVMp3I5vT6nV60Yrddr9h6/&#10;d73f8EFf1rttv8Pn9Hp395vd9v+B9Uq04A0oAxMCxcKV0DKMDEKBnAyzMM0zjPNA0TSIG+bUoE1a&#10;jtagzXvjCcKQrC0LwwmrdpIkyUQzD8QRCmbip2nsRRPFEUo+56mqfFUXxhGKFuyrywRlG8cRw8a2&#10;LcuEcx/IEMvYvi/MAgTBSDJMlSXJiVICgAAgUDgkFg0HhEJhULhkNh0PiERiUTikVi0XjEZjUbjk&#10;dj0CHRJCggYqOFQ+j8plUrlktl0vmExmUzmk1hgFBoKAAEebum0/oFBoVDolFo1Hn4PF4JnYEeVI&#10;qFRqVTqlVq1Xgz/AIFADtZgDrFhsVjslls1nAD/BAHAD8fD8tFxuVzul1u0Meb7fQAGbHVSygZPu&#10;+DwmFw2HxGJxWLxmNx2Phw6I4JCzFRQVFuQzWbzmdqwHDASnbocue02n1GpmQRH+iAj8dGq2Wz2m&#10;1hj/AYIADpYQB22/4HB2QOBoAfbye3C5XL5mGej9fYAHDlYuAgWC5svrkCHED7YAYkDveJlECp8C&#10;aHZ9Xr9nt93v1WSymWzHw+33/Es0Gu0n5/z/wAi7WNc2EAwNA8EIG3DdN430EwfCD/uI4zkQjC0L&#10;uy57oum6rAwwhJVIGKSBrAgx/IGYyBvKtK7n+gZjoGHUPxnGiaoCgAAgUDgkFg0HhEJhULhkNh0P&#10;iERiUTikVi0XjEZjUbjkdj0CHRHBIWYqKCotj8plUrlktl0vmExmUzmk1hgHDASAAEdDlm0/oFBo&#10;VDolFo1Hn4RH86Aj8dFIqFRqVTqlVq1Xgz/AYIADpYQBrFhsVjslls1ngQOBoAfbye1ouFxuVzul&#10;1hj0fr7AA4crFWUDJ92siPgZwgbFgZOgbugaZgZmgbHgY6uzTgbRgZcwWbzmdz2f0Gh0Wj0kIkMj&#10;ksn0ur1mt11onFMnuv2m1223olKplO3G932/4EWrVcr1g4PH5HJ5QAtVst3L6HR6WhvF6vl+wHTj&#10;gHgbwgfcgQCh7BgY+gfG7Xp9Xr9nt93vuGnkkmlHw+33/Er2M72f5/z/wAizdJ23kAwNA8EIE4au&#10;q/BMHQfADmrat8IQrCztOqva+r+gTAwuCCBkAgZ+IGOiHkagY5IGCqBnYj4RIGBKNn6gZsIOFaBw&#10;oABvoOC0VoGaqBgKgY2IGEyBl4gZWo2ITsoEe6Bk2gZuwvKrloCAgAAgUDgkFg0HhEJhULhkNh0P&#10;iERiUTikVi0XjEZjUbjkdj0CHRHBIWYqKCotj8plUrlktl0vmExmUzmk1hgHDASAAEdDlm0/oFBo&#10;VDolFo1Hn4RH86Aj8dFIqFRqVTqlVq1Xgz/AYIADpYQBrFhsVjslls1ngQOBoAfbye1ouFxuVzul&#10;1hj0fr7AA4crFWUDJ92wUIAUDZ8DF0DsErZkDGcbd0DCcHf8DY8DHUHRMDO0DLMDU8DfmKgYDgb5&#10;gYegbqhYigbdg710sDrkCaMDGGD3W73m932/4HB4UEkMjksn4fJ5XL5lonFMnvN6XT6nVolKplO6&#10;3b7nd70WrVcr2L7/l83n9Fqtlu9Ht93v4d4vV8v2A+E2EcDE8DP8DGyBjwgbNpWnSBAIh5/IGVaB&#10;iAgY0IGTLKMszDNM4gbKoFB6BE5C6BkigY2oGWKBigg4HNWgcEoEJaBl+0iBEtByBk8gYxvvG8cR&#10;zHUdx4jripIkyUR7IciSKmbnp26MjSXJkmo87Cdu1J0pypKqFPCrqvytLcuS69S2rfLsxTHHr5L2&#10;vp4IGbiPjOgZnSGb6BhAg5poGHyBzSo5MIHNqBQGAEAyvCaQQqgTOoEQCBkChcDoEvSBRUADTIMR&#10;aBjogYpIGV6FsKgRzIGCyB07MlSO8gKAACBQOCQWDQeEQmFQuGQ2HQ+IRGJROKRWLReMRmNRuOR2&#10;PQIdEcEhZiooKi2PymVSuWS2XS+YTGZTOaTWGAcMBIAAR0OWbT+gUGhUOiUWjUefhEfzoCPx0Uio&#10;VGpVOqVWrVeDP8BggAOlhAGsWGxWOyWWzWeBA4GgB9vJ7Wi4XG5XO6XWGPR+vsADhysWWkCBsG7T&#10;UDQN9QMkwNZwMBwMKQN2wewRJ/xMwQNPwNfQMhw/KwJjwMdQdEwM7QMLwN1Q95wMGQPJwVnQMY7D&#10;B7fcbndbveb3fb+XyGRyWT8Djcfkcm6TimT3lc/odHpVClUyndPsdntduN1quV7Y9zxePyeWCWq2&#10;W7zev2e3jXi9XxiruBmiPz6BPn3RUcwO/IE1aBAwgZBoGPjWIGByHsSgRaoGbiBhSgZ+s8gbQpA0&#10;jTMcyCHnjBLbIMp6BNSgTwv3E8URTFUVxYozhJIkyURbGcaRqmbmJ250bR3Hkeo86qduvH0hyJIq&#10;FO8rqvyNJcmSa9C2rfJspSnFr4L2vpZIGJ8qJYyKBASgYFQJA0ELShYXIGZSBsKgQIIGeSJs+AEL&#10;gA0aDNKgTToEx6BS8hsPTNEqDxEAESABE0uUTHiAgIAAIFA4JBYNB4RCYVC4ZDYdD4hEYlE4pFYt&#10;F4xGY1G45HY9Ah0RwSFmKigqLY/KZVK5ZLZdL5hMZlM5pNYYBwwEgABHQ5ZtP6BQaFQ6JRaNR5+E&#10;R/OgI/HRSKhUalU6pVatV4M/wGCAA6WEAaxYbFY7JZbNZ4EDgaAH28ntaLhcblc7pdYY9H6+wAOH&#10;KxVlAyfdqwU4GoIGXIGsYm7YGCYGCpZjoE8oGBIHXIE+Yu/4Gx4GOoOiYGdoGFIHjIc8YGDoHYIM&#10;zYGMtbE0VA81Aj7gt1u95vd9v+BweFCpDI5LJ+HyeVy+ZdJxTJ7zel0+p1ahSqZTut2+53e9G61X&#10;K9ru/5fN5/RBbVbLd6fd7/hybxer5fsB8Y6J4G14G94GBaHiAgZfoGbyBhGj4DIG1SBQUgQhIGYL&#10;wM6z7QtG0rTofBgANYgTyIIRCBjuw6BlKhYBIGcaBg02b8RdF8YRjGUZo44qSJMlEaR1HceJm56d&#10;ujHshSHIiPOwnbtSLJUlyYhTwq6r8mylKcqPWtq3ypLMtRo+a9r6v6BMDLaDQIgUBIEUKBjagZ5o&#10;GKKBlG/6Bgygano8aKBhcgZKIGWCBwciJiTYgbOIEzyQQsgTSIE0yBNQhsNw6AEPsegZ2IHFCBC0&#10;gZXMugZPoGLCBjygcQzHU7vICIAAIFA4JBYNB4RCYVC4ZDYdD4hEYlE4pFYtF4xGY1G45HY9Ah0R&#10;wSFmKigqLY/KZVK5ZLZdL5hMZlM5pNYYBwwEgABHQ5ZtP6BQaFQ6JRaNR5+ER/OgI/HRSKhUalU6&#10;pVatV4M/wGCAA6WEAaxYbFY7JZbNZ4EDgaAH28ntaLhcblc7pdYY9H6+wAOHKxVlAyfdrIBIGz4G&#10;LIG/4G/oGA4G+oGMYG1pZkIEBY/koE0MTA2PAx1B0TAztAwpA3bD3jAwdA7BCgtA59AsJAr1AsdA&#10;gFA0vAzVguBweFw+JxeNx+RDpDI5LJ+Tz+h0eldJxTJ70+x2e126hSqZTu54fF4/JG61XK9r/L6/&#10;Z7fdBbVbLd7/p9ftz7xer5fsB95kBKBiqga1oEXSBm2/yahEgYjoGeaBlSgbbwTCkKwtC8MQyjjl&#10;pIkyUQ1EEQxEl7qp268RxRFMVI07ydvBFcYRjGSsq2rqvxnHEcxk+K2rfHUfyBCz8r2vq/oEwMgy&#10;TJUlyYjiAoAAIFA4JBYNB4RCYVC4ZDYdD4hEYlE4pFYtF4xGY1G45HY9Ah0SwaF2KkQ6Lo/KZVK5&#10;ZLZdL5hMZlM5pNYYAgoEgA+nY8ptP6BQaFQ6JRaNR5+FieHAABwW9aRUalU6pVatV6xBn+AAKAHE&#10;pnZWbFY7JZbNZ7QAACDAWAH49Hxablc7pdbtd4Y836+gAOmyuFlAyfeMJhcNh8RicVi8Zjcdj8hD&#10;pCCQnJQqJ8jmc1m85VwEGAsAHw6HfndNp9RqZkGCyI6aC3nqtls9ptYZW6630459tvd9v9UAgcDQ&#10;A+3k9uByeVy8O9H6+wAPHKwcDAsHzI8CYO95YCphcYE/oP2oN3IUCIGAonW/DA75AvZYgHG372Pt&#10;9/x+f1ncnlUiy79wDAUBpgz7QtG0sCQVBcGI01jXKc2MGwnCkKq0rgAN03kLQ5DsJuE4jjORD0SR&#10;K+7nOg6TqMFEyDOggT5oE9SVvilokoGXCDnygafIECqFmqgYVI3HaBDagZNqoFqBmkjYAxbKCsIC&#10;gAAgUDgkFg0HhEJhULhkNh0PiERiUTikVi0XjEZjUbjkdj0CHRLBITYqRConj8plUrlktl0vmExm&#10;Uzmk1hgCDAWAD4dDvm0/oFBoVDolFo1Hn4YLIjAAHBbzpFRqVTqlVq1XrEGf4AAoAb6cc9ZsVjsl&#10;ls1ntAAAQOBoAfbye1puVzul1u13hj0fr7AA8crBWUDJ94st8gQDgYCliEjeIgR4g4ugbTg75gby&#10;gYVhbVgYqgaFh9dgQpgZLgYBgZ9z9IR0DOMDZ0DfUTHOE2233G53W73m9qkhkclk++4nF43H284n&#10;U8n3I53P6HRqtKplOqHS7HZ7Xbj9brtfsPc8Xj8nlhVrttvuPm9nt93IvV8v2AwXvleGAGOtVYbE&#10;DlCBFWgYrIWyyBMwgTNIUziBM8gTFIEraJA4gZxtkgYFoGfiiHCgYMIGA77RDEURxJEsTIo4CSJM&#10;/8TxbF0Xps5Sdp7GEaxtG6WOopqnxxHsfR+h7vK8sEgSLI0jsSti3LhJEmydFz4r6v7AoEwcnoM/&#10;D9QeAASIGDaBuuAEFgBAqXEagY5IGbj/IGf0CMuzLNs6xKBwiip+zpBiBmuojmgAeqBwnK9Bt6gI&#10;gAAgUDgkFg0HhEJhULhkNh0PiERiUTikVi0XjEZjUbjkdj0CHRLBITYqRConj8plUrlktl0vmExm&#10;Uzmk1hgCDAWAD4dDvm0/oFBoVDolFo1Hn4YLIjAAHBbzpFRqVTqlVq1XrEGf4AAoAb6cc9ZsVjsl&#10;ls1ntAAAQOBoAfbye1puVzul1u13hj0fr7AA8crBWUDJ94st8gQDga2gZLhbygZNgbCj5Mgaxgb6&#10;gYegbrh75geOgQVhbVgYqgYCgdbi2YgVdgQsgekn4By8DZkDHMDEMDBcDa0Df2E4XD4nF43H5HJs&#10;khkclk/K6HR6XT4c4nU8n3U7Xb7ndqtKplOqHe8nl83nj9brtfsPo93v+HxhVrttvuPy/H5/XUvV&#10;8vzAME/aVsMADEIE+4AB0gZwoGEqBmSg7XAA4KLNEgRyIGA0GoGbiJs8gTQABCyEtkADTIE1CBNU&#10;isVxWBiBwQmoZIGZqBl6gYaoGByDtYABVIGLsBSFIciSLI0juYkiTJRI8mydJ6husnaeyhKsrSum&#10;DwKap8sS7L0vom9SvLBMEyzNM6Dvoty4TRNs3Ss/q+r+e6Bncj4qIGZD8wJAwAM1C6FiKgZcoGYq&#10;Bh6ibaIE8YAN6gQ1oGSyLw+AEQxGhESxPPzUoWAiBtggRToHF6BFGgYvKIOKBkcgZ+oGVqBk+0qB&#10;j0gYJwegYcTfXazICIAAIFA4JBYNB4RCYVC4ZDYdD4hEYlE4pFYtF4xGY1G45HY9Ah0SwSE2KkQq&#10;J4/KZVK5ZLZdL5hMZlM5pNYYAgwFgA+HQ75tP6BQaFQ6JRaNR5+GCyIwABwW86RUalU6pVatV6xB&#10;n+AAKAG+nHPWbFY7JZbNZ7QAAEDgaAH28ntablc7pdbtd4Y9H6+wAPHKwZaQIHgLxH75AgDAwJE3&#10;dioGDomvoGQYGr4GUo2+YG8oGFYW1YGKo+t4GS4HW6GXYGWIGf4GzIWCIG24GHIGKIG2cLu95vd9&#10;v+BweFSJDI5LJ+HyeVy+ZvJxOp5Pub0+p1etVaVTKdUOv3e93/BH63Xa/YfD5/R6fVCrXbbfcfX8&#10;fl8+ber5fmCu4GZo/5gAzT4sOABnoGGyJm6gYOoGAyHj0gZCIGdCBg+gcBIxAAAM4gTPIU0CBNEg&#10;Q7Iee6BmsgZtIGcjgjYgZJoGTSBjO+kZxpGsbRvG7ipIkyURxH0fyAo7np2nsgyNI8kJo7KmqfJM&#10;nSfKCLvGrywSjK0rywhb2rcuEsy9L8nvsvq/lkgYnzAhMBGSgYeImbiBg9BaFhkgZmoGf05IEfqP&#10;wxDQAQ4hMPABEC1NO+U6IFOyBFygYkTRR6xICIAAIFA4JBYNB4RCYVC4ZDYdD4hEYlE4pFYtF4xG&#10;Y1G45HY9Ah0SwSE2KkQqJ4/KZVK5ZLZdL5hMZlM5pNYYAgwFgA+HQ75tP6BQaFQ6JRaNR5+GCyIw&#10;ABwW86RUalU6pVatV6xBn+AAKAG+nHPWbFY7JZbNZ7QAAEDgaAH28ntablc7pdbtd4Y9H6+wAPHK&#10;wVlAyfeLLfIFcYED4m6IGDMbBwPA6hAq7AhnA2dLHzA3lAwrC2rAxVAwFA63hIEVIGHIGkImTYHg&#10;YEm4GZtRt9xud1u95vd9P5DI5LJ9/xeNx+RdpxOp5PuTz+h0elSKVTKdk+n2e12+5Ga3Xa/Ye74/&#10;J5fNBbXbbfiPP7fd799er5fsBgvhKsMAAHpIeJYGbKBm2gaUIM8QAAwgY7oGRSYM2gTOoEz6FNCg&#10;TRoE0qBNO1BmIGy6BAogZ2oeWyBiSgYWoGaj7xXFkWxdF7xuCkiTQJGEbRvHCbOWnaexzH0fyAlj&#10;qqap8gyNI8kIe76vLBJMnSfKDSLYty4SjK0rxu+S+r+2QAMHLCDPy/aBFogYnIOAiBnEgYMoGCaB&#10;ncgZXoGKCBxIgQlppBwAQgAEJITCgAQstTTNwLaBlIgcDA0hYuoGUKBnugYFzBSqxICAgAAgUDgk&#10;Fg0HhEJhULhkNh0PiERiUTikVi0XjEZjUbjkdj0CHRLBITYqRConj8plUrlktl0vmExmUzmk1hgC&#10;DAWAD4dDvm0/oFBoVDolFo1Hn4YLIjAAHBbzpFRqVTqlVq1XrEGf4AAoAb6cc9ZsVjslls1ntAAA&#10;QOBoAfbye1puVzul1u13hj0fr7AA8crBWUDJ94st8gTQgYpgYKgbpgYYgb+gZwgaTg7PgYwmDSgY&#10;vg75gbygYVhbVgYqgYCgdbwkGUUDLsHdWjgYBgbhgYh1et3m932/4HB4XDochkclk/E5XL5nNu04&#10;nU8n3O6nV63XpFKplOqHY73f8HhjVbrtfsPi9Hp9XrgtrttvuPs+Xz+nEvV8v2AwX1lRqgbZoEX6&#10;BjogYYoGbaBkugZrIWLCBgomB2IGVCDv8gR9IGTiFi0gYJIGSjnBo2CBpQgR3IGwKBFWgZ+v5F0X&#10;xhGMZPq4ySJNEsZxzHUdps6Cdp7HkgyFIaWO0pqnyJJMlSWh7yK8sEmSjKUptSti3LhKksy1HT7r&#10;6v8UgAwctzHMkyzMlSAggAAgUDgkFg0HhEJhULhkNh0PiERiUTikVi0XjEZjUbjkdj0CHRLBITYq&#10;RConj8plUrlktl0vmExmUzmk1hoYDAAd7oe02n0/oFBoVDolFo0+DxEBYABD/c9HqFRqVTqlVq1X&#10;gz+AQIADcXYGrFhsVjslls1nAALBwFAAKeTptFxuVzul1u0Meb9fgAFrlZyygZPu+DwmFw2HxGJx&#10;WLxmNx2Ph0hkclk+Qy2XzGZq84nU8zWf0Gh0UypNLptP0ep1Wr1kLrVcr1g1uz2m10VqtluuG23m&#10;932FvN7vt/wO/41yD0DV80T0DSvH6HR6XT6nVgmSkkmlHW7nd70fzk7nvf8nl80S0tMp3n9nt9uv&#10;rtf93z+nk3Ftt/1/X743Bvi/MAgTBP4AaBnqmAjIGYSBjIgZKImfyBnkgZmoGJaHnwmg9IGRyBmo&#10;gYSIGAKBtkiJuIGUiJmGgZfIWU6BisgcCv5Gi7ICgAAgUDgkFg0HhEJhULhkNh0PiERiUTikVi0X&#10;jEZjUbjkdj0CHRLBITYqRConj8plUrlktl0vmExmUzmk1hoYDAAd7oe02n0/oFBoVDolFo0+DxEB&#10;YABD/c9HqFRqVTqlVq1Xgz+AQIADcXYGrFhsVjslls1nAALBwFAAKeTptFxuVzul1u0Meb9fgAFr&#10;lZyygZPu9YAUDdUfCcHH8DYUDM8DTEDecDfULwsCrkCBMHAkDfsHdkPAcDCEDf0Dd8PQEDSkDbUD&#10;EsDeGehejgQKgdggTegYjjZjgacg4BwfF43H5HJ5XL5lzkMjksn5vT6nV63HnE6nnX7nd73fqtJp&#10;dNp/g83n9Hpj9arle3Xq+Hx+XzhNqtluuH0/X7/nXvK9r6v7Av6qxWoGKSBmCgYgIOx6BMigQtoG&#10;UyJlUgYqoGTTHIuGSBma1CBgki7XoE2KBBegZpIetiBGggYVIGGKBxchzOoER6BjYhbiQJHsfR/I&#10;EgyEhbnpIkyUSHJMlSWn7sp2nsmSjKUppW8SmKdKksy1LaHvYrqvy5MMxTGgb7Lat8yTTNUlP+vi&#10;/MAgTBTWjw5oGRjJIGCyBnxBrIIHCSBQoiTNoEesUoGGEOQ9ECBREi0SABEwARQgUVIkLCBlOgZS&#10;IGLqFhygcDIEDKBl6gYhuHOdVOKgIIAAIFA4JBYNB4RCYVC4ZDYdD4hEYlE4pFYtF4xGY1G45HY9&#10;Ah0SwSE2KkQqJ4/KZVK5ZLZdL5hMZlM5pNYaGAwAHe6HtNp9P6BQaFQ6JRaNPg8RAWAAQ/3PR6hU&#10;alU6pVatV4M/gECAA3F2BqxYbFY7JZbNZwACwcBQACnk6bRcblc7pdbtDHm/X4ABa5WcsoGT7vg4&#10;QJYG2YGAYHbIFe4UZ4GmIGW4GpomBIG+oGyIGOouMoGzYG74GEou2oHhoEL4G0omVoGqYGgoGf4W&#10;coGjYGO4Gx4G/oPisJw+JxeNx+RyeVYZDI5LJ+X0el0+pdpxOp51e12+53ahSaXTaf3vJ5fN541W&#10;q5XrB6Pd7/h8YLarZbrh8vx+f1y7ze76v7Av2oIFIGejEoGIqBl4h7IIEySBMogTLIcBiBlagYjI&#10;GIKBmAz7QtG0rTtSgbWIE1yHAugZjIGD6BswhwMoG8aCuEADgINGsBR1HceR7H0fpAkSSJMlEgSN&#10;I8kJo66dp7JMnSfKCPPApinSjK0rywhb1K6r8sy9L8vvotq3zBMszSM/q+L8eCBm8j4yoGZ0nG+g&#10;YQIGRiBjqicGgBB4AHQgZ5oWriBA1A6BDEgZQo20CBNEgTSIE0yLNQgTVAAcSBny4KBqWgUYoEds&#10;MTijcaxvGkz1S4iAgIAAIFA4JBYNB4RCYVC4ZDYdD4hEYlE4pFYtF4xGY1G45HY9Ah0SwSE2KkQq&#10;J4/KZVK5ZLZdL5hMZlM5pNYaGAwAHe6HtNp9P6BQaFQ6JRaNPg8RAWAAQ/3PR6hUalU6pVatV4M/&#10;gECAA3F2BqxYbFY7JZbNZwACwcBQACnk6bRcblc7pdbtDHm/X4ABa5WdLSBA2Dd5qpoGWYG1YGLY&#10;G/4mZ4GmI3joE7oGIoG8ouMoGzYG74GEou2oGJY2/oG14GLI2AYHqINrsJs9ptdtt9xud1cpDI5L&#10;J93weFw+JtZxOp5xeVy+ZzarSaXTafzup1et14/Wq5XrB2O93/B4YVarZbrh4vR6fVxbze76zllA&#10;yf65mWIGp4HPYFS41kIEySBC2gbDIkPSBkIz6BpygR9omziBM8gTQIE0SLNIgTTIEF6Bmkh4BIGV&#10;SBimgZwIGEKLtkADYILFL6RdF8YRjGUZoS3qSJMlEaR1HceJ+46dv1HshSHIiVOgpinSLJUlyYh7&#10;tK6r8mylKcqIG8i2rfKstS3Hb2r4vz4oE+cuIUDSBnK16Bg4gbpoy/wAQAAEBIFAiKwuAEMgAKCB&#10;ljBzOwTCjRtKgcNoFDqLPOAAKIHRcJInFMVoJFsyUouqAoAAIFA4JBYNB4RCYVC4ZDYdD4hEYlE4&#10;pFYtF4xGY1G45HY9Ah0SwSE2KkQqJ4/KZVK5ZLZdL5hMZlM5pNYaGAwAHe6HtNp9P6BQaFQ6JRaN&#10;Pg8RAWAAQ/3PR6hUalU6pVatV4M/gECAA3F2BqxYbFY7JZbNZwACwcBQACnk6bRcblc7pdbtDHm/&#10;X4ABa5WcsoGT7vZADA3vAwPAynA1dHzPA0xAy3A1NF0JAz3AzbA0pExlA2bA3fAwlF21AxLAxfA2&#10;lF2nAxZAxtA2XE8LAn9B9vg95vd9v+BweFw7jIZHJZPxOVy+Zzd9OJ1POd0+p1etVaTS6bT+v3e9&#10;3/BH61XK9YPD5/R6fVCrVbLdcPX8fl8+deb3fb/gfpHt2z4GFyBk+gYxpYx6BMigTJoEyqLPgAAL&#10;IGKCBlizzQNE0jTNQ1TWImASBwcCaBgigZ4tsgbcoM3b9xXFkWxdF8YIS4ySJMlEYxvHEcp+6Cdp&#10;7HUfyBIKVuypinSFI8kSSh7xq6r8lSfKEooG9q2rfKUryxHD7L4vzAIEwUsoERaBjogb/IEz6XwM&#10;AEEABBQAQYhMPIEC6BjWgY9IGeaBwggR8wqgTQoE0aBNKizToE1KBNWgTWoUAiBhAgZGoGJyBnEg&#10;YPou3cUILFUw1AuqAoAAIFA4JBYNB4RCYVC4ZDYdD4hEYlE4pFYtF4xGY1G45HY9Ah0SwSE2KkQq&#10;J4/KZVK5ZLZdL5hMZlM5pNYaGAwAHe6HtNp9P6BQaFQ6JRaNPg8RAWAAQ/3PR6hUalU6pVatV4M/&#10;gECAA3F2BqxYbFY7JZbNZwACwcBQACnk6bRcblc7pdbtDHm/X4ABa5WcsoGT7vWHzA7BL0hAzjAz&#10;PA0xLB3A2NFxlA2bA3fAwlF21AxLH3vAwzA3jFwDA39B9Pg9Zrddr9hsdls7lIZHJZPtN1u95vdd&#10;OJ1PN9w+JxeNVaTS6bT+Pzedz+hH61XK9h+j1+x2e1CbVbLdcO34fF499eb3fb/gfJHsLAutLcTA&#10;sXAsbAsfEvaAGrA0ZA1Oj7KoEy6BMygTNoszqBM+iSeoEY6Bj4gZkI+1YANSg0KvXDUNw5DsPQ+h&#10;LbJIkyURBE0TxQn7gJ3BsUxdF8YJU5KmKdGMbRvHCHumrqvxzH0fyAgburat8gyNI8TvMvi/MAgT&#10;BSRKEoylKaVICIAAIFA4JBYNB4RCYVC4ZDYdD4hEYlE4pFYtF4xGY1G45HY9Ah0SggGmKkBENo/K&#10;ZVK5ZLZdL5hMZlM5pNYYAgkDwA+Hc9ptP6BQaFQ6JRaNR5+Fx8DAACAM8KRUalU6pVatV6xBn8AQ&#10;KAGwuwNWbFY7JZbNZ7QAAOC66Bnq8rTcblc7pdbtDHm/H0ABu0lmsoGT7vg8JhcNh8RicVi8Zjcd&#10;j4cOiSCQqxUaFRVkM1m85nauAwwFQA93RUM9p9RqdVMQ2SQlagE6tXs9ptdtDH8AgOAGos7Dt+Bw&#10;eFqgQDgQAAK8ndw+Zzedhno/X2AB25WFgIFguf2+53e93/B4fF44Lksplsx5PV6/ZG9BotJpvb8/&#10;p9YbrdeB9j9v5/fo3Ldt637/QJArxuK47kuXA0GQa5joum6rrsDByCL2gQCIGASWH+mBCoGPiDrg&#10;gTdxIhZSIGLaNwuAAxIGUq5jwgZDoHDKBH7CscqwgICAACBQOCQWDQeEQmFQuGQ2HQ+IRGJROKRW&#10;LReMRmNRuOR2PQIdEkEhVio0KiqPymVSuWS2XS+YTGZTOaTWGAMMBUAPd0PCbT+gUGhUOiUWjUef&#10;hskhIAAcBOqkVGpVOqVWrVesQZ/AIDgBqLMDVmxWOyWWzWe0AAEA4EAACvJ3Wm5XO6XW7XeGPR+v&#10;sADtysJZQMn3iyvqBgSBgKWKyP4OBYiBG+BpKDvKB12BZiEqSBluBq6Bv+FgGBheBjiBgOBpuBma&#10;yF2BqKD5AAP3Cbfcbndbveb3fViQyOSyff8XjcfkbicTqeT7k8/odHpVWlUynVDp9ntdvuR+t12v&#10;2Hu+PyeXzQq12233Hz+33e/k3q+X7AYL4SvDY/E1hLQM0oGb6BhEhbLMyy6Fs4gTPIE8QAL4iQNI&#10;GcqBn8gYPoGciqMogQ1v2gzaNs+8RRHEkSxNEzgpIkyURPFsXReoblp2nsYRrG0bpg6qmqfHEex9&#10;H6Ju+rywSBIsjSOg70rcuEkSbJ0bPkvq/sCgTHSegz8gA2jFIEBqBgWgcHgAd8KJgJqByoAB7IHC&#10;KBHjAkDwMhUEgBBYAQbMSKF6gYhIGJaBlsoimIEdcPAAayBxYgsQSvRq0ICAgAAgUDgkFg0HhEJh&#10;ULhkNh0PiERiUTikVi0XjEZjUbjkdj0CHRJBIVYqNCoqj8plUrlktl0vmExmUzmk1hgDDAVAD3dD&#10;wm0/oFBoVDolFo1Hn4bJISAAHATqpFRqVTqlVq1XrEGfwCA4AaizA1ZsVjslls1ntAABAOBAAAry&#10;d1puVzul1u13hj0fr7AA7crCWUDJ94sr6gYEgaSgZvhdQgRHgbQj4ogbRgYDgY6gbKh7ygddgWgh&#10;KkgZbgdhgV8iydgZigZSgavogwga9gZxgaigb/g+IgT9wnB4XD4nF43H5FYkMjksn5PP6HR6XCnE&#10;6nk+6fZ7Xb7lVpVMp2O7vj8nl80erddr+o8/t93v+EJtdtt9x+P3/H56d6vl+wDBP0lbDIE3wANU&#10;ADTIEZ6BhkgZUIOtrUouBSBnCgYKIGL7comzzQs+hbSIFBIAPZA6KHsgYEwYgcFqHCIAQGAB/IO3&#10;iDQK4EAxzHUdx5HseuWkiTJRH0iSLIyhuqnaeyPJkmycmDvqap8nypKsrIm9KvLBK8uS7L0ILYty&#10;4S/Mkyya/i+r+logIGYL8RjAoXIGaiFiSgZaoGZyBhoi5tIGEqBlSgYsIvDqmw+hUQwQgcXxMhYH&#10;oGZM/oGb6BhEtEaoLG8zU4uSAoAAIFA4JBYNB4RCYVC4ZDYdD4hEYlE4pFYtF4xGY1G45HY9Ah0S&#10;QSFWKjQqKo/KZVK5ZLZdL5hMZlM5pNYYAwwFQA93Q8JtP6BQaFQ6JRaNR5+GySEgABwE6qRUalU6&#10;pVatV6xBn8AgOAGoswNWbFY7JZbNZ7QAAQDgQAAK8ndablc7pdbtd4Y9H6+wAO3KwpaQIGwbxKX1&#10;AwJAwFE3bA7DAgbE0fAzhA2rAxdA39F3lA67As/CVJAy3H3NAxlA3TaH/B8TAn7hdls9ptdtt9xu&#10;axIZHJZPuuBweFw9nOJ1PJ9xOVy+ZzarSqZTqhzup1et14/W67X8f2O93/B4YTa7bb7j4vR6fVxL&#10;1fL8wlzAzBH8bAr56MPAm5A5REmygYRsQh4qIGVKBnogYQoG86Ms60DPIW0aBNKgRMM0hb8gAcSB&#10;magbALu1qDNeADYvXE0TxRFMVRWgzeJIkz+xZGUZxooTjJ2nsax1HceJg6CmqfHshSHIiJu0rywS&#10;LJUlyYg7yLcuEmylKcdvavq/lkgYnyohEMmegYboma6BhOxSFg4gZvwEgQOoGciPwcpsIIVCQAQo&#10;ADuvu6sQoLEcSy5QCzICgAAgUDgkFg0HhEJhULhkNh0PiERiUTikVi0XjEZjUbjkdj0CHRJBIVYq&#10;NCoqj8plUrlktl0vmExmUzmk1hgDDAVAD3dDwm0/oFBoVDolFo1Hn4bJISAAHATqpFRqVTqlVq1X&#10;rEGfwCA4AaizA1ZsVjslls1ntAABAOBAAAryd1puVzul1u13hj0fr7AA7crCWUDJ94sr6gb5gYNi&#10;bigc6gQJg4BgbvgYPgZZgaoljygddgWehKkgZbgdhgV8wkWf8HAkDfup2Gx2Wz2m1223o8hkclk+&#10;432/4HBu04nU8n3C5HJ5XLpFKplOqHM6XT6nVjVbrtf03W7nd73fglrttvuPg83n9G4vV8v2AwXp&#10;lWGgWtgQCh4WgbmgfRAAag5mIGGaBk4gYypgzjPs6hbRIE0iBO21DpNWgz6AA174QxDMNQ3Dj0N0&#10;kiTJRDsRxJEqfuInaexNFcWRaljnKap8XRnGkaoe7CvLBG0dx5HqBvEty4R9IciRI9a+r+wKBMHI&#10;qDPktyBlEgYvoO+yBGagYYIGGSBmegZGIGOaBmcgYaoGf0DwVBKFQYAEHABCDqQmgsKwvJs7rIgI&#10;gAAgUDgkFg0HhEJhULhkNh0PiERiUTikVi0XjEZjUbjkdj0CHRJBIVYqNCoqj8plUrlktl0vmExm&#10;Uzmk1hgDDAVAD3dDwm0/oFBoVDolFo1Hn4bJISAAHATqpFRqVTqlVq1XrEGfwCA4AaizA1ZsVjsl&#10;ls1ntAABAOBAAAryd1puVzul1u13hj0fr7AA7crCWUDJ94sr6gbXgYpgYEgbigYfgb/gaSgZwg7G&#10;gY5mgBg7ygddgWghKkgZbgdhgV8wkWyUGxkCfur2Wz2m12233G5o8hkclk+64HB4XDu04nU8n3E5&#10;XL5nNpFKplOqHO6nV63XjVbrtf1HY73f8HhglrttvuPi9Hp9W6vV8v2AwXrlSPgbngaigaLgYogb&#10;lgZHIGYSFjigYQpoNyDkUxaBjkhYvIGGjKoGfzrMogw3si+UNQ3DkOw89beJIkyUQ/EsTROn7jJ2&#10;nsURbF0XpY6CmqfGEaxtG6Hu0rywRxHsfR+gbyLcuEgSLI0TPavq/sCgTByPJ8oSjKSVICCAACBQ&#10;OCQWDQeEQmFQuGQ2HQ+IRGJROKRWLReMRmNRuOR2PQIdEIEhpioAKjSPymVSuWS2XS+YTGZTOaTW&#10;GAcMBMAPt0OybT+gUGhUOiUWjUefiQegMAAl+OOkVGpVOqVWrVesQZ/AMEgBqsQI1mxWOyWWzWe0&#10;AAGA4CWp5Om03G5XO6XW7Qx5v19gAYuVlrKBk+74PCYXDYfEYnFYvGY3HY+HSGRyWT5DLZfMZmrz&#10;idTyfZrQaHRaOY0qmU6oaTVavWa2F1uu1+w67abXbaO120GW/b73fb/DXm932/4HgR8SQMHQdtQN&#10;6RsLwMNwdoQN/aRgQMAzBsQMzywdQNjwN/8fzef0en1Y3JSSTSj1/H5fOX5ydz36fn9fuN6amqe/&#10;kAwFAaDtgrywQJBMFQE3K3LhBcIQi87hL4vzAIEwUJIKWyBiSg47IGRaNtSAAOIO5aBHm0hKO0mB&#10;woGRSPlIgYtoGA6Bn1DUdKQgIIAAIFA4JBYNB4RCYVC4ZDYdD4hEYlE4pFYtF4xGY1G45HY9Ah0Q&#10;gSGmKgAqNI/KZVK5ZLZdL5hMZlM5pNYYBwwEwA+3Q7JtP6BQaFQ6JRaNR5+JB6AwACX446RUalU6&#10;pVatV6xBn8AwSAGqxAjWbFY7JZbNZ7QAAYDgJank6bTcblc7pdbtDHm/X2ABi5WWsoGT7vZVtAyT&#10;B7hAgxG3/CwdA3ng8lEkLAzzAwDAwPA31k89n9BodFo9JpZVIZHJZPptZrddr7TOJ1PJ9sNtt9xu&#10;aHSqZTqhuuBweFw4rW67X7DxOVy+ZzbXbQZb+b0+p1dNeb3fb/getKsLAsPAlfAyjAwhA3jEyzA1&#10;NA2rAxXA8fAsj3aQC4GpIGUIHjYEzKBM2gTOvtAsDQPBEEte1CSJMlEFQhCMJJm2Sdp7CcMQzDSP&#10;t4pqnw3EEQxEhbjK8sERxRFMUuetzExVF8YQS7C+L8wCBMFGKDO+ADwgA/iBFggY4IGSKJmOgYao&#10;GZaBhw+TIIeFyBiAgYESUgZfomGKBncgZzIGNaBnagZUIGvaFB8gYbIGfiBl8gZpKw/CBPSgSmIE&#10;TKBi4gc5ABAQAQJHNAqQgICAACBQOCQWDQeEQmFQuGQ2HQ+IRGJROKRWLReMRmNRuOR2PQIdEIEh&#10;pioAKjSPymVSuWS2XS+YTGZTOaTWGAcMBMAPt0OybT+gUGhUOiUWjUefiQegMAAl+OOkVGpVOqVW&#10;rVesQZ/AMEgBqsQI1mxWOyWWzWe0AAGA4CWp5Om03G5XO6XW7Qx5v19gAYuVlrKBk+72VbQMkwMR&#10;wNkQMHwMDw8FQN4wM6wMrwMcQMHQN5wtvwMQQ92wMUQOfQp/wNSwMeQMPwc4wNIQMIQNrQMMw9vY&#10;iqBKBtiBjqBtyBvSBgvHQN9YPmc3nc/odHpdOiSGRyWT9Ttdvud3mzidTzT97yeXzeeqUqmU6oej&#10;3e/4fGP1uu1+w/L8fn9fuFWu2gYt7+QFAcCPIvK9r6v7AwKlbCoEw6BBEgY9oGMaBgMga9oUKyBl&#10;SgYAoGY7MM0zkPoGcKBg42SBjkg4poGU6BgLC8MoO1KBH6ySBjOgYgIGQqBnOgccoEfyBiogZYoO&#10;OiBkUgZpIGGC0OMgTkIEx6BOXBkty5LsvS+/TrJIkyUTBM0zzQobwJ2ns0zdN84Jg9SmqfOM7TvP&#10;CJvorywTzP0/0Ag7/LcuFA0NQ83QOvi/HwgZ3o+KTFQHBwAQgAEJIErqBGogZEIGPSFmIgYPVHEM&#10;RoEzaBM6gQooGVyB0oJaHjIgZNxggYtRsg9SIE9qE1AgUgIENKBkwh8YoELCBhzSSxyoAErABLAA&#10;S1RFrKogIIAAIFA4JBYNB4RCYVC4ZDYdD4hEYlE4pFYtF4xGY1G45HY9Ah0QgSGmKgAqNI/KZVK5&#10;ZLZdL5hMZlM5pNYYBwwEwA+3Q7JtP6BQaFQ6JRaNR5+JB6AwACX446RUalU6pVatV6xBn8AwSAGq&#10;xAjWbFY7JZbNZ7QAAYDgJank6bTcblc7pdbtDHm/X2ABi5WXLSBA2Dd5StoGSYGIoG34G8oG7oGI&#10;IPXYE9oGX4GooGx4GOIGDoG84GoYGXoGC4HlocAYG94HPoEHIO/4G5YHsoc54GFYHlJ3DwPA3xA0&#10;FAz/ZHpp4HwYE+sJz+h0el0+p1etRJDI5LJ+v3e93/B0JxOp5sPD5/R6fVVKVTKdUPX8fl8/pH63&#10;Xa/Yfr+/5/f8hS1raBi3v/AsDQO868r2vpllkgYnwQlbDIExCBMUgTGIEVKBisgYLoGdSBiGgZdo&#10;GDKBrggTOIEzyBNAgTRIEYiBh2gbWIsyCBLbFzZoGZqBpQhx4s+j5WIGKrkOUgTmAA50IyfKEoyl&#10;Kb+uykiTSDKktS3LihPGnaey7MUxzImD2qap8yzVNc2Im+6vLBNs5TnOiDwCt0UzrPU9y7BS+L9B&#10;yBQhPiDwmAEKgBC4AQyAAGsagY8IGRKBt0gTbIFLKCRWAEWgBF4ARiAEZoFGqBRuip3xsgYIR6gR&#10;mIGGqHyGgQDIGTCNmogZOySgTUSWgcnUJYSpICCAACBQOCQWDQeEQmFQuGQ2HQ+IRGJROKRWLReM&#10;RmNRuOR2PQIdEIEhpioAKjSPymVSuWS2XS+YTGZTOaTWGAcMBMAPt0OybT+gUGhUOiUWjUefiQeg&#10;MAAl+OOkVGpVOqVWrVesQZ/AMEgBqsQI1mxWOyWWzWe0AAGA4CWp5Om03G5XO6XW7Qx5v19gAYuV&#10;lrKBk+72VbQMkwMRQNvwd+wNtwMUQN/wM3wNJQdjwMcQMHQN5wNTQMswO2wLGxJ7wN3QMNwfJwJm&#10;QMaw915yB12BP7Bw96QMFwMDwN9bvicXjcfkcnlcuZyGRyWT8zpdPqdW6zidTyfdbud3vd+kUqmU&#10;6oeDzef0emNVuu1+w+r4fH5fOC2u2gy3/T9fv+dK8r2vq/sC/qVMKgTDoExKBMWgxEoGOyBj2gZB&#10;IGBCBn4zDNNsgTPoELqBlEgZQIGMKHiagZYoGYKBiC1yBtigTZocUqBi1EkRIfEqBEygY9IGRiyN&#10;6gTfoE4KBOHAkkyVJcmSa8znJIkyUSdKkqysn7sJ2nsry5LsvJY8SmqfL8yTLMyHvYrywTPNk2zc&#10;gb7LcuE3zpOsqP+vi/MAgTBTsg0DABBAAQUAEGIKEKBm8ySBnKgYOoWzKBM2gTOw4g85gACrRIGV&#10;iBtOAAZIGYkKw2AEhIK14ARgAEZIjDCBADFiBmEgdYoFKYAGSgZ8IGDjVSC3zgOFP1iKkgKAACBQ&#10;OCQWDQeEQmFQuGQ2HQ+IRGJROKRWLReMRmNRuOR2PQIdEIEhpioAKjSPymVSuWS2XS+YTGZTOaTW&#10;GAcMBMAPt0OybT+gUGhUOiUWjUefiQegMAAl+OOkVGpVOqVWrVesQZ/AMEgBqsQI1mxWOyWWzWe0&#10;AAGA4CWp5Om03G5XO6XW7Qx5v19gAYuVlrKBk+72VbQMkwMRQNvwcAwN1QMKQMrwNVQtjwMcQMHQ&#10;N5wcMQNqwMJQN9QO9wIFwN7wMjQNiQt/wNmQMaxMZQNgwMGQN8wN/QOuwLYwIfwNh2h6QPUwID6T&#10;B8/odHpdPqdXrUSQyOSyfr93vd/wdCcTqeT7w+f0en1VWlUynVD1/H5fP6R+t12v2H6/v+f3/IUt&#10;a2gYt7/wLA0DvOvK9r6v7AwQlYNoGBTFIGfiFg05SBm2h4OoGBCBm4gbhoSASBhegYrQkgZXIGZK&#10;Bnwh4St4gZxIvD6BJQgQoIGAqBsAgRixeuYSIGxqBQ3B8kyVJcmSbAzspIk0cydKkqysoTxp2nsr&#10;y5LsvJg9qmqfL8yTLMyJvurywTPNk2zcg8ArcuE3zpOsuQUvi/R+ADBTtP0/0BQKXoCAgAAgUDgk&#10;Fg0HhEJhULhkNh0PiERiUTikVi0XjEZjUbjkdj0CHRABYcYp9DI6j8plUrlktl0vmExmUzmk1hgG&#10;CoRAD5dbwm0/oFBoVDolFo1Hn4oG78AALfjjpFRqVTqlVq1XrEGf4DBAAdLLA1ZsVjslls1ntAAf&#10;gNCAAeLzf9puVzul1u13hj0fr6ABIbyzWUDJ94wmFw2HxGJxWLxmNx2PyEOkIJDbFPYUG2RzWbzm&#10;dq4HDATAD4dDuz2n1Gp1UyFQ7ftNfTh1ez2m120Mf4ErroZFh2+/4HB1T8BwSADweT+4XL5nNw71&#10;fr7ABJcq3wMCwfO7WNa8DnUvdEDGHb8nl83n9HOyeVy+Z9Pv+Hxleg0Wk03y/H5/UW1uvBbYv3AM&#10;BQGgbct23sCQTBT8uI4zkOVBcIwk5zoOk6jrMFCaClhDKBGKgYeIuAaBqYgwAoWuKVj6gZCKwA6B&#10;mOgYYoWnyBDwgZ1o2fCBltDUfMSgIIAAIFA4JBYNB4RCYVC4ZDYdD4hEYlE4pFYtF4xGY1G45HY9&#10;Ah0QASG2KewoNo/KZVK5ZLZdL5hMZlM5pNYYBwwEwA+HQ7ptP6BQaFQ6JRaNR5+Kh2/QAC304aRU&#10;alU6pVatV6xBn+BAQAHQyANWbFY7JZbNZ7QAH4DgkAHg8n9ablc7pdbtd4Y9X6+wASXKt1lAyfeL&#10;KsMFByrA1ZEwHA35BwDC3/A31A8DDsjAgrAxvAwPA2DAyBSAtA3PA7jAlrA2TAxZAynntdA2rhNt&#10;t9xud1u95vd9FpDI5LJ9/xeNx+RdpxOp5PuTz+h0elSKVTKdUOn2e12+5Gq3Xa/Ye74/J5fNBbXb&#10;bfqfP7fd799er5fsBh/hKcNAsHBnvA7agR8IexqBMegzMoSyaBHggYIouDCBm8gauoEFyBmooheI&#10;GIcNIGXyFhWgZooGecGPvE0TxRFMVRWmTgpIkyURZGUZxomblp2nsax1HceI+6qmqfHshSHIjJK4&#10;rywSLJUlyW9K3LhJkoylGT5L6v7LgA/cpoK/MsoGTSBjNCyBhbATHMgySBwWgUGo0UaBi4gY4oGS&#10;CiHsgYEoHA6IGugYTIHAct0E+6AggAAgUDgkFg0HhEJhULhkNh0PiERiUTikVi0XjEZjUbjkdj0C&#10;HRABIbYp7Cg2j8plUrlktl0vmExmUzmk1hgHDATAD4dDum0/oFBoVDolFo1Hn4qHb9AALfThpFRq&#10;VTqlVq1XrEGf4EBAAdDIA1ZsVjslls1ntAAfgOCQAeDyf1puVzul1u13hj1fr7ABJcq3WUDJ94sq&#10;wwUDE8DW8DEUDJcDW0LAcDfkHAMLf8DeEDCMbVEDK8DOEDSNEDMDF0DXMTbMDEkDyeE2Wz2m1223&#10;3G53UVkMjksn3fB4XD4l2nE6nk+4vL5nN51IpVMp1Q5/V63X7Earddr9h7Pf8Hh8UFtdtt9x8fp9&#10;Xr3d6vl+wGH9kpw0CwcCEuwgbVgb2gYNoGeaDtitTLMwzTOIuDCBm+gbvAAxKBG4ugPoHCaBHqgY&#10;IPnDkOw9D8QRCmTepIkyURFFEUxUmbjp2nsVxhGMZI+6KmqfGccRzHTMK4rywR3IEgyC8q3LhIUj&#10;yRFD3L6v59IGeiPiagZjPS+oAPuAD8wkgZHtEgZZoGJ0BspAyFMygUnIEV6Hq6gQWoGDkHIGTyBj&#10;GugBIGbbGIGHqBmJJNAQ+gKAACBQOCQWDQeEQmFQuGQ2HQ+IRGJROKRWLReMRmNRuOR2PQIdEAEh&#10;tinsKDaPymVSuWS2XS+YTGZTOaTWGAcMBMAPh0O6bT+gUGhUOiUWjUefiodv0AAt9OGkVGpVOqVW&#10;rVesQZ/gQEAB0MgDVmxWOyWWzWe0AB+A4JAB4PJ/Wm5XO6XW7XeGPV+vsAElyrd/wO4x4hQNhXiU&#10;rCBk+BiWBtyDz6BBGBj6BsOBgOBvyDgGF4GNPiBuKBmGBsa6AKBtKBiuBp6BmPEbPabXbbfcbndb&#10;uNSGRyWT7zhcPicW7TidTzJcbmc3nc+j0qmU6odDrdfsdmNVuu1+w9rweHxeOC2u22/B+T1ev2bu&#10;9Xy/LdZYv2yrFQLGQLHQLIQYRMegamIE74ANUgTOIMzyFNAtyBgyg4CIGHiBlYzKBi+gZVLoByBm&#10;cgYRoGTqBjI+sSxNE8URTFShN8kiTJRFcYxlGaZuQnaexpHMdR2j7pKap8eSDIUhs+rivLBIkkyV&#10;JTzLcuElyhKMYvevq/vm/EpIO+4APyAD9gA/qEkUgY6tOyrNs6z6BnggbKIcBSBnog4goGYKyAwg&#10;ZpoGCiBkCgZASzQMdoCAgAAgUDgkFg0HhEJhULhkNh0PiERiUTikVi0XjEZjUbjkdj0CHRABIbYp&#10;7Cg2j8plUrlktl0vmExmUzmk1hgHDATAD4dDum0/oFBoVDolFo1Hn4qHb9AALfThpFRqVTqlVq1X&#10;rEGf4EBAAdDIA1ZsVjslls1ntAAfgOCQAeDyf1puVzul1u13hj1fr7ABJcq3WUDJ94sqwwUDEsDb&#10;kPc8DDEDJ0DwMGAMLf8DeEDCMTIEDX0DysCAsDflUBsDeUDuMCJcDXGE2Gx2Wz2m12233EvkMjks&#10;n3O/4HB4V2nE6nk+4fJ5XL5lIpVMp1Q5vT6nV60arddr9h6/d73f8EFtdtt+r8Pn9Hp3F6vl+wGH&#10;9Upw0CwcCxMCxcO+4AbWogYHIO0KEsugTMoEzaLFsgYkoGZaBpQo4LoGcyBr4gQioGYb4w3DkOw9&#10;D8QKs3aSJNCEQxPFEUpk4qdp7FUXxhGKPuepqnxlG8cRyyyuK8sEdR/IEgPGty4SDI0jxO9i+r+y&#10;YAPrJCCvnJzEMUiZFoGOiFwEhECLczSLwAgR1IG7gACgySiGggYXoGJCBlzKE4yggICAACBQOCQW&#10;DQeEQmFQuGQ2HQ+IRGJROKRWLReMRmNRuOR2PQIdEAEhtinsKDaPymVSuWS2XS+YTGZTOaTWGAcM&#10;BMAPh0O6bT+gUGhUOiUWjUefiodv0AAt9OGkVGpVOqVWrVesQZ/gQEAB0MgDVmxWOyWWzWe0AB+A&#10;4JAB4PJ/Wm5XO6XW7XeGPV+vsAElyrdZQMn3iyrDBQMSwNuRMAwN3wMHwfGwp/wN4QMIxsvwNQQN&#10;8QMHQO+TMZQNmQPJgDKxoFwN74TYbHZbPabXbbfcRKQyOSyfc7/gcHhXacTqeT7h8nlcvmUilUyn&#10;VDm9PqdXrRqt12v2Hr93vd/wQW12233Hw+f0enc3q+X7AYf1Sk/wMcwMxQNzRcYQNEQckIWXCBno&#10;gYqI+WiBgIgZOIGViaB6gY9pYJyBn0+MLQvDEMw1DaXN2kiTJRDkRRHEiZuKnaexLFUVxYj7nqap&#10;8WxlGcaIW7KvLBGsdR3HbxrcuEeSDIURPYvq/sCgTByHJcmSbJyVICCAACBQOCQWDQeEQmFQuGQ2&#10;HQ+IRGJROKRWLReMRmNRuOR2PQIdE0GhJipYOiWPymVSuWS2XS+YTGZTOaTWGAMMhMAAUAOqbT+g&#10;UGhUOiUWjUefvUAB4APdxPGkVGpVOqVWrVesQYBgoDAALjZ7VmxWOyWWzWe0U15A+es19Wm4XG5X&#10;O6XWGPN+vsADtvr1ZQMn3bBYPCYXDYfEYnFYvGY3HQ6QgsISUMiHH5fMZnNVcCBwKzt/ufN6PSaX&#10;TTJ6P8RAB7OB36fYbHZbObgsDgAMjmlbTeb3faZ7PIIAB0sp87/kcnlYV6Xm9uVhX+BYHlx4OQMG&#10;QdxwPdxnswLrwZtwN+wcUTAYwMtTQ+wNoRcJQMNQNqdX7ff8fn9fuP5HJksyr+QFAcCJYzrPgK0M&#10;CwXBkGou1LVta18HQpCsLIEAbbNw3ULw7D0GOC4biuPD8SxM5bmr0HboOkADqROgZaIGJaDkKgY+&#10;I2YaBh4g7PoEdiDn8gYApY9qBBkgYMIGHKWDkgZHomniBPqgQTSHGEsOqgKAACBQOCQWDQeEQmFQ&#10;uGQ2HQ+IRGJROKRWLReMRmNRuOR2PQIdE0FhBipYMiGPymVSuWS2XS+YTGZTOaTWGAQOBUAAV/ue&#10;bT+gUGhUOiUWjUefvR/iIAPZwO+kVGpVOqVWrVesQYBgsDgAMjl61mxWOyWWzWe0U15BAAOllPm0&#10;3G5XO6XW7Qx6P19gAduVhLKBk+72VaQMlwd5QMHxt/wudQJ2QcmRsCwNXQcPwNxYaB4WBMWBoiNt&#10;GBuOJtCBi+DgHB63Xa/YbHZbPabWNSGRyWT7beb3fb+6zidTyfcDjcfkcmkUqmU6ocrodHpdONVu&#10;u1+w9Ttdvud2Cva122397yeXzby83u+3/A+eVZ4AYeBKuBlWBhOBu6JjyBsOBmMgYdIGx4AMijwC&#10;IG54AAWgY4oGSKDvkAD4FY+qaAwgZuIGBSBtYg0PPdEMRRHEkSxMmjcJIkyURPFsXRembhJ2nsYR&#10;rG0bo+5imqfHEex9H6FusrywSBIsjSM8C2LcuEjybJ0TvSvi/MAgTBSegz4QkKKBlegZEoGPCJlu&#10;gYkIGUCBjBAaBwMjMQGCgYeoGWqBsmhUJQpCyXi4gZRoGfqBjQgZNtXK9CxMgICAACBQOCQWDQeE&#10;QmFQuGQ2HQ+IRGJROKRWLReMRmNRuOR2PQIdE0FhBipYMiGPymVSuWS2XS+YTGZTOaTWGAQOBUAA&#10;V/uebT+gUGhUOiUWjUefvR/iIAPZwO+kVGpVOqVWrVesQYBgsDgAMjl61mxWOyWWzWe0U15BAAOl&#10;lPm03G5XO6XW7Qx6P19gAduVhLKBk+72VaQMlwMVQNdQMMwMCQ8BQN5QNXQN+wMwQOdQJ2RtBQM+&#10;wN2wMKQ/DwLCwJWQMqzA3QMcQM2QN3QN/wcA4Pdbveb3fb/gcHhRqQyOSyfh8nlcvmXWcTqeT7m9&#10;PqdXrUilUynVDr93vd/wRqt12v2Hw+f0en1QV7Wu22/1/H5fPk3m932/4H6SrUgDTgAxKBDWgcBo&#10;EBKBnwhYiIGXaBtygRPswzSBs6iyUIEbsHIGBaBns0yBv61aBNao7boNB79xTFUVxZFsXJo4qSJN&#10;C8XxrG0bpk56dp7HEex9H6PuypqnyBIsjSOhbxq8sEkSbJ0nPati3LhJ8qytF77L4vyWiAgZgvi/&#10;r/wCAEEwwgZNoGM6FlWwyBgUgcIoEzKBM2AEKojOp0oGfyBiCgZhom/7+o4GyBmWjcTILFEr0ZFq&#10;AoAAIFA4JBYNB4RCYVC4ZDYdD4hEYlE4pFYtF4xGY1G45HY9Ah0TQWEGKlgyIY/KZVK5ZLZdL5hM&#10;ZlM5pNYYBA4FQABX+55tP6BQaFQ6JRaNR5+9H+IgA9nA76RUalU6pVatV6xBgGCwOAAyOXrWbFY7&#10;JZbNZ7RTXkEAA6WU+bTcblc7pdbtDHo/X2AB25WFLSBA2Dd5StIGS4GKoG14G8IG9oGGoOBYG94G&#10;gsvA0/AzBA51AnZD8pAm3Aw/Az1A0PF8RAsNAnbA21FzHi42/4OAcJu95vd9v+BweFw41IZHJZPx&#10;OVy+ZzbrOJ1PJ9zup1et16RSqZTqh2O93/B4Y1W67X7D4vR6fV64K9rXbbf7Pl8/pyrze76wteAC&#10;rH30gZ/Pk/bWgAxSBMYgRLoGM6BhMgZuQagZswi0jNM4zyBtChxYoGJyBmegYZI3Aj9lYgb+qO3C&#10;DN0+sWxdF8YRjGSiOMkiTJRGccx1Hafugnaex5IMhSGljtKap8iSTJUloe8ivLBJkoylKbHvety4&#10;SpLMtRy+6+L8WSBifLaDwGxLbIEAiBr2gRCoGPiBmWgYLNMg7NoEzqBM+AENITPAATstqBgwj8SI&#10;HEyBRQo0VILFkx0dGKAggAAgUDgkFg0HhEJhULhkNh0PiERiUTikVi0XjEZjUbjkdj0CHRNBYQYq&#10;WDIhj8plUrlktl0vmExmUzmk1hgEDgVAAFf7nm0/oFBoVDolFo1Hn70f4iAD2cDvpFRqVTqlVq1X&#10;rEGAYLA4ADI5etZsVjslls1ntFNeQQADpZT5tNxuVzul1u0Mej9fYAHblYSygZPu9lWkDJcDFUDa&#10;8HfEDdcDDsDf8DRcDO0HT8DMEDnUCdkHGcDZkDe0DEsDc0fw8CwsCVkDKtIycGAOD2233G53W73m&#10;930akMjksn3/F43H5F1nE6nk+5PP6HR6VIpVMp1Q6fZ7Xb7karddr9h7vj8nl80Fe1rttv8/t93v&#10;4t5vd9v+B+Eq1oA1YAxMCxaDD0gZCoGLqBlEgYMoGdLMM0ziBs+gQGoG5wAAUgYgoGYKWP2/LXoE&#10;2KjtmgravvEsTRPFEUxUmrgpIkyURXGMZRmmblp2nsaRzHUdo+6qmqfHkgyFIaFu+rywSJJMlSU9&#10;K2LcuElyjKUVvkvi/MAgTBSmgz8v2/oAP+goPIGcLJIG7AAAmhbMoEzaBM6AEIAAaiBhWgZHoGRU&#10;eoGejDIHDrYNkg8SS3QsUICAgAAgUDgkFg0HhEJhULhkNh0PiERiUTikVi0XjEZjUbjkdj0CHRNB&#10;YQYqWDIhj8plUrlktl0vmExmUzmk1hgEDgVAAFf7nm0/oFBoVDolFo1Hn70f4iAD2cDvpFRqVTql&#10;Vq1XrEGAYLA4ADI5etZsVjslls1ntFNeQQADpZT5tNxuVzul1u0Mej9fYAHblYSygZPu9lWkDJcD&#10;FUDa8Lc0DDMDQkDPsLT8DMEDnUCdkDekDBcwQMDQGGgeFgSsgZVpD/g4Bwev2Gx2Wz2m1223jUhk&#10;clk+432/4HBus4nU8n3C5HJ5XLpFKplOqHM6XT6nVjVbrtfsPW7nd73fgr2tdtt/g83n9G+vN7vt&#10;/wPplQ1gYWgbBzkLGEDDcDXEDfqFhegYOIGXSBr2gQkIGAaYG2gZtPmgb5IE44AGcpDDoMWr4Q3D&#10;kOw9D8QJs3SSJMlEQxPFEUpm4idp7FUXxhGKPucpqnxlG8cRyhbsK8sEdR/IEgPEti3LhIMjyREL&#10;1r4vzAIEwUkyjKUpyolSAoAAIFA4JBYNB4RCYVC4ZDYdD4hEYlE4pFYtF4xGY1G45HY9Ah0UAmD2&#10;KmhMH4/KZVK5ZLZdL5hMZlM5pNZtN5xOZ1O55PZ9P6BCgMJgwAH+83VQaVS6ZTadT6hTwIBwA92s&#10;+KjWa1W65Xa9XwAAQUDgA/Hc9LBabVa7ZbbdDHk/X6ABW32ksoGT7fe75fb9f8BgcFg8JhcNh4dI&#10;ZHJZPiMdj8hkclk8plctl4PQ6LR6TmM9n9BoYPU6rV9Fp9RqcnYrJZrRqthsdlbrjc7rd7zs5uV4&#10;GBoGxYG3ouGoGQ4m/4G8oG04G36gJ4GMIGqa+FYGR4GDIG2IGwN13/B4fF48PipJJpR5PV6/Z7fd&#10;7/hUc1RqR8ft9/xBNJVqx+f8/73NYsqzwBAsDNm2q6LsvCBL1A6IAQgZ6oGASBlsgYlouJCBluj5&#10;5oGHyBmgoB9IGaiBhkrZqoGFKBgChZ7oGJTuwfGqfICAgAAgUDgkFg0HhEJhULhkNh0PiERiUTik&#10;Vi0XjEZjUbjkdj0CHRQCYPYqaEwfj8plUrlktl0vmExmUzmk1m03nE5nU7nk9n0/oEKAwmDAAf7z&#10;dVBpVLplNp1PqFPAgHAD3az4qNZrVbrldr1fAABBQOAD8dz0sFptVrtltt0MeT9foAFbfaSygZPt&#10;97QcDPkDXsDIcDCUDd8TJEDW8DacDO0PCcDNMDHcHBsDtEzB8Da8DDMDZ8DGVQYEDH8DVUDLcDfk&#10;DI0DWMDBEDosCdN73G53W73m932/nEhkclk/A43H5HJ5XL5nN53PnlDotHpPQ63X7HZjdTqtX7Xf&#10;8Hh8UGsVks2Z8fp9Xr4Fxud1u959k2ccDDkDHEDZEDN0DSbEMUgZgoGICLlAgYvoGQ6Bj0mAmoGU&#10;aBs2gzQoE0alg2gZyIGZL8IeH0BNggYoPnEsTRPFEUuc4SSJMlEVRhGMZRnGkaxs37pKMpEbx5Hs&#10;fIg7irKxH8iSLIyBPKsqzyPJkmxi9y6LsvCBL1JyHBegZoIGUyBjEgZ6oGuaBKoiTEoExaBQGgUC&#10;osGiBmWgZzIHDKVkkgY2oGe6BhsxjQNEpgioGXSBicgZZofCYAHhMKBgJK1Hp8gIgAAgUDgkFg0H&#10;hEJhULhkNh0PiERiUTikVi0XjEZjUbjkdj0CHRQCYPYqaEwfj8plUrlktl0vmExmUzmk1m03nE5n&#10;U7nk9n0/oEKAwmDAAf7zdVBpVLplNp1PqFPAgHAD3az4qNZrVbrldr1fAABBQOAD8dz0sFptVrtl&#10;tt0MeT9foAFbfaSygZPt9sUcDLkDCcDd0DUUDLsDEMDcEPJEDW8DYMDIEXHMDY0DbUDE8sTUDd8D&#10;O8Hf8DZ8DGV7g4pgbWgbRgYw1Gx2Wz2m12233EvkMjksn3O/4HB4XD4nF43H5ExodFo9J5PP6HR6&#10;UWqdVq/T7HZ7XbsNjstn7nh8Xj21xud1u958kx0cCdcDC8D9oAGsDZUDbED1UOxsCx6BMigTJosX&#10;iBiGgYvsInj5tKgTTtqYSBh6gYcIGZL1wxDMNQ3DjgN2kiTJRDsRxJEsTRPFEUr25ajKRFUXxhGK&#10;GOqqysRlG8cRusSyLMtEcx/IEOvMui7H0gcfI6JrLPIIKBl8gY5IGR6FnQgYKIGB6Bnqhb+gA/4A&#10;G6gZMIWAaBhMySBhEgZ4IGCqBn5BbSNM2RJoGNiBwjAT5SDPigICgAAgUDgkFg0HhEJhULhkNh0P&#10;iERiUTikVi0XjEZjUbjkdj0CHRQCYPYqaEwfj8plUrlktl0vmExmUzmk1m03nE5nU7nk9n0/oEKA&#10;wmDAAf7zdVBpVLplNp1PqFPAgHAD3az4qNZrVbrldr1fAABBQOAD8dz0sFptVrtltt0MeT9foAFb&#10;faT/gd4jxBgbCt8tucCAMDC8DdcLR0DOMDRMDPELJEDW8bvQAc0DE0De1AyrPgYyt6VgZqgbngYa&#10;v+p1Wr1mt12v2FAkMjksn2O33G53W73m932/4E8odFo9J4PH5HJ5UbqdVq/L6HR6XTg1islmtHU7&#10;Xb7m3uNzurSWUDJ/dlQNgbygb6gbdh4DzED4wADMDf0HyMCycCz0CNaFsCAB0oGcKJmy+KHGagYa&#10;IuzrPq+ASBlGgYtIGbaBhQ+zzQ3DkOw9D7oNmkiTJREETRPFEUxVFcWNg4ajKRFsZRnGiIOaqysR&#10;rHUdx4wSxrKs8eyFIcTu+ui7PGgTyyIgxLoGNCBnYgZ9omCKBgQgYdoGYz8MkgZgoGICYGggYSoe&#10;ZyBh7BqBv6ADQK0waBTIgQXIHJIASXJk9K2gIIAAIFA4JBYNB4RCYVC4ZDYdD4hEYlE4pFYtF4xG&#10;Y1G45HY9Ah0UAmD2KmhMH4/KZVK5ZLZdL5hMZlM5pNZtN5xOZ1O55PZ9P6BCgMJgwAH+83VQaVS6&#10;ZTadT6hTwIBwA92s+KjWa1W65Xa9XwAAQUDgA/Hc9LBabVa7ZbbdDHk/X6ABW32ksoGT7fXKTAgp&#10;AwHA3/ExpA2XA2NAx3ByRA1vA2DAyBe4Pg4Ez4GMq25YGGoGl4Ga8FlNJpdNp9RqdVq5/IZHJZPr&#10;Nls9ptdtt9xud1u5jQ6LR77vOFw+JxYrU6rV+Ny+ZzedYbHZbPz+p1etqbjc7rd7z144PshA3JAw&#10;7FwNA3tgIGAtHAsbAsfAsjAsnqMsAMxAs1SwD4YEHqBkQgY8u9AsDQPBEEu81ySJMlEFQhCMJQnC&#10;kKwsvbfKMpELw5DsPIY5CrKxD8SRLEixLIsy0RNFkWwU7K6LsvCBL1FyBFegYoIGE6Bm0jZPIGMM&#10;AwGgb3gA+IAPmAD6tO+78gA/alPA+SBn1IaND/G0tJ8gIIAAIFA4JBYNB4RCYVC4ZDYdD4hEYlE4&#10;pFYtF4xGY1G45HY9Ah0UAmD2KmhMH4/KZVK5ZLZdL5hMZlM5pNZtN5xOZ1O55PZ9P6BCgMJgwAH+&#10;83VQaVS6ZTadT6hTwIBwA92s+KjWa1W65Xa9XwAAQUDgA/Hc9LBabVa7ZbbdDHk/X6ABW32ksoGT&#10;7fTQTA3rAwDgI+M4GzIG/4GAoGSIGt4GwYGQL3B8RAmfAxlTGpAxXLMDk9BodFo9JpdNp5dIZHJZ&#10;PqNdr9hsdls9ptdtt5jQ6LR6TuN9v+BwYtU6rV+Fx+RyeVYbHZbPy+h0elpbjc7rd7z0+12+53e9&#10;3/B4fFENVJJNKPH6fV6/Z7fd76DuqNSPh9ft9+JVqx9/5/fYsSyLMtD/QJArtOqui7LwgS9QNB0H&#10;whCKLoCAgAAgUDgkFg0HhEJhULhkNh0PiERiUTikVi0XjEZjUbjkdj0CHRPCQRYqZE4jj8plUrlk&#10;tl0vmExmUzmk1hoQCwAeraes2n0/oFBoVDolFo0+BwyBYAAb3dFHqFRqVTqlVq1Xg4IA4AAgUBFY&#10;sFhsVjsllswAfTxBIAeTKednuFxuVzul1hjzfr7AAvcDIWUDJ92wWDwmFw2HxGJxWLxmNx0OkIRC&#10;ElEYfx+XzGZzVXCIYAD0bNvzej0ml00xB40BtMezm0+v2Gx2UNBFfAgVrez3W73mmtNLeLIeO94n&#10;F42FvD8AAwcrMv8CwPHjylgZKgaYgZ5i4Egbrg4RhYCgbDgY6g6qgYUgYygfgjyfgZQh7/gbyga3&#10;gZzgb2h7kgYNpoeCBk0gY7oOYCBhegYJIG+jpQfCEIwlCbNMiyZMsrCkNQ3DiYs6z7Qw7EURxIjb&#10;UtWAbWxLFcWRahDaq43EXRnGkWN+ADguHGsdx5CDkuW5rngA6MeoIWDAIGfqBhKgZvom7iBL0gwA&#10;oWVCBiugZzoGcaBk8gYxoGGqByojxUoGKyPkggY4oWGiBgMi5LoGFyBh2hZioGSaBjcg5mvWgbxI&#10;FB0i0IqqAoAAIFA4JBYNB4RCYVC4ZDYdD4hEYlE4pFYtF4xGY1G45HY9Ah0TwiEGKmRGH4/KZVK5&#10;ZLZdL5hMZlM5pNYaEQwAHo2XnNp9P6BQaFQ6JRaNPgeNAaAAG9nNR6hUalU6pVatV4OCAQAAIFQP&#10;WLBYbFY7JZbMAH08QWAHiyHjZ7hcblc7pdYY836/AAMHKzFlAyfdrGsMBB2xAxVA3/DwJA33BwDC&#10;39ioGDIG94OyoGNYHkY8qYGVoGVYGs8hAwTAxXA2BAwHAxjA2hLGHAx5nYWSoG4IG1oOzYGMoGAs&#10;pguNx+RyeVy+ZzalIZHJZPzup1et1+ROJ1POx3e93/BVaTS6bT/D5/R6fVKa1XK96/h8fl84XabX&#10;bbf9P1+/52LwvS+L8wr+pUwiBMCgTzAADSBjOgZNMYxzToUxaBHegYJIWzSBM4gTPI60CBNEgQoI&#10;GWKJhogZloGRyBjm2jbNwjTgIE4SBOIgUKwJHceR7H0fwI6CSJMlEgSNI8kKG7Sdp7JMnSfKCXvG&#10;pinSjK0rywij2q6r8sy9L8wIM+y2LdMMzTPJ7/r2vq/wPNCEQMAEEAAHaBl8gcugACCBvyhLGoEx&#10;6DQ+KKBi8gcSoEfSBlsgZ8IGLKBw2AEOgBD6ENSgRPzxFyBm8gcQgBEYAUQAETokCaBnYgZKoGNk&#10;YIE28PIWV9FoGTbfuC4bioLPJUIGyaBDkgZwoO16BC4gZFoGCqBnkgY+IGTKB0VN9qoMgICAACBQ&#10;OCQWDQeEQmFQuGQ2HQ+IRGJROKRWLReMRmNRuOR2PQIdE8IhBipkRh+PymVSuWS2XS+YTGZTOaTW&#10;GhEMAB6Nl5zafT+gUGhUOiUWjT4HjQGgABvZzUeoVGpVOqVWrVeDggEAACBUD1iwWGxWOyWWzAB9&#10;PEFgB4sh42e4XG5XO6XWGPN+vwADBysxZQMn3axrDAQMSwMiwNLQNrwMVQsCQN9wcAwMwQM2wMZQ&#10;O9QJpQN7QMewNlQMawPKwpuQMRwMsQNUwfYwIrQMoQNYxNPQMwwMdwNjSxhwMeaiFv+BpOBm6Ds3&#10;NQMBQPkQKtwLVwIMwMrwNWQevwLnQIVwNtQNiQMXQMaQNsQMYwN8YL5fP6fX7ff8fSQyOSyf8v/A&#10;EAwE/KcJ0nkBwRBMFQWsKkqWpqnwZCUJwpCqXK0rivQtDcOQ7DyILSta2rfD8SxNE8GLwvS+L8ws&#10;UJWwiBMCgTDusgZxoGDiBjWxSDsigTJoM1KEumAB3oGCSFtKgTToFIaCHAgaUIE7aBFUhbZgA2qB&#10;FmgZusogYLIGHUpIGTiBjKmDhoE4snOO5Llua56BOigQBsYgYSIGIyBl2hZKoGNSBjIgZOoWJaBl&#10;ogZQN5F9HUfSFI0kqT9pIk0p0nTNNU2o0Cp2ntOVDUVRpnBymKdUlU1VVaMQwrrv1ZWNZVmhMQrY&#10;t1aVzXVVRUva+paICBmDE8YgBGYARqADrgBIZ+oOCiBncgcfgBIKCyeg8iyOgUkoVJYASaAACoGZ&#10;aBhggYtIGU6HyzLaM2tKoAWLIqUzWAE22ZN6BOUgTmIM8IAM3OzyIGEKBiGgZgIXcaBH0gZ5IGB6&#10;JvagQTuNXeMIMgKAACBQOCQWDQeEQmFQuGQ2HQ+IRGJROKRWLReMRmNRuOR2PQIdE8IhBipkRh+P&#10;ymVSuWS2XS+YTGZTOaTWGhEMAB6Nl5zafT+gUGhUOiUWjT4HjQGgABvZzUeoVGpVOqVWrVeDggEA&#10;ACBUD1iwWGxWOyWWzAB9PEFgB4sh42e4XG5XO6XWGPN+vwADBysyWkCBsG7SlYQMnwMSwNuQczwN&#10;MQNmwMaQMCQN9wcAwt/wN3wMJQtlQMawNhwMewNpQMXxNUwMrQM4QNfwsFQMYwM8QMPQNI7CB5mB&#10;YmJOWBvXSQMeb/NQNJwM3QfIwIZQNsQMUQNawMmQ8HwN4QNgQNGRPnwIjcrB+n1ev2e33e/1SGRy&#10;WT/D7ff8fn4TidTz9P/AEAwEsKkqWpqnwHBMFQXBiXK0rivQbCUJwpCqILSta2rfC0OQ7D0BrwvS&#10;+GYWTDQ+ljCoEw7gsUg4BIGZzVIGLiBtagTLoM4CEs2gTOoEz6FNCgTRoMdKBgu0yBmIh8bAA16B&#10;CggZYomAyBp6gUqoFF6BK+gR7omJyBlm46BOSgUdIRHgAOagTyoK6IAOmgxwoGlCBBS6iFgmgZ2J&#10;ZIAAR9E9BUHQlC0Moj5JIk07UPRtHUeoz+J3K9IUrS1LplAqmKdTFO09T6MQersu1BUtTVOhMMLY&#10;t1UVbV1PRCva+xLFVXoTFIARWADhAAxaFA0gZxIGfyBgg4rMOXHrPNA0SBiqgZfIGdSBnpZaBWIh&#10;UmyeAEooFKaLFegdugApaBH0gZjImOMyAA0syvRHbmOc6CBzkAAZz4gZvoHLYATQg4IoGdyBj4gZ&#10;C1thCVICgAAgUDgkFg0HhEJhULhkNh0PiERiUTikVi0XjEZjUbjkdj0CHRPCIQYqZEYfj8plUrlk&#10;tl0vmExmUzmk1hoRDAAejZec2n0/oFBoVDolFo0+B40BoAAb2c1HqFRqVTqlVq1Xg4IBAAAgVA9Y&#10;sFhsVjsllswAfTxBYAeLIeNnuFxuVzul1hjzfr8AAwcrMWUDJ92sawwEDEsDbkPQsDPUDYMDH8HA&#10;MLf8Dd8DCULZUDGsDycGQ8DPEDT8DMULVMDK0DKEDWMXZ0DGMDAkDfsfYcDHmeykDScDN0HZsDGU&#10;DAUDysCRMDO0DU8DLUHtcCekDZcDG0TGm8gXXwXf8Hh8Xj8nl8Ehkclk/m9nt93v804nU8+H1+33&#10;/FhpNLptP/L/wBAMBJcrSuK9AcEQTBUFogtK1rat8GQlCcKPyvC9L4vzCwqlbCIEwKBMOgTEokdr&#10;MIWz6EuSADLoEzKFM2gTOoFFKEHcgYIoGFyBmmg7UoE1aBNagTXokICBl+gZ/IGAaWNygTdxo3qB&#10;N+gTgoM4aBOKgTjoFFcugBEyBAcgYdIGZKDnEgYOoGC6BnUhYGTegYEu5Dk7zxPM9T2qD0JIkyUT&#10;5QVB0Io75J2ntC0VRdGJm/amKdRtJUnSiMQKrqv0rTVN04hUHLYt1O1FUdJwuva+r/D9SITDwARA&#10;AERABEiIgmgZ2RRKcWRPGDOTshARsQga9IEAsfNUgZ72Eh7aoFOqDCmgZXSc3VfIPFcqgBK6CyyA&#10;EtgBMEVoIDaBnJWyBgs5FeoFGIASWgTToEUKBhOgbYoEBSBjKgZOVXfqCoCAgAAgUDgkFg0HhEJh&#10;ULhkNh0PiERiUTikVi0XjEZjUbjkdj0CHRPCIQYqZEYfj8plUrlktl0vmExmUzmk1hoRDAAejZec&#10;2n0/oFBoVDolFo0+B40BoAAb2c1HqFRqVTqlVq1Xg4IBAAAgVA9YsFhsVjsllswAfTxBYAeLIeNn&#10;uFxuVzul1hjzfr8AAwcrMWUDJ92sawwEDEsDbkXQUDPsHAMLf8Dd8DCULZUDGsDx8OTkDMcDUMDM&#10;EDVMDK0TfsDnsCb8DNsDYswYcDHmayEDScDN0HZsDGUDAUDyMKVkDKcDQsDPkHHsDVEDDULe0DQc&#10;DRGC7HZ7Xb7nd73ekMjksn7/l83n9HfnE6nnp93v+HxsNJpdNp/y/H5/X7l1arivP5AMBQHAiILS&#10;ta2rfAsFwZBr5LwvS+L8wsHQrCz3hCgYNtUgZowvD8QRDEURqk8KSJMlESRVFcWJ+9adtXFsZRnG&#10;iVPopinRrHUdx4iD/K6r8eyFIciIFA62LdIslSXFcIL2vq/oEwMmSpKsrSulSAiAACBQOCQWDQeE&#10;QmFQuGQ2HQ+IRGJROKRWLReMRmNRuOR2PQIdCsEBxilQIjmPymVSuWS2XS+YTGZTOaTWGBAMhOBO&#10;l3zafT+gUGhUOiUWjT4ZBsEgAEOh00eoVGpVOqVWrVesVmtVuuV2vV+wWGxWOyWWzSp6P19gAhuV&#10;eLKBk+z3O6XW7Xe8Xm9Xu+X2/X+HSGRyWT4DDYfEYmrTidACeYrIZHJZOZUml02n5TNZvOZ3PZ/Q&#10;aHRaPSaXTYe02u22+46ePDGBhWBs2Bu2Lg6BjiBviBsLXaciwN/QNe7+ahiBi6BtKBujS8GBNPm8&#10;bqdXPYKSSaUdbud3vS/GTue9/yeXzRrLUynef2e33e/4fH5fP6fX26m2W64QK5faCP2AAmoGI6Bl&#10;0i4aIGZaBnCgYQP8v59N2gbcQeiQsoGUyBiugZVNCFSBmogcBIEWqCICgAAgUDgkFg0HhEJhULhk&#10;Nh0PiERiUTikVi0XjEZjUbjkdj0CHQrBAcYpUCI5j8plUrlktl0vmExmUzmk1hgQDITgTpd82n0/&#10;oFBoVDolFo0+GQbBIABDodNHqFRqVTqlVq1XrFZrVbrldr1fsFhsVjslls0qej9fYAIblXiygZPs&#10;9cuECJsDI8DXUXGkDZcDcMDEFzwlifUDfEDB2FwhUgadgZggavxkYDMDc0HJkDWuVz2f0GhmUhkc&#10;lk+i1Gp1Wrws4nQAnms2Wz2m1qtJpdNp+23m932/4HB4XD4nF43H5HJl9ptdtt9x5UquoAu8CvMC&#10;vcWvsCv8CwMCwfR8UDw8CxMCxfj9UwAUDN0DRsDf8DAcDzcCzvr/X742kkiTJQ/kBQHAiZtcnaew&#10;LBUFwYjzcKYp0GwlCcKQrC0LwxDMNQ3DiBuYti3OmuUOoI6bqgA64AOyirtgA7oAO+ADwoa9qBC4&#10;gYaoGeKBlKgZroeBSBhmvyBrWgQ1oGE6BmYgZPoWLaBh0gZtoGSCLgIgYzIGFaBnKgZLIGeCLgKg&#10;YwoGFyBnYgZQIGcCLgagY1IGDqBluzjyMQxSJiigYfyKgZYoGYiHgRHCBmnHSBi+gYbIGayBkwgZ&#10;+IOJKB0qgR1IGSdEokBaBi6gYWT+gRkoGVaBn6hYKIGFMfTSg4eoG3YAG0gYdoGKc8IEUVHKuciB&#10;g2gZsU/IiBPuAD8oEgKAACBQOCQWDQeEQmFQuGQ2HQ+IRGJROKRWLReMRmNRuOR2PQIdCsEBxilQ&#10;IjmPymVSuWS2XS+YTGZTOaTWGBAMhOBOl3zafT+gUGhUOiUWjT4ZBsEgAEOh00eoVGpVOqVWrVes&#10;VmtVuuV2vV+wWGxWOyWWzSp6P19gAhuVeLKBk+z1y4QImwMjwNdRcaQNlwNwwMQQsdQNhQMBwt/w&#10;OewKdQoWQNpwMgQNe4iFuOBiHGQMGwt9QMIQN7ws3QNHwMBYqBpqBmiHmKBpvVayBMiB4WHFuBqL&#10;awpxQMMwN8QMHQsTQNpQMDw914KBvaDiSBtuBkyBq3maCBg/AQMLQt/QMXwNqQtaQMlQMAw9+QMI&#10;wN6QcswNTQMrwNVb8AP3eoGIiBg02wAFYgYrKmta7IGXCBhGgZuOugZarnCsLQvDCqpCkaSpPDMP&#10;xBEMRRGm6cp2xsSRTFUVxYsSkqWpqnxbGcaRrG0bxxHMdR3Hkex9H8gQutK1raXhZoGKSPvfIKBr&#10;qAC7oE06BGSi4UoGUDvoEwaDAugZ0IGeCBh2gZrIOTKBjKgZmoGGqDsigTJoMSyBjWg5nIGGKBtC&#10;gRcoGJyDkwgYzyugYwoOITLIGb6Bhc+SDwagS8oEMzZoOI0GIG56BBtLIANWgTtIEKC9Lwg8BoEc&#10;qBnO8lMoGCs1IGDqBnm4yDu8gR2oGxaBCXUiDDygZDIGcyBg8gb/IE6iBOsg0nCogcFAAS7X0cgR&#10;tIGHyBnqgY1IGSqBmNMSDjAgZPoGYKB0QgTxoMP6BkAzqBAk+j7Pw/T+WQAFdgBVKBTGgTgoEDDq&#10;oGBiBuTZatwegUIoE7CBQpJmJYniiIQ2kiTJRiuN45jqtJwx6eY9keSZKo8XqYp2TZXlmW5dl+YZ&#10;jmWZ5pmqxyGti3JayqBXRIEnSglzAy0g5sYOgYbr8h5roGFE2IGZiBzeAE4gBRaBBEhYDIGfN4gA&#10;CiB3YhN9r/TaDnUgewIFgyBOkhVPgBtCBOOgWtoMaqBhUgd5oFFCGaYgWnbnWblalvKB6MhW1ABG&#10;QAW3waDEcgY4z8gcjocRiBjndKBl+gdlABZgAbcAAFoXV6Bbkgr2oV1gASWAHXbggjfIE+qBAKiZ&#10;3Pg9l6IE+6BPygT9oFuF8oIBGuIWJCBlugYooGWGFQhCWIIIgICAACBQOCQWDQeEQmFQuGQ2HQ+I&#10;RGJROKRWLReMRmNRuOR2PQIdCsEBxilQIjmPymVSuWS2XS+YTGZTOaTWGBAMhOBOl3zafT+gUGhU&#10;OiUWjT4ZBsEgAEOh00eoVGpVOqVWrVesVmtVuuV2vV+wWGxWOyWWzSp6P19gAhuVeS0gQNg2eUrK&#10;Bk2BnuBs6LiWBpKBuGBiCDvaBvKBhiJhyBuOBnyBoWBiyBtOBnaBouHv+BquBlbNwNowMYQfOQJi&#10;QMexNJwM2QMBwMGwOewJ9QMERM5wNGQM1wNLQN5wPDQILxN8wPkwIHQd+bCB0uBPiHiOBtyBsKBj&#10;+BiSBtuBtiBimFgeB9SBacAAKHvCBg+B+z0xudQJtQMJQMAwcswNTIGK6BlU+KBn6gbboE8yHBCg&#10;ZvIGMiBk6rbrIE7CBCYgZarpDcOQ7DyqpCkaSpPD8SxNE8URSm6cp22sVRfGEYxksSkqWpqnxnHM&#10;dR3Hkex9H8gSDIUhyJIsjQ6tK1raXi7IEJ8jpbJoALwgQjoGXSLhogZlsCwbnOugYUIu9RPoGMTJ&#10;sqgYqoGVjQoETiBjLNwANGgTSoM9SUgogbmoFByBF6gYiImHiBmG4DfIGtaBHEgcKIiayBsY5jTI&#10;GdqBz2iU+gAeLzui7rvoHKUnoVBQAPQAD3IECKHxcCECPmgzFIEOqBi0xNKoM/aBV2gr+oE/6BQC&#10;gUBoE+QAQMgRzIGDaHsIgRvoGMyBk3CcwQvDMoW1bduIjEKSJMlFu3Hclyq0nD6p5c113Zdqjxqp&#10;inXded6Xre173xfN9X3fl+rHJK2LdUd/IXKUqABKyBSwi0tIFLiBMEgVnoK58KzDMdqWlNCBMsgQ&#10;ooGWE5zggU5Ic9U6gBO6CvU1KBFijZMIGCsGoGXyBiGibuIEYCBkigY4UUgdGoFR6IGfR0+VyAB3&#10;IG+qIvggVVU4gdXoE7yBPAgRWoGKjy09qKB1Yh1XVgAD1a6gRUv0gZrr2gZmIGWjsoGDW1oNX4AW&#10;CAFhgBYr1wKgZy0lZyB2igVpoFaqtUfCwAQwgUNIGgKAACBQOCQWDQeEQmFQuGQ2HQ+IRGJROKRW&#10;LReMRmNRuOR2PQIdCsEBxilQIjmPymVSuWS2XS+YTGZTOaTWGBAMhOBOl3zafT+gUGhUOiUWjT4Z&#10;BsEgAEOh00eoVGpVOqVWrVesVmtVuuV2vV+wWGxWOyWWzSp6P19gAhuVeLKBk+z1y4QImwMjwNdR&#10;caQNlwNwwMQQd6wN5wMMRMRwNuQM7wNFQMWQNpwMowNYQ9/wNOQMy5qBtGBjCD5uBL+BkKPg6BvG&#10;BveBgqJnaBomBmaBpuBvKBviBhaJvaBvyB6yDcSBAKBgvXw8SQNtwNewMiQPnwLowJWwMqQsD72B&#10;vCBhGHz2BBCB8rk+GBgyBhuBuaHu7xwMAwcswNTQMrwNVPSgZ+oGcqBg4h7BoEb7btyrbFoExqBC&#10;YgZarnCsLQvDCqpCkaSpPDMPxBEMRRGm6cp280SRTFUVxYsSkqWpqnxbGcaRrG0bxxHMdR3Hkex9&#10;H8gQutK1rat64yClq6gAu6BLygS9osvqBL+gTAoFBCCwVK6BhkgZnofKwAA6gaUIEZLJMoyzMNAg&#10;TOoEz6HNMADRIE0iDNggQEIGB7dofLQASw9QATkaiBhWgbvoEfSH0KgVDoE2SBTwAEvzqgYYoGaC&#10;FgIgZ8oGwqBOMgpHIGOLqOkh5DIGPLUoG1CBOuADsgA7aBO6hVEgA3yBPEgTyIdFD0PWgQKIGdSD&#10;vuhwVIGatkPw/T+P9ACBQEgUCIFAyHSxP7cIE3StQcAEIABCSBQpJF0XTdSIQ2kiTTLdd43leasp&#10;wnQAJ5el9X3fijxepinX7gWB4JguDYPhGE4VheGLHIa2LdJS5YahUlSYAEnABKCKykAEqABMMsII&#10;DL4oHFAjIGZiBqWgQ/McgZmoGGqDsmgTKoEy6BMzOLOM9Nk5tGg+JgBnYAWOgQfIGbLYoHVSBDeg&#10;ZcoGJCD6pcyBnYgYgIGa72oGSKBjEgZhIGH6DgbPqBHagYgzSgQNIGXCBhawzioPYQAPkgWWLYgZ&#10;fIGAaBi6gZP5KgQPuG6zoIHWoAVuhNc12AFegBX6G2DaYAcCgUUPcgWO5ig2ZoEXe7IFZIAdQgj8&#10;oE/aBP6gT/2GAFqgBa4AWyhttwXb0GsYgdygBc6BICCAACBQOCQWDQeEQmFQuGQ2HQ+IRGJROKRW&#10;LReMRmNRuOR2PQIdCsEBxilQIjmPymVSuWS2XS+YTGZTOaTWGBAMhOBOl3zafT+gUGhUOiUWjT4Z&#10;BsEgAEOh00eoVGpVOqVWrVesVmtVuuV2vV+wWGxWOyWWzSp6P19gAhuVeLKBk+z1y4QImwMjwNdR&#10;caQNlwNwwMQQskQNaQMBwN7QMD4iBs+BjuBveDiyBtOBlGBrCHv+BpyBmXOwNowMYQs5wNFwMA4q&#10;BgiBgKBsmBkHJwsvwNQQd6wMFayBq+BlKHkO9bGBvSBgyBuDl4yBg6Fi+BsWBguBvnkQIC4CBjeB&#10;0+DCSBtuBq2BlSF42BPiBvCBhGHz2BBDtgDPQIpwNVwd3IGAznoER6BhWvDoIEfSBiygZTIGK6Bl&#10;U+5+oGcqBg4h7BoEb6BjMgZNq2EaBm4gYmIGWq5xTFUVxYqqQpGkqTxbGcaRrG0bpunKdvpHEex9&#10;H8gLEpKlqa8UgyPJEkyVJcmSbJ0nyhKMpSnKkVLSta2reuMqpaAjgIEfiBvyirWoFLyDLWhzZIEH&#10;CBiSgZzoGUKBt6h0ygBM4ATCgUxoY7qBH8gcKIdP78IHPaGsSgQiIGH84Q+gb3ItNYANsgTjIFEi&#10;BFGgc0orSk3oEHjzoGZiB0KglPIZO4SoGLDXIES86InQsx0RPyD1UhdUU6hdFAALSBhSgZjoGW1B&#10;McgVKURMdKV/QYAUCg1eIFXVCWRQCv0LZkuW7b1voiHQWgWDxiiyC4fXBdV13YrYHAs+wBHYeN23&#10;re17qOFoMMaBB1nZfGAYDgSWVsAE74HhGE4UigAn+zwB4PheJYnih6H4tYhG6Wq6gAuWKY/kGQ5E&#10;qSAggAAgUDgkFg0HhEJhULhkNh0PiERiUTikVi0XjEZjUbjkdj0CHQ3BIdYprCY6j8plUrlktl0v&#10;mExmUzmk1hgRDAQAAVdTjm0/oFBoVDolFo1Hn4HDITAD6c7spFRqVTqlVq1XrEGfoIA4AVLxANZs&#10;Vjslls1ntAAEwRBQAFr2edpuVzul1u13hj1fr7ABJcq3WUDJ94wmFw2HxGJxWLxmNx2PyEOkMjks&#10;nyOXzGZzVXnE6nk+zeh0Wj0kxpVMp1Q0ur1mt10Lrddr9h1+12230lrttvuO432/4GGvV8v2AwXB&#10;5HJ5XLsxngaNmgygba5nV63XhOTkkmlHY73f8Eezs7nvh83n9ET09Np/p93v9+xr1g+H1+3m3Vuu&#10;H3/n95Dhr6v7AoEwb/IIWDjo0fiBjegZMIGfyiBCgZvIGOaBkc0o3IGSKBh+gZhLoC6BnQgZQIGM&#10;MDIoXaBiIgYCoHBaLA6gYVJoYiBnqlKAgIAAIFA4JBYNB4RCYVC4ZDYdD4hEYlE4pFYtF4xGY1G4&#10;5HY9Ah0NwSHWKawmOo/KZVK5ZLZdL5hMZlM5pNYYEQwEAAFXU45tP6BQaFQ6JRaNR5+BwyEwA+nO&#10;7KRUalU6pVatV6xBn6CAOAFS8QDWbFY7JZbNZ7QABMEQUABa9nnablc7pdbtd4Y9X6+wASXKt1lA&#10;yfeLKsMFA1/A3NCwFAwrAyJB0vAzVRBDA25AzpA0fhIuboGkYGP4GwroF4G6IGoIGYc9r1zkIHXY&#10;E/Nft9xud1u7LIZHJZPvOFw+Jxd3OJ1PJ9xuZzedz7FSqZTqh0Ot1+x2ZbW67X7D2vB4fF44fa7b&#10;b7j5PV6/Z0L1fL9gMP7ZXhoFg4ESoGt4mHIG5aCu++iitAgTRIE0iBNMubUIE1SBNYgTXQHCkKwt&#10;C8MKI3ySJMlEMw/EEQqG5Cdp7EUTxRFKYOkpqnxVF8YRiibuK8sEZRvHEcoO8y3LhHUfyBFD3r6v&#10;7AvvIKEPsAD8AA/SBP4ixTIGLKBhkgZnoXAQGoGAyDnygZ6IGf8soGBCBr42qDgSgZ/IHL6BAigc&#10;BHfMSFzWgS2oFAR7oGeqNgZMqBn6gZ4IGNrQtG0qqTMgQFoOeKBqZBzVtah7GoFLaBS7NKBPSADb&#10;IcAqBgIgc+IFS4AAegYBoGe1WoWnSBVEgR8IHTyKNoAE8gBUiBUGgVTABYKGVzVFhzlQKBTeAE20&#10;xZIATQAB5TYtKAiAACBQOCQWDQeEQmFQuGQ2HQ+IRGJROKRWLReMRmNRuOR2PQIdDcEh1imsJjqP&#10;ymVSuWS2XS+YTGZTOaTWGBEMBAABV1OObT+gUGhUOiUWjUefgcMhMAPpzuykVGpVOqVWrVesQZ+g&#10;gDgBUvEA1mxWOyWWzWe0AATBEFAAWvZ52m5XO6XW7XeGPV+vsAElyrdZQMn3iyrDBQMlQNbxdJwM&#10;2QMhQNfwcjQNWQMGw9wQMXwN5QcQwNvQM5wNHQd9QNmQNwwMsQdgwMgQMCQNMQMxw9Z66BvaFgOB&#10;rSBkiF6OBKWBn2Bj+BsKkHuBoOB2GDP6BlbLQNQQMwwsfQPAwIHwt8QMwQNUwvTwI4wMYQNiQMGQ&#10;s7QNNwNhwMWQtWwMqIW6gAEkgY1IGASHvugQzIWXaBiIgYCoGfiBhm1SBiG5LZIWeDOIGcTCRBEM&#10;RRHEiYpCkaSpPEsVxZFsXRegycJ0nifRhG0bxxHKzqUpinKhHUgSDIUhpkrauq/AMiSVJcmSaiS1&#10;rat64ydKkqytIi9L4vzAMPK6WMMgTBoExKBMWiUAnKgYMwhCSBhMgZrIHKYAP+gUPoE+aBDogYtI&#10;GdqBgo0DRNI0zUM8gYJIGS6BgugboIEbLFOGgZTIGQ6BtSgU6gAQqBmegYZIWZCBhugZQoGRaBq6&#10;gUEgAzqBOAgTmIE5yhjWgZKQ8/yBnqgY0oHW6BQC7aBO6gzvoEYCBnugYuIGaiBg8gZToGCqBiyg&#10;ZUIO9YAPagU5lXRSBqYgT+oEBCBm7XSBD4gYDUogYOIGHiBmKg5R2agd8IERtloGD7soEByBirgK&#10;CwagUHoFCKBQmgUKoE1aBTSgR8oGNCBx+AFjAANt/IEtsvZFkeSMJE6SJMlGS5XlmWrHGSdp7l2Z&#10;5pmqkR4pqn5tneeZ6lkjK8sGfaHomiovKC3Lho2l6ZpteL2vq/n+ljZ1pK8wABMQATIAEzIaCKBm&#10;igYOoGdaBgsg9tIEK9q4yh+KAADTp0EgTjAA0qBW4glMgBhi1IGbaFhKgZtOCgYmoeOqBkUgYVIG&#10;a6BhigZm8IgYUIec01OW5qgQPhqD1iAGpoUUiBi27TuIPwKBBIgeB2+hdVgAeKB9GAAE22gdvAAW&#10;KBighZCUcgZqv0heVABeyBXCgTsIN227BGh4MIGc6Bk0gYzoPhAAYVvs24fCyBM+8SH4kAGIABJK&#10;soCAgAAgUDgkFg0HhEJhULhkNh0PiERiUTikVi0XjEZjUbjkdj0CHQ3BIdYprCY6j8plUrlktl0v&#10;mExmUzmk1hgRDAQAAVdTjm0/oFBoVDolFo1Hn4HDITAD6c7spFRqVTqlVq1XrEGfoIA4AVLxANZs&#10;Vjslls1ntAAEwRBQAFr2edpuVzul1u13hj1fr7ABJcq3fEDeMfKMDY94lKwgZPj7igY0gbrj4Ggb&#10;SgYngdhgwhgbegZzgaOg76gYFzMPTUDMsDE0DbcPDsDx0CX8DIUDQkDPcDD0Dn0OPkDQcDH8DYVA&#10;CMDd0DRcDO0PDcDckDUEDMMDDMDc2Cgc6iS0gZLgY4gbJ0MDOMDKUDV8LJMDW0DRkDOsLC0DdMDY&#10;MDIEf+6BPygRSIGLqDl2gYiNKgZ+IGGaBmYgZioGHiHlSgYrIGrqBNIxEOw9D8QRCliQpGkqTxFF&#10;EUxVFcWIMnCdJ438WxnGkaxssylKYpyoRvHsfR/ICZK2rqvs1IMjyRJMlImta2reuMlyjKUpyCvS&#10;+L8W5ZMXKiWsUgTGIE8CBHCha+IFGUIIE46LCGgYitYgYSoGFCBgIg8jIIziBM8gTQIE0SDQ4ADT&#10;IFPCFxkDiBmxBaHgEgYVIGfs6oGWKBic06JNugReuI4ygP62j1PYh62oEerqOsgYboGZCBtSgQzo&#10;mNCBkugY1Vo86BPSgTyIE8yFTegRdIGOCBkihYKMi/T+IWBaBiygYbIGEU5oGDVMAAUqBi5A0EQU&#10;gUGIFByBTSAFaoFW6HW0gQtIHZyBHtLl5Xnei7RIkiTJRet935fqxxenae39geCYKpEcqap+DYXh&#10;mGpZIavLBh2J4piqLyaty4YtjeOY6gcrL6v8tS/jyFy8AEwAAJSBlumAHs6gYJIWazhIGP9q0Kg8&#10;9ABPgAT8AFAILQVCABQyFHpdyBm0gZ/I2FKBlygYjWwiFxgBcrizUoFLoFSqBPEgT4ocyiBHzVCB&#10;OugQe08gREoGPCJ24gRRoGNyBknXIAV2ADIIEZqF2CAFhoEN6BklZFlIE/aBVAgozIGStJoNcIAF&#10;c3TXIHdYAbkgsDoFBKBaJymrXLvCBbtdSB3agV3gBeKsICCAACBQOCQWDQeEQmFQuGQ2HQ+IRGJR&#10;OKRWLReMRmNRuOR2PQIdDcEh1imsJjqPymVSuWS2XS+YTGZTOaTWGBEMBAABV1OObT+gUGhUOiUW&#10;jUefgcMhMAPpzuykVGpVOqVWrVesQZ+ggDgBUvEA1mxWOyWWzWe0AATBEFAAWvZ52m5XO6XW7XeG&#10;PV+vsAElyrdZQMn3iyrDBQMlQNbzBmwMZQM5wNHQ9swMTQOwwYQwNvZDJQd9QMC5iHs+BjCBhiBu&#10;mPpyBmOBgSBv2Hk2B4GBD+BsKgZuBZ2BGmBpiHg2BvKBqCBmGBiuBtSBsGBkCJoqBnWBlCBrHPwI&#10;4wMaQPGwoiwNdQM3wNJQsKQN19HpwMGQO4wJ4QMWwNyQvMgB/IGUqBi4g5doGIjRIGfiBhmgZmIG&#10;SaBjch8AoELSBgWgZ7MJDcOQ7D0PpakKRpKk8QRNE8URTFSDJwnSeJ9FcYxlGcaLOpSmKcqEax3H&#10;kex8mStq6r7+x/IsjSPJCJLWtq3vrJMnyhKMfL0vi/MAw8pJYwyBMGgTEoExaVgMgZ8NIgUiIWBK&#10;BncgYETMgrfAA4AAMigTJoM0KBNHM6HjO4aBi6gZSIeFKBy2ABcPQgYrIGVKBkMgY9oe5SBC+gbd&#10;IE3ifzUgUNIEazmofBiBQcgVKAA5k9IG+6BLbPiJG0gYRoGB6Bno7oAO+gTwoE8aEvKgTzoE9KBP&#10;WhT2oE96BOkgTqIEMqBk0gZFoGOyH1SABPIGVCBizAkDQQgUFIFUYAVKAEIIFCSHQoAELIFDFOyz&#10;ed6Xqu0RJIkyUXtfl+38scWp2nt/4JguDKRG6mqfg+GYbhyWSCrywYfimK4si8lrcuGL45juPIHK&#10;i+r+3AAS7j6E0Pk0vgBMKXVveCBq6gU8oTRKBCOg80IFOM5zqAE7oLmk9gBnSEuMgR3oGf6Bg8gZ&#10;zoWcSBg6gYVIGa6BgGgZ1IGB1QoFWKDNQgRltjS7dqIViBimgbhIE4iFHjrjkuWg5OoGMUAQEhdr&#10;IERCBm4yyD6BXQAV4AFfIRYAAWEAFiABYyE2QAFlABZgAWcAEDoFAtM7MhWmoEbCB04AFDijb6Bc&#10;0AGh3GAFy3PdIAXWht23eAF4gBTyroCAgAAgUDgkFg0HhEJhULhkNh0PiERiUTikVi0XjEZjUbjk&#10;dj0CHQ3BIdYprCY6j8plUrlktl0vmExmUzmk1hgRDAQAAVdTjm0/oFBoVDolFo1Hn4HDITAD6c7s&#10;pFRqVTqlVq1XrEGfoIA4AVLxANZsVjslls1ntAAEwRBQAFr2edpuVzul1u13hj1fr7ABJcq3WUDJ&#10;94sqwwUDJUDW8wQEDP0DsMCakDAUDFUDdUDbMDHsDBMDfEDEMDb0DOcDR0HfUDAuQiZFga2gYE0E&#10;DeUDC0Df8DSsDNsLD8DbmzgbxgddgXIAC6gZHgY/gbComtgTfgYbgd8gTwgYV0kDEUDUEDMMLcUD&#10;DsHcMD4MGqEC70K1MCOMDGkDZsL2EC5kCN6BkkhYKIGdaBmCgYgIOuKBAY7KBmOgYYIGBqBlUgYr&#10;oGZ6Bhkg5doGIjWIGfiBhmgZmIGSaBjch5SoGLSBgWgZ7MJGkaxtG8cJakKRpKk8cx/IEgyFIaDJ&#10;wnSeJ9IklSXJkmrOpSmKc98nSpKsrSumKtq6r7IyxL0vzBMKJrWtq3wXMU0TTNUrr0vi/MAw81pY&#10;NKBhfFCBmqmgqIGMruoHKZWoGTKBhsgYxIGV6BlygamIEQqBlYgZeIO3qBAGgY0IunVHQi46BvOg&#10;RHoGYaJragT5gBDiBHqgZLIGyb/IGRqBm2qg+uagdLoFSaBEHAEHoGUKHxegQutwgZ2oGVaBk43S&#10;Fz2gUQIEQ1PoWFKBv+gRUoGX6FxigVZoEbTUIOyqBEQzjiIEzdz1egdRIEz6BDg2tYoFa6BDUgZ/&#10;IGDyBj1biB22h1DoFQqBN+gTtTlhmG4cukdpIkyUYfiuLYuscjJ2nuMY7j2PqRKCmqfkGS5Nk6WS&#10;0rywZRluXZei8yLcuGYZrm2boHNq+r+wKBMHnGgaDoWhqMgIgAAgUDgkFg0HhEJhULhkNh0PiERi&#10;UTikVi0XjEZjUbjkdj0CHRCBIaYqACo0j8plUrlktl0vmExmUzmk1hgEDAUADwc7xm0/oFBoVDol&#10;Fo1Hn4UDQNAD/c7ppFRqVTqlVq1XrEGfgHA4ARzpe9ZsVjslls1ntAAFIUCIAFr7f1puVzul1u13&#10;hj2fr6ABhcywWUDJ94wmFw2HxGJxWLxmNx2PyEOkMjksnyOXzGZzVXnE6nk+zeh0Wj0kxpVMp1Q0&#10;ur1mt10Lrddr9h1+12230lrttvuO432/4GGvV8v2AwXBjYagYsmi6gYIgY+gb/ga7j4rgYbgb0gb&#10;GjY2gYQgbLgbvhYOgYugYP7cDaXloBogZUmhE5H3/H5/X7ueTkiTJQ/kBQHAiXs6naewLBUFwYjb&#10;Tqap8GwlCcKIO2KvLBCsNQ3CbdLcuEORDET8uGvq/sCgTBxGAAwIGT6aACgYQIGb6Bt6AABo+DCB&#10;nEgcYoEF6BmsiYYoGZj4IEnSFEEgY8oGAiFxuSKBjkmgrIGIqaDLFcuJggKAACBQOCQWDQeEQmFQ&#10;uGQ2HQ+IRGJROKRWLReMRmNRuOR2PQIdEIEhpioAKjSPymVSuWS2XS+YTGZTOaTWGAQMBQAPBzvG&#10;bT+gUGhUOiUWjUefhQNA0AP9zumkVGpVOqVWrVesQZ+AcDgBHOl71mxWOyWWzWe0AAUhQIgAWvt/&#10;Wm5XO6XW7XeGPZ+voAGFzLBZQMn3is22BB+HrqBhWBluBtaHtCBiCBt+B3GBAOWFiBqeBueBhuBv&#10;+HvmBgaBhOBu6DmWBpqBuSBjmBu+Bg+BsiBh2Bn2BoTCcHhcPicXjcfkcmVyGRyWT8rodHpdO7Ti&#10;dTyfdTtdvud2kUqmU6od7yeXzeeNVuu1+w+j3e/4fGC2u22/MfL8fn9cm9Xy/MAwT9qEcyBgygYa&#10;oGZiJsogTLIE+7NJeZqBhkgZIIGOKFmwgYToGMiBk6hcCIEnSBASgZ+oXCIAHqgZ6IHEsBRlGcaR&#10;rG0bqI5iSJMlEcR9H8gJm6ydp7IMjSPJCPvApqnyTJ0nyghb1K8sEoytK8rvoty4SxLsvR8/q+r+&#10;wKBMHL6LRGAEDIFBCBQUiUGABBwAQgmAHIHNIFoGGKBskgQ6IGRaBmCgYgIWrqBHggZ5oGCyJnRR&#10;qBgFM9KSQgKAACBQOCQWDQeEQmFQuGQ2HQ+IRGJROKRWLReMRmNRuOR2PQIdEIEhpioAKjSPymVS&#10;uWS2XS+YTGZTOaTWGAQMBQAPBzvGbT+gUGhUOiUWjUefhQNA0AP9zumkVGpVOqVWrVesQZ+AcDgB&#10;HOl71mxWOyWWzWe0AAUhQIgAWvt/Wm5XO6XW7XeGPZ+voAGFzLBZQMn3jCQRzQMMwMawNmRMQQNv&#10;wO4wIBzQmwPAwJ6QOUQJqQMCQMEQN8xPRwJ8RN4QMCwMF4XYbHZbPabXbbfcRiQyOSyfc7/gcHhW&#10;mcTqeT7h8nlcvmUOlUynVDm9PqdXrRWt12v2Hr93vd/wWu22/J+Dzef0be9Xy/LBawMrx/uADy+m&#10;FYeBYmBYuBY2JMegTIoE8rKp+XaBiIhYOIGcqaC6gZRIGZaBhs+0LQvDEMw1DajN2kiTM7DkRRHE&#10;iZOKnaexLFUVxYj7nqap8WxlGcaIW7KvLBGsdR3HbxLcuEeSDIURPWvq/paICBmDFT8AA/QAP4AD&#10;/IjAAAQE+iBwKoR/oOVCBiymgToGaTWIGByBs3Ic1RagIIAAIFA4JBYNB4RCYVC4ZDYdD4hEYlE4&#10;pFYtF4xGY1G45HY9Ah0QgSGmKgAqNI/KZVK5ZLZdL5hMZlM5pNYYBAwFAA8HO8ZtP6BQaFQ6JRaN&#10;R5+FA0DQA/3O6aRUalU6pVatV6xBn4BwOAEc6XvWbFY7JZbNZ7QABSFAiABa+39ablc7pdbtd4Y9&#10;n6+gAYXMsJaQIGwbxQXNAwzAxrA2ZExBA2/A7jAgHQCpA1XB33A67An/LMTAm9AwRAxtA2XhdVq9&#10;Zrddr9hsdlL5DI5LJ9nud1u95dpxOp5Pt7w+JxeNSKVTKdUOPzedz+hGq3Xa/Yej1+x2e1BbXbbf&#10;k+34fF49ler5flgsoGT/JQsPAtCAMXAsbEsfAsjAvBlZmDoGdqDkigY5oGeiBqYjwcoGYqDh0gZk&#10;PbCMJQnCkKwsqzapIkyUQvDsPQ+mbfp2nsQRLE0To+5KmqfFEWxdF6FumrywRhGsbRs7q3LhG8eR&#10;7DrzL6v71IE9kfIs94APi+YAPqiL7gA/IAP2mD+AAZ6BhagYxIGUKBm6gcnj2gZDIuNKBksga+IE&#10;GaBmpI03yMgIgAAgUDgkFg0HhEJhULhkNh0PiERiUTikVi0XjEZjUbjkdj0CHRCBIaYqACo0j8pl&#10;Urlktl0vmExmUzmk1hgEDAUADwc7xm0/oFBoVDolFo1Hn4UDQNAD/c7ppFRqVTqlVq1XrEGfgHA4&#10;ARzpe9ZsVjslls1ntAAFIUCIAFr7f1puVzul1u13hj2fr6ABhcywWUDJ94wkEc0DDMDGsDZkTEED&#10;b8DuMCAcwRkDOcDXMDJEHx8Cb0DfkDFsDbMPQMDP0DqECFEDeGF2Wz2m12233G53UxkMjksn3fB4&#10;XD4lpnE6nk+4vL5nN51DpVMp2t5/V63X7EUrddr9h7Pf8Hh8Vrttvyfi9Hp9W5vV8v2AwXroWHgW&#10;JgWLgWNiWfAGRgTzsqlYSoGbSBnsgYJIGfKFjagZJIGdSBgwgZ/oOKSBlagZyIGESBn2+UQRDEUR&#10;xJEq5N6kiTJRE0WRbFyZuOnaexfGkaxsj7oqap8bx5HsfIW7avLBH8iSLIryLcuEjSXJkWPavq/s&#10;CgTByaiz6AA+wAPwAD9Ii/j/AA84eI2Y6BgWgZ1oGAyBh+gZioma6BtegRIoGOCBgKgZ2zMgYmNg&#10;i5kQpKtBxcgIgAAgUDgkFg0HhEJhULhkNh0PiERiUTikVi0XjEZjUbjkdj0CHRCBIaYqACo0j8pl&#10;Urlktl0vmExmUzmk1hgEDAUADwc7xm0/oFBoVDolFo1Hn4UDQNAD/c7ppFRqVTqlVq1XrEGfgHA4&#10;ARzpe9ZsVjslls1ntAAFIUCIAFr7f1puVzul1u13hj2fr6ABhcywWUDJ94wkEc0DDMDGsDZkTEED&#10;b8sAMDYkDHcDSkDNsXC8DcEDBEDG0DEUDVEs0MCfOF1mt12v2Gx2Wz2kUkMjksn2u73m931pnE6n&#10;k+3/F43H5FDpVMp1Q5PP6HR6UVrddr9h6fZ7Xb7lrttvuPc8Xj8m0vV8v2AwXloQngYEgbdgb4iY&#10;FgYmljbgYlg7Vj4OoGByBtWgR3oGDCWGsgZ/vZBsHQfCEIwkoSQgWDiSg0HEJw3DkOpoAgKgkAB4&#10;nUeUPRPFEUo+BgLASAB9nSdUVRnGkaoWfoDgMABRnYfkbR/IEgBKCQHrUfkGSDJMlQmex+NWLxwF&#10;YwKBMHJcrSvLEspUgICAACBQOCQWDQeEQmFQuGQ2HQ+IRGJROKRWLReMRmNRuOR2PQIdDsEhxinI&#10;KDmPymVSuWS2XS+YTGZTOaTWGAYMBMAO1zu+bT+gUGhUOiUWjUefqcGOQAMFwtSkVGpVOqVWrVes&#10;QYJAoGABQAob1mxWOyWWzWe0Wm1Wu2W23W+KPV+vsAFFzLNZQMn3C+X2/X/AYHBYPCYXDYfEQ6Qy&#10;OSyfE4/IZHJVecTqeT7J5nNZvOTGlUynVDO6PSaXTQut12v2HT63Xa/YbHZbPaW25XS7Xi9bWNAO&#10;BqOYHyBt6BlfdxJ7QNlQNQwN8w9TTQ/wNtwPoxJ/wN1wNawNdzBF8qBquLgeBnaBjOBvTrQNbbz4&#10;fH5fP6VnFySTSj6/v+f2Vsqnaev9AcCQKi7Pqap8DQXBkGoG1KvLBB0JwpCsLQvDDYNuuq7rygS9&#10;wwAqBn0mAbIGZaBkMgY8o+L6BlEhbspmHaBmMgcZI6uiBA27SNh8gZgxWgZEImPaBkJG6Bn4gYBI&#10;G3yBHggYOvXDMqoygICAACBQOCQWDQeEQmFQuGQ2HQ+IRGJROKRWLReMRmNRuOR2PQIdDsEhxinI&#10;KDmPymVSuWS2XS+YTGZTOaTWGAYMBMAO1zu+bT+gUGhUOiUWjUefqcGOQAMFwtSkVGpVOqVWrVes&#10;QYJAoGABQAob1mxWOyWWzWe0Wm1Wu2W23W+KPV+vsAFFzLNZQMn3CyhKNj6Bq+BvGBiOBu2BoaBn&#10;mB4CBNWDgKB36BEuBoSBgqBiGBuCD5SGlGBpyBpCBoOH4SBP2Bv+DhiB3SDAWBh2BnKBlmBvKBg+&#10;L3uBLCD4yBIiHjWBsqBuWBi2Bz6DH6BoGBtiBim+dntdvud3vd/wReQyOSyfw+f0en1dqcTqedD1&#10;/H5fP6VSlUynVD6/v+f3/I+rauq+sL/wLA0DwRBMFQXBkGLkui7LwvUGqmEqBmmgbaIEHCBmWg7F&#10;IE4gABegZpImNSBkqgZUNyi4sIGU6BuNEKLtcgwDoGfSJuUgTkIFHCBR0hQEoGUKBiogZ8oGBDFx&#10;kh5eoGISBgugZ1IeYLGoGAiBtZCkvS/MEwzEtjxpIkyUTHNM1TWob2p2ns2TjOU5pg+6mqfOk8z1&#10;PaJwCrywT5QNBUHQlC0NQ4AQeuq7rygTgUQjMNABKyBAggcUIES6FxAAERRIgUTIkD7OoGXiBiLF&#10;0YSdGiLRsgsgABISIkogY1oGDKBnQhbmIEDSBmAgYyoGbcmuKh9eABXyBS21aHukgTqIFJiBSVSF&#10;rIwgIIAAIFA4JBYNB4RCYVC4ZDYdD4hEYlE4pFYtF4xGY1G45HY9Ah0OwSHGKcgoOY/KZVK5ZLZd&#10;L5hMZlM5pNYYBgwEwA7XO75tP6BQaFQ6JRaNR5+pwY5AAwXC1KRUalU6pVatV6xBgkCgYAFAChvW&#10;bFY7JZbNZ7RabVa7Zbbdb4o9X6+wAUXMs1lAyfcL5CGDAx9A1rAyZD0NAzzAxfA2lEz9A0DAzFA0&#10;/FyxA1PA0RiIu/4OB4G+oeAoHUIEKIHpIcuYGb4G2IGIYG3s5As3M2RA7DAgJA37feBweFw+JxeN&#10;x4VIZHJZPyOdz+h0bdOJ1PJ90ux2e126RSqZTtN3PF4/J5YzW67X935vZ7fd7/h8fl8/HcrpdrxA&#10;yjH399IiQaBj4gZsoGFqBrohzDoExMFoGcSDgCgYFoGH6BsugRoIGGaNwuADMts2qKs8gwvoGfiD&#10;tUAALoGLSBhkgYwoGUCNtkgTaQbECXhcgZooGb6BhE/0hSHIkiyMtblJIkyUSPJsnSen7qJ2nsoS&#10;rK0rpY7ymqfLEuy9L6HvQrywTBMszTPNE0zVMD7Lqu6WiAga/yaIaBl00KBg2gZ3InBQAQYjJ8IG&#10;GEBw4zDNRCikRo63KBCCgdBI1GoARvP9EJWCCBnWgbeoEE6Bm1NdRI+gIIAAIFA4JBYNB4RCYVC4&#10;ZDYdD4hEYlE4pFYtF4xGY1G45HY9Ah0OwSHGKcgoOY/KZVK5ZLZdL5hMZlM5pNYYBgwEwA7XO75t&#10;P6BQaFQ6JRaNR5+pwY5AAwXC1KRUalU6pVatV6xBgkCgYAFAChvWbFY7JZbNZ7RabVa7Zbbdb4o9&#10;X6+wAUXMs3zA3jHyhA2PcJjOoE5oGBoGNoGy4uhoGeYGb4G4IWDoGRYGU4GC4GgoGf4uWIGp4GiM&#10;bF3/B8xAn5BwFAw1Ay9AxpAwHAwfA3lFxDA29pYFpI9u4E14GBYGVYGrsBy+Zzedz+h0elG5DI5L&#10;J+n2e12+5zJxOp5Pu74/J5fNVaVTKdUPP7fd7/hH63Xa/Yfj9/x+f1+/5/f8/y5LouxZlkgYnv+m&#10;ZuIGEbfAA4CMsYgTHIEF6BmkiauoE3KBH8gYLIGdyJtAgTRN/BqKNOgwDoGfSJi+gZQIGpiBA63T&#10;eQbB6MCEgZctogYlIGXEESHIkiyNI7pOqkiTJRJEnSfKChu+naeyjK0rywmD0qap8sy9L8wIm+av&#10;LBMMzTPNE0zVNc2ABAK6rvAqBQPNqFF2gYiIHOQAL6gUUwhBsKoFC6LG2gYSIGIyBzuiURgBEsHR&#10;Oic/oJFaBRaiQAoGeyDgTGyBN7CTRouyCBEhFiBhkgZqzrVqZICAgAAgUDgkFg0HhEJhULhkNh0P&#10;iERiUTikVi0XjEZjUbjkdj0CHQ7BIcYpyCg5j8plUrlktl0vmExmUzmk1hgGDATADtc7vm0/oFBo&#10;VDolFo1Hn6nBjkADBcLUpFRqVTqlVq1XrEGCQKBgAUAKG9ZsVjslls1ntFptVrtltt1vij1fr7AB&#10;RcyzWUDJ9wspqgaVgbogYZliGgZ5gYvgbSi7pgYWgZEga9iZYgangaIw8Xf8HA8DfUTAMDfMDfkD&#10;BUXEMDb2bgWaiRwgaPgbygYbgb0vm73m932/4HB4UwkMjksn4fJ5XL5m8nE6nk+5vT6nV61VpVMp&#10;1Q6/d73f8Efrddr9h8Pn9Hp9Xr9nt93uuV0u14vXvjwtgbPgejgQagbHJWwyBMQgTFIExiJBIgZt&#10;IGuiBAq2rKsuzLXIqzqDM+gTQokQKBj8gZuIGErVNZCrYIaGiBmWgZ4IGCiBn6+0ZRnGkaxs7rip&#10;IkyURvHsfR+obnp2nsgSLI0jpg7KmqfJEmydJ6JvGrywShKsrSvLEsy1LYAPiuq7rygS9y4gR1xc&#10;gZpoG7iOlMgZaIHAQAQIABbxYhYBoGDCBh0gYCIGRaBjsi7LIEzDXwqikLoKVKBn8hYDIGFKBhUg&#10;4LoGdUSIE1sBwoh1MQegZeIHMyLDOgZ5zJVKMoCAgAAgUDgkFg0HhEJhULhkNh0PiERiUTikVi0X&#10;jEZjUbjkdj0CHQ7BIcYpyCg5j8plUrlktl0vmExmUzmk1hgGDATADtc7vm0/oFBoVDolFo1Hn6nB&#10;jkADBcLUpFRqVTqlVq1XrEGCQKBgAUAKG9ZsVjslls1ntFptVrtltt1vij1fr7ABRcyzWUDJ9wrL&#10;6gYFmB2gaLgaGgZ5j5XgaqjZYgangaIw8Xf8fdMDF8Dy8aEMDb2TgWSh2VlYWgbrvmp1Wr1mt12v&#10;2ETkMjksn2O33G53WqnE6nk+3fB4XD4lVpVMp1Q4vL5nN50frddr9h5/V63X7HZ7Xb7ncuV0u14v&#10;Xd8nl83n9Hp9Xr9ktHQ9BofYp2Do/9v3/H5mAECYQAB3nYeT9QHAkCo2WIFHOABkHMbcDQfCEIoO&#10;CAEAUABHgSGEJQ3DkIACALKgGAkOxJEr1nofi/CUapVrygS9xNGMZRnGiOICgAAgUDgkFg0HhEJh&#10;ULhkNh0PiERiUTikVi0XjEZjUbjkdj0CHRABIbYp7Cg2j8plUrlktl0vmExmUzmk1hgDDATADoc7&#10;ym0/oFBoVDolFo1Hn74DASADtczupFRqVTqlVq1XrEGAwIAwAEr7e9ZsVjslls1ntAADQpAgAEQj&#10;dNpuVzul1u13hjyfT7AAcTrFWUDJ94wmFw2HxGJxWLxmNx2PyEOkMjksnyOXzGZzVXnE6nk+zeh0&#10;Wj0kxpVMp1Q0ur1mt10Lrddr9h1+12230lrttvuO432/4GGvV8v2AwXBmAqgakgYxhbrgZcga7gb&#10;/g4bgbMmgpgbwhaHgZggbSgZHh6Y48vY0DKcH50CKsXcEDTXI+33/H5/X2yckkyUP3AMBQGl7Op2&#10;nsCQTBUFo206mqfBkIwlCaDtirywQpDMNQk3S3LhDcQRC/Dhr6v7AoEwcRISPaBkIg5woGdCBgeg&#10;YTIGASBmKgYfoGfqBg8gcYJmnSBNUhLrIFHyBAGgYAoeVKBismBgoGICDkmgY2IuYaBh9FUvsOgI&#10;gAAgUDgkFg0HhEJhULhkNh0PiERiUTikVi0XjEZjUbjkdj0CHRABIbYp7Cg2j8plUrlktl0vmExm&#10;Uzmk1hgDDATADoc7ym0/oFBoVDolFo1Hn74DASADtczupFRqVTqlVq1XrEGAwIAwAEr7e9ZsVjsl&#10;ls1ntAADQpAgAEQjdNpuVzul1u13hjyfT7AAcTrFWUDJ94soOgbxgbvgYxgbhhYQgbHgYogZugaT&#10;g9dhxtgaMgaCgaFh76hYzgbMgaSysDQ8DPULtsCAUPckDCsDA8Pf8DvkGasDFUDEETfEDuOE5HJ5&#10;XL5nN53Pu8hkclk/Q63X7HZ5M4nU8n3a8Hh8XjqtKplOqHk9Xr9ntj9brtfsPu+n1+33hVrttv4/&#10;4/z/wA7K9L4vzAMFAKVjygZDIGMyBk2iYGIGeaBnsgYFouOCBkegY/s+jZmoGGCBgQ4yBgigYAo+&#10;dTbRSi4BoGfiBt+gQWQRG8cRzHUdx4mLpJIkyUR7IciSKn7uJ2nsjSXJkmpY8ymqfJ0pypKqHvgr&#10;ywStLcuS6gb9LcuEvTHMkiQGvq/sCgTBzKgw/IGQKBjqzqLkUgZyoGSMMw3DsPotEqBHggbvgACy&#10;BlKgYtIGHyBmGjcWIE26BRUi0JIFCiBEQgcFTbTr7oCAgAAgUDgkFg0HhEJhULhkNh0PiERiUTik&#10;Vi0XjEZjUbjkdj0CHRABIbYp7Cg2j8plUrlktl0vmExmUzmk1hgDDATADoc7ym0/oFBoVDolFo1H&#10;n74DASADtczupFRqVTqlVq1XrEGAwIAwAEr7e9ZsVjslls1ntAADQpAgAEQjdNpuVzul1u13hjyf&#10;T7AAcTrFWUDJ94soagblgb2gZwgabomMgSPgZ/gaCi5mgaZgZjgaegYcgbigbGgY8jbqgYVgYBi4&#10;egbhgZNgZIgY4gb+gbDgZzwm932/4HB4XD4nDkMjksn4vL5nN52+nE6nk+5/V63X7FVpVMp1Q7Pf&#10;8Hh8Ufrddr9h8fp9Xr9kKtdtt9x9vz+n1596vl+wGC+0vyiBEAg5+oG9AAE0gY+sSljIAAySBP+A&#10;DLIsaqBhU1aFwGgTWIEnSBHei7UIE1UNIuPCBkO26BgEh56oGwyBOo/sZRnGkaxtG6HOOkiTJRHE&#10;fR/ICfuinaeyDI0jyQljtqap8kydJ8oIe8qvLBKMrSvLEXLYty4SzL0vx+/C+r+logIGYMbBQzKB&#10;hogYFQwgY0IGTqBn+i8GQcAEIQkiMXgAxCBGWgceoSOKBkcgY7IGRcQNTC6LGygYTIGSiBjahZLz&#10;igcKIEFs6zBUDfoCgAAgUDgkFg0HhEJhULhkNh0PiERiUTikVi0XjEZjUbjkdj0CHRABIbYp7Cg2&#10;j8plUrlktl0vmExmUzmk1hgDDATADoc7ym0/oFBoVDolFo1Hn74DASADtczupFRqVTqlVq1XrEGA&#10;wIAwAEr7e9ZsVjslls1ntAADQpAgAEQjdNpuVzul1u13hjyfT7AAcTrFesDdEfLUDZV4oozgZFgZ&#10;egYpg6cgZli5wgaPgZ/gaCiecgR9gY3w0Pf8Dd8DCkDf0TdUDCsDAMXtsCEMDbcTc8DDEDEUDb+I&#10;4HB4XD4nF43Hukhkclk/I53P6HR4M4nU8n3S7HZ7XbqtKplOqHc8Xj8nlj9brtfsPm9nt93vhVrt&#10;tvuPw+33/HSvV8vzFWSBie/Kxg83yBgE2DKsuzLNomfiBgGgcHIE0qHAKg4OoGcjWNdBChjsgZEo&#10;GHKBmRAUTRPFEUxVFaGOUkiTJRFkZRnGifuonaexrHUdx4ljvKap8eyFIciIe9CvLBIslSXJiBvk&#10;ty4SbKUpxm/a+r+/6BQDKiDH0gbZgBA6ND0gZCoGFiBmqibLIEzCBM0gTPIbDCBHEgZroGZaJp0g&#10;QloGZqBhpDaBNegTYo0rqBS8iQ0IGS6Bh0gZjy5SjgICgAAgUDgkFg0HhEJhULhkNh0PiERiUTik&#10;Vi0XjEZjUbjkdj0CHRABIbYp7Cg2j8plUrlktl0vmExmUzmk1hgDDATADoc7ym0/oFBoVDolFo1H&#10;n74DASADtczupFRqVTqlVq1XrEGAwIAwAEr7e9ZsVjslls1ntAADQpAgAEQjdNpuVzul1u13hjyf&#10;T7AAcTrFWUDJ94srfgYfgYVgbti6AgZ/gYWgbriZwgaPx8DQUPZsDGUDIEDYMTBEDd8D0sCAUDf8&#10;PdWJgYBi7+gbogYaia7gZEgYigeGwnB4XD4nF43H5FzkMjksn5PP6HR6XCnE6nk+6fZ7Xb7lVpVM&#10;p1Q7vj8nl80frddr9h8/t93v+EKtdtt9x+P3/H56d6vl+wDBP0lY9oGQiBnAgYXIGeaHgigZzNQ2&#10;KLssgTMIEyCBM2hx8oGeqBqYjRUoGKyBscgRAtc2CBNkizxABBqBBygZkIWBkFQM3rWQDHUdx5Hs&#10;fR+hjlpIkyUSBI0jyQn7qp2nskydJ8oJY76mqfKMrSvLCHvSrywSzL0vzA262LcuEwzNM8jv4vq/&#10;sCgTBzQhUHoEDKDnKgZToG1aBC0gYMIG2iBCggZZwky7MwwhY0oGSyBzaAE3oyGiBmUgb7ABOiHN&#10;egTFRUi6dIFTQAT0AAv0GgYjoGUkIoEz6BGjOFYOKgKAACBQOCQWDQeEQmFQuGQ2HQ+IRGJROKRW&#10;LReMRmNRuOR2PQIdEAEhtinsKDaPymVSuWS2XS+YTGZTOaTWGAMMBMAOhzvKbT+gUGhUOiUWjUef&#10;vgMBIAO1zO6kVGpVOqVWrVesQYDAgDAASvt71mxWOyWWzWe0AANCkCAARCN02m5XO6XW7XeGPJ9P&#10;sABxOsVZQMn3i6n2BmqBhiHtGBmuBsWNnCBo+Bn+BoKFtCBi+BhmBuiPvCBg+BjmBsiFuqBhWBgG&#10;NyiBKeBiKFtyBleBs7Cbveb3fb/gcHhb2QyOSyfh8nlcvmbycTqeT7m9PqdXrVWlUynVDr93vd/w&#10;R+t12v2Hw+f0en1Qq12233H1/H5fPm3q+X7AYL6UMLQOmIM+AAHe/apA4gYHIHAaBHPAkGwdB8IQ&#10;jCSKuKkiTNhCcMw1DaZOenaew5EMRRGj7sqap8SRTFUVoW8avLBFkYxlGT2rcuEZxxHMMvsvq/sC&#10;gTBx1IUhyJIqVICAgAAgUDgkFg0HhEJhULhkNh0PiERiUTikVi0XjEZjUbjkdj0CHRDBIZYqBCo0&#10;j8plUrlktl0vmExmUzmk1hgIDASAD/dDpm0/oFBoVDolFo1Hn6gBoFADEcLkpFRqVTqlVq1XrEGC&#10;AKBAATYIANZsVjslls1ntAAfoOCIAejyftpuVzul1u13hj0fr7ABBcq9WUDJ94wmFw2HxGJxWLxm&#10;Nx2PyEOkMjksnyOXzGZzVXnE6nk+zeh0Wj0kxpVMp1Q0ur1mt10Lrddr9h1+12230lrttvuO432/&#10;4GGvV8v2AwXBj5pgYugaUgbVi4bgZ8gb4gZxi+DgRcgYjgdMgWqACugacgb/h4egZ5g/KjREgZTg&#10;bRgaYoAfgZ4gaogbBg5HIGBKBvcgocoGLyBksgZpuRBsHQfCEIsMyaSJMlEJQxDMNJezqdp7DcQR&#10;DESNtOpqnxHFEUxUg7Yq8sEVxhGMUt0ty4RlG8cQe4a+r+wKBO1HKCFigYnIGJSBlui4XoGaCBni&#10;gYIIeB7noG6SLHqgcDIFBiHF6gYhIGViBiqiYFScgYBO+gZ/KAGyBmSgY2IGSqDnggcpoE2iCjEg&#10;ZOyIgZZyDQSgICCAACBQOCQWDQeEQmFQuGQ2HQ+IRGJROKRWLReMRmNRuOR2PQIdEMEhlioEKjSP&#10;ymVSuWS2XS+YTGZTOaTWGAgMBIAP90OmbT+gUGhUOiUWjUefqAGgUAMRwuSkVGpVOqVWrVesQYIA&#10;oEABNggA1mxWOyWWzWe0AB+g4IgB6PJ+2m5XO6XW7XeGPR+vsAEFyr1ZQMn3iyrGBk6BkqBreLi+&#10;BtCBvGBhCFg2Bz6BAmBsGBkiBviD2GBI6Bm6B6IADuBseH3yBASBkOBr6Hu7JwPVQLWUMbQNkwM2&#10;QNKwdGQOuwLgwYxQNO4eBrPCdHpdPqdXrdfsTSQyOSyfs9/weHxdKcTqeZjx+n1ev2VSlUynVD2/&#10;P6fX7R+t12v6j7/3/P/ACELWtq3rjAMDwRBLxr0vi/MAwUFJWwyBMQgTFIExiLMcgTIIEySBMohR&#10;lIGGqBj8gZBovC4AFqgZ3oGDKBnyhYYoGZyBnmgYKxkg5LoGNCBk0gYzqQ3qBN+5DhIu5aBObCjn&#10;wjKMpSnKkqvm7aSJMlErS5LsvKG8qdp7L8yTLMyYPepqnzPNk2zcib8q8sE3zpOs7IPAa3LhO8+T&#10;7MsGL6v7AoEwc/IPCYAQqAEVwyisNgBDoAQ+AEQoKpiBH0gZwoGESBn8jZdIGIqBiggdEIYTKBjM&#10;3yBhw2KB1CgUcoEnSBU+o8jABJAAOSADhoMPbjIGPqDyYAEnUTKCFRWHLIoG4qFOOABJoHXMDAAV&#10;aBkPQ07oCIAAIFA4JBYNB4RCYVC4ZDYdD4hEYlE4pFYtF4xGY1G45HY9Ah0QwSGWKgQqNI/KZVK5&#10;ZLZdL5hMZlM5pNYYCAwEgA/3Q6ZtP6BQaFQ6JRaNR5+oAaBQAxHC5KRUalU6pVatV6xBggCgQAE2&#10;CADWbFY7JZbNZ7QAH6DgiAHo8n7ablc7pdbtd4Y9H6+wAQXKvVlAyfeLKsYGToGSoGt4uL4G0IG8&#10;YGEIOg4GfIGfoHlo8J4G2IG24GJoeA4G6IGFMTA1fAwNA67An1VBtA2TAzZA0rB3hAwfA7DBjFA0&#10;7h4Gs4ORYGuoG5oGG4WQIGv4HcYE8oGAoGDoG/oGDYG98J4/J5fN5/R6bJIZHJZP6vh8fl8/TOJ1&#10;PJ99P1+/5/bEpSmKcqD/QJAsDQOlqtq6r7gwRB0HwhCKHLWtq3utCUMQzDT+r0vi/F6XaBjKj7UI&#10;EfMNMMgTEIESyBmqi4OIGPLIsmg5uIGEaBiO5aPt+gTeoNBqIBqgZkOyg4zIGTasNqgTboE3KBN2&#10;g0gABHwASEgbhoE4sVOOgYooGVyBmugYZvCg8YoEb6BuwgQWuag4cumgZ/oGBMNzzPU9z5PqgvYk&#10;iTJRP1CULQypvsnae0PRlG0coEAKap9H0pStLI3BSvLBS9OU7TyHwoty4U/UlS07Dq+r+lrpIEYM&#10;UOMl7JIEyiDRKAALoGFyBmmj6mNkg8solVyBB8gZ1oGDDuyY2zcN03jfOAg8tgBLoARWnbWWNHE0&#10;IUUKBi80bQoeSCBjegYdoGY1TUogIIAAIFA4JBYNB4RCYVC4ZDYdD4hEYlE4pFYtF4xGY1G45HY9&#10;Ah0QwSGWKgQqNI/KZVK5ZLZdL5hMZlM5pNYYCAwEgA/3Q6ZtP6BQaFQ6JRaNR5+oAaBQAxHC5KRU&#10;alU6pVatV6xBggCgQAE2CADWbFY7JZbNZ7QAH6DgiAHo8n7ablc7pdbtd4Y9H6+wAQXKvZaQIGwb&#10;xKVjAydAyVA1vFxfA2hA3jAwhB59AgtAxbA2pH6ZAn1B7DEg1A3HAwFBy/A1FWBtA2TAzZA0rB3h&#10;AwfA9HBTFA07AzzA0NuuJEnBAw/xYiMIGz4Gn4HvcL0+p1et1+x2avIZHJZP2vB4fF4+zOJ1PMv5&#10;PV6/Z7azSqZTqh7vp9ft95bW67X93+P8/8AQChq1rat64wFBEEwU9y9L4vxelkgYnwWljDoExKBM&#10;WgTGosx6BMigTJoEyqDGagYZIGJqBloj4JoGdiBn+1CHgOgZtIGD0JIGVyBgGgYKIGdqqNegTYoE&#10;2aBNqgzboE3KBP66LfIOeiBgYgZEOAh6+IEAiPl8gYhwpMUxzJMszJe7iSJMlEzzbN03qO8ydp7O&#10;E6ztO6aPgpqnzxPs/T+i79K8sFAULQ1DoXAi3LhRFG0dP0Gr6v8IoFCdHoRCwAQwAENABDiKw8AE&#10;QABEQARIgopoGViBkugY1I+HqBmEgZaoGJiHtagQuoGTyBjGgY8IGQ6BvSDEhtg2TaNs3DlII6QA&#10;N+gRvIGGKBm2gcXIEEyB2mhTQoEz9OI2d1kUvOqAgIAAIFA4JBYNB4RCYVC4ZDYdD4hEYlE4pFYt&#10;F4xGY1G45HY9Ah0QwSGWKgQqNI/KZVK5ZLZdL5hMZlM5pNYYCAwEgA/3Q6ZtP6BQaFQ6JRaNR5+o&#10;AaBQAxHC5KRUalU6pVatV6xBggCgQAE2CADWbFY7JZbNZ7QAH6DgiAHo8n7ablc7pdbtd4Y9H6+w&#10;AQXKvVlAyfeLKsYGToGSoGt4uL4G0IG8YGEIW/4G/IHOoE8427czAxbA2pCxrA2VA89AgtA39A7D&#10;Am3AxHA0lAzfSBtA2TAzZA0rB3hAwfroOYoGncPA1nAxdA2jA2zAxRC9jAhJxMJ2e12+53e93/BB&#10;pDI5LJ/D5/R6fV2pxOp5PvX8fl8/pVaVTKdUPr+/5/f8j6tq6r7Xv/AsDQPBCErWtq3rjBMHwhCL&#10;1r0vi/MAwUJJWwyBMQgTFIExiLMcgTIIEySBMohQ7oGRCBm8gYUoGfSHwIUSBi4gZmoGlCFAcgbg&#10;oFBwAOagRroWrqBHs7AABix6iNygTdoE3qBN+g0gAA4aBQIgjjIE5EOOUg5hIGHqBjWgZLIPKwAD&#10;UgY0oGTCHk4gYxoGOCBkjDM9z5Ps/T+lLxpIk0eUBQ1D0QoT2p2ntE0dR9IJg+6mqfSNLUvTCJwC&#10;rywUzT1P1Ag8FrcuFQ1NU9Hwovq/sCgTB1Qg8NgBDoAQ+AEQorEYARKAETgBFKEgEgdWgAJaBnqg&#10;Y/oGXyBnwgcoAAPKBhOgZ1ukgZ3IPAhpIGFiBj0gZDomLCBlPbCBgnJ7dN43zgOFJcuuO5KBOWgw&#10;DIGziBXugQFIGe6Bx8gR0IGpiBDcgZNtYgY2oGR6ByFgtYUegICAACBQOCQWDQeEQmFQuGQ2HQ+I&#10;RGJROKRWLReMRmNRuOR2PQIdEMEhlioEKjSPymVSuWS2XS+YTGZTOaTWGAgMBIAP90OmbT+gUGhU&#10;OiUWjUefqAGgUAMRwuSkVGpVOqVWrVesQYIAoEABNggA1mxWOyWWzWe0AB+g4IgB6PJ+2m5XO6XW&#10;7XeGPR+vsAEFyr1ZQMn3iyrGBk6BkqBreLi+BtCBvGBhCH2GBGqBpSLqiBmGBviFoGBn6BuaBhuN&#10;r2BkKBryBkWgDaBsmBmyBpWDvCBg+B5aCmKBp3DwNZwssQNTwOfQIMQfUQJvwOmQK4wLfAKBvOBi&#10;CBu7Cd/weHxePyeWySGRyWT+b2e33e/yzidTzl/D7ff8fms0qmU6oP1AEAwFAaWq2rqvt9AkFQXB&#10;kGoata2re6sHQpCsLPyvS+L8wDBQvCwPQ6gQEoGXyBmZDz9A6gYpN6gZXIGcUURlGcaRrGyah0IQ&#10;IA+koRiDG8gSDISiAMCIGAAAJ3t1IcmSbJyXliBDsGedJ1yfK8sSyiYGAOAwAEFKUtTFMcyIOfoF&#10;SOe57H/Ms2zdJq9H0AAgGgVTAoEwc3z1Pc+T6l6AgIAAIFA4JBYNB4RCYVC4ZDYdD4hEYlE4pFYt&#10;F4xGY1G45HY9Ah0NgSHWKagmOo/KZVK5ZLZdL5hMZlM5pNYYDAwEgA/HS7ZtP6BQaFQ6JRaNR5+1&#10;giCwA23G6aRUalU6pVatV6xBgWCQOACsAwDWbFY7JZbNZ7QAAEDqY+Xk9rTcblc7pdbtDHq/X3Xn&#10;MsllAyfd8Fg8JhcNh8RicVi8ZjcdDpDI5LJ8flctl8xV5xOp5Pszn9BodFMaVTKdUNHqdVq9ZC63&#10;Xa/Ydbs9ptdFa7bb9tu95vcLeb2Vr7f4Fgd9M9kAEpAzVC35AzTA05F07AyNLA9A3/VO3M09AzHx&#10;/F4/J5fN54PkZJJpR6Pd7/hK83O578ft9/xF9LTaf+f8/8AIG16vLBAMDQO+7cAAty4QRB0Ht84C&#10;+L8wEIIaLSBlIgbknmgZwIGAaBhIgYDIGfSBhogZpoeWEKpWATtKoKCaHCgZnwtHDHoCgAAgUDgk&#10;Fg0HhEJhULhkNh0PiERiUTikVi0XjEZjUbjkdj0CHQ2BIdYpqCY6j8plUrlktl0vmExmUzmk1hgM&#10;DASAD8dLtm0/oFBoVDolFo1Hn7WCILADbcbppFRqVTqlVq1XrEGBYJA4AKwDANZsVjslls1ntAAA&#10;QOpj5eT2tNxuVzul1u0Mer9fdecyyWUDJ93tJRgaugd7gRZgathYFgZ2gaDgdhgQrgbWhawwEDCk&#10;De8buGC0Wj0ml02n1Gp1Wri8hkclk+s2Wz2m1tM4nU8n223m932/odKplOqHA43H5HJitbrtfynK&#10;6HR6XStdtt/T7HZ7WsvN7K19v8CwPblr+gb/gYigbhi5igadgbf9OZzcCBWe8n5/X7/n9/z/pg1y&#10;SJMlEAQNA8EJe3Cdp7BMHQfCCNuEpqnwjC0Lwwg7mK8sEMw9D8LuqAC3NDEETRO/bur4vz6xQghC&#10;IGPaBlAgYwo/EoEoGH6BmEg7NPEgb7oEz8XSLIzVoCCAACBQOCQWDQeEQmFQuGQ2HQ+IRGJROKRW&#10;LReMRmNRuOR2PQIdDYEh1imoJjqPymVSuWS2XS+YTGZTOaTWGAwMBIAPx0u2bT+gUGhUOiUWjUef&#10;tYIgsANtxumkVGpVOqVWrVesQYFgkDgArAMA1mxWOyWWzWe0AABA6mPl5Pa03G5XO6XW7Qx6v191&#10;5zLJZQMn3eytGBi2BiGBuGPlmBqaBpOBm6DrDAQMFQN74LNZvOZ3PZ/QaHRaOiyGRyWT6TVavWa2&#10;0zidTyfa7abXbbeh0qmU6objfb/gcGK1uu1+w8Lkcnlcu12238vodHpaS83srX2/wLA9OU7MABGB&#10;gKWccAP6BtCBjHJ5WBFiBvqLq/ufP6fX7ff8fmH6aSSaUP1AEAwEl7YJ2nsBwRBMFI23SmqfBcIQ&#10;jCSDuIrywQnDEMwi5oALcuENRBEL7OqvjspWICBmC6B8oGArwpgf6BnOgYNPW7SPvJEUdR2siAiA&#10;ACBQOCQWDQeEQmFQuGQ2HQ+IRGJROKRWLReMRmNRuOR2PQIdDYEh1imoJjqPymVSuWS2XS+YTGZT&#10;OaTWGAwMBIAPx0u2bT+gUGhUOiUWjUeftYIgsANtxumkVGpVOqVWrVesQYFgkDgArAMA1mxWOyWW&#10;zWe0AABA6mPl5Pa03G5XO6XW7Qx6v1915zLJ3QNsx81QNoXeUvWBgmBgKYP+BtyBiWDrCBk+BmOB&#10;vqLqTDZ3PZ/QaHRaPSaXTRyQyOSyfT63Xa/YWmcTqeT7Y7fcbndUOlUynVDd8HhcPiRWt12v2Hi8&#10;vmc3nWu22/ndPqdXT3m9la+rLK9aVOCBh6BgSBv6Ph2BuKBq+BlLJ92BAqBvfvfX7ff8fn9fuYam&#10;SJMlD+QFAcCJe2adp7AsFQXBiNt6pqnwbCUJwog7jq8sEKw1DcJugAC3LhDkRRG/DsL4WTuIEy0S&#10;IK9iBCggY0IGTKPl+gYgIGLyBlG98VIG+SBPpFkhyI0yAoAAIFA4JBYNB4RCYVC4ZDYdD4hEYlE4&#10;pFYtF4xGY1G45HY9Ah0NgSHWKagmOo/KZVK5ZLZdL5hMZlM5pNYYDAwEgA/HS7ZtP6BQaFQ6JRaN&#10;R5+1giCwA23G6aRUalU6pVatV6xBgWCQOACsAwDWbFY7JZbNZ7QAAEDqY+Xk9rTcblc7pdbtDHq/&#10;X3XnMsllAyfd7KHIG44G6IGIYG+IuFoHUIE94HjoE9IOsMBAwVA8lgs9n9BodFo9JpdNp6JIZHJZ&#10;PqNdr9hsbTOJ1PJ9stxud1u6HSqZTshvOFw+JxYpW67X7DxuZzedz7Xbbfz+p1etqLzeytfb/AsD&#10;15ar4GUIGx4GPoG/IeGYGzYH7IEeYGiIXmO9ms54P1+/5/f8/8AJg1SSJMlEAwPBEEpe2idp7BUH&#10;whCKNt8pqnwlC8MQyg7kK8sENQ/EEMOiAC3LhEMTxQ/rsr4vzMxShpmIGGaBn0gZZoGUD8IEOUZI&#10;GAiBli8aHvsADvgAzbIxfJUltQgIgAAgUDgkFg0HhEJhULhkNh0PiERiUTikVi0XjEZjUbjkdj0C&#10;HQ2BIdYpqCY6j8plUrlktl0vmExmUzmk1hgMDASAD8dLtm0/oFBoVDolFo1Hn7WCILADbcbppFRq&#10;VTqlVq1XrEGBYJA4AKwDANZsVjslls1ntAAAQOpj5eT2tNxuVzul1u0Mer9fdecyyWUDJ93wRsgZ&#10;8gYXhb/gbggZmga8iawwEDBUDe+CzGZzWbzmdz2f0Ghoshkclk+i1Gp1WrtM4nU8n2s2Wz2m1odK&#10;plOqG23m932/itbrtfsPA43H5HJtdtt/J53P6GivN7K19v8CwPRoocgYggb9gbXgbw7Xl83n9Hp9&#10;Xru46HINEDFN4bIHs+33/EwBIVBwAfx2Hi/MBQHAiNmsBwEAAbpztjAsHQfCCCgUA4DAAKYCOLCM&#10;NQ3AoAgWyp9Hqy8ORJEr0LyfQACibRVOuADsxNGMZRnGiNoCgAAgUDgkFg0HhEJhULhkNh0PiERi&#10;UTikVi0XjEZjUbjkdj0CHRDBIZYqBCo0j8plUrlktl0vmExmUzmk1hgHDATAD8dDrm0/oFBoVDol&#10;Fo1Hn7CCIUADWcjtpFRqVTqlVq1XrEGBYJAwALQCfdZsVjslls1ntAAAoOBUCeTytNxuVzul1u0M&#10;ej9sJDcq8WUDJ93wWDwmFw2HxGJxWLxmNx0OkMjksnx+Vy2XzFXnE6nk+zOf0Gh0UxpVMp1Q0ep1&#10;Wr1kLrddr9h1uz2m10VrtoAt+23m932FvN7vt/gWB38zAkDKMDJkDEkDesDZUDUEDbloHUDlECBs&#10;DcEDWkDePH8nl83n9HpxuRkkm7fq+Hx+Uqzc7nvz/H5/UX0tNp79wBAMBIG16vLBAcEQS/LcLcuE&#10;FQfCDfuCAC+L8wEIoaIKBlagYIomfyBkwgY1qoBaBmYgYUIefKBjKgZRwxGMZI4gIIAAIFA4JBYN&#10;B4RCYVC4ZDYdD4hEYlE4pFYtF4xGY1G45HY9Ah0QwSGWKgQqNI/KZVK5ZLZdL5hMZlM5pNYYBwwE&#10;wA/HQ65tP6BQaFQ6JRaNR5+wgiFAA1nI7aRUalU6pVatV6xBgWCQMAC0An3WbFY7JZbNZ7QAAKDg&#10;VAnk8rTcblc7pdbtDHo/bCQ3KvFlAyfd7SKoG1YG/oGXIGp4WFYG44GB4GhYGfKQzoGMYGh4GeoO&#10;CYG84GA4GF4G6sFqdVq9Zrddr9hsbtIZHJZPstxud1u7rOJ1PJ9vOFw+JxaRSqZTqhxuZzedz41W&#10;67X7D0Ot1+x2YLa7aALf2vB4fFuLze77f4FgfHKQJA+rO4GNYG0ImGYG38jA+6AHvQA6gZxIGYyB&#10;h2h75IEZSBl2gYjPXB0HwhCMJQm4baJIkyUQpDUNw4mbfJ2nsOxFEcSI+5CmqfEsVRXFiFukrywR&#10;bGUZxm7i3LhGkcx1CjygAvi/MBHaDkCgY/IGViBiqjZUIGHjEoGYCDjUgZhQAgZEoG/6BPwgTPIE&#10;0SFQOABfSegRYoeB6Bngw7RyFN03o8gIgAAgUDgkFg0HhEJhULhkNh0PiERiUTikVi0XjEZjUbjk&#10;dj0CHRDBIZYqBCo0j8plUrlktl0vmExmUzmk1hgHDATAD8dDrm0/oFBoVDolFo1Hn7CCIUADWcjt&#10;pFRqVTqlVq1XrEGBYJAwALQCfdZsVjslls1ntAAAoOBUCeTytNxuVzul1u0Mej9sJDcq8WUDJ93s&#10;rRgYugYsgbVjYBgb/h+OgSSgZqgYEheQABWgaslgrgbUgbNgcowWl02n1Gp1Wr1mtushkclk+u2m&#10;1223us4nU8n2432/4HBpFKplOqHC5HJ5XLjVbrtfsPM6XT6nVgtrtoAt/W7nd720vN7vq9gZpj7k&#10;gb37jvgYPgYComYgiqgZXg4Qgbp98DDUD3qOmQgYboGF6Bmk78EQTBUFwZBrltgkiTNJB0KQrCyb&#10;N0naewvDkOw8ljiKap8PxJEsTIe5yvLBE8WRbFyBuwty4RfGkawo8IAL4XiWiAgZgu46IAAG/ahs&#10;w/SBA4gZ+IXAqBGggZAIGQKNkcgY4oGX6BiFG0uS6lyAgIAAIFA4JBYNB4RCYVC4ZDYdD4hEYlE4&#10;pFYtF4xGY1G45HY9Ah0QwSGWKgQqNI/KZVK5ZLZdL5hMZlM5pNYYBwwEwA/HQ65tP6BQaFQ6JRaN&#10;R5+wgiFAA1nI7aRUalU6pVatV6xBgWCQMAC0An3WbFY7JZbNZ7QAAKDgVAnk8rTcblc7pdbtDHo/&#10;bCQ3KvHnA3JHy9A2Zd5S94GB4GAqI/4GkYGcInjoE1YGLIulYGacBAxLA3zhtFo9JpdNp9RqdVo5&#10;DI5LJ9Xsdls9pdZxOp5Ptru95vd9SKVTKdUN/xeNx+RGq3Xa/YeTz+h0elBbXbQBb+n2e129jeb3&#10;fVlAyf3JVgYEGoGA4HlJt7DXA0tk4G+sTDwDA1LAyzA3VAwu8kAQDAUBwJArpNakiTJRA0GQbByZ&#10;tunaewfCkKwsj7gqap8Lw5DsPIW5avLBD8SRLErqrcuETRXFkDO8AC+F48KBPHFqDF+gYgIGIqBl&#10;4jYZoGRiBk4/CDvc+D5IEeiBgahb1IEZSBhlHsdxtK0rp+gIgAAgUDgkFg0HhEJhULhkNh0PiERi&#10;UTikVi0XjEZjUbjkdj0CHRDBIZYqBCo0j8plUrlktl0vmExmUzmk1hgHDATAD8dDrm0/oFBoVDol&#10;Fo1Hn7CCIUADWcjtpFRqVTqlVq1XrEGBYJAwALQCfdZsVjslls1ntAAAoOBUCeTytNxuVzul1u0M&#10;ej9sJDcq8WUDJ93spNgd/gTDgY+ja1gZKgZ/gaCg7/gaPgZyieUgTEgY9g4CgbZgYkgadgZmgb+w&#10;Wr1mt12v2Gx2Wz2kEkMjksn2u73m931pnE6nk+3/F43H5FDpVMp1Q5PP6HR6UVrddr9h6fZ7Xb7l&#10;rtoAt/c8Xj8m1vN7vuGAGB8stfkDAcDKMDWETHcDzkCzQA0EK/biAAC6Bv2hAtIGUqBjEgZPoOXS&#10;BiKgZMIGNL2wrC0LwxDMNQ026SJMlENxDEURpm4Kdp7EkUxVFaPuWpqnxZGMZRmhbqq8sEaRzHUd&#10;O8ty4R3IEgw284AL4vzASEhYMoGcb4IGVCBkggZyoGB6BiwgY+IOxyBFuhcCIGUkJoGeqBiMgcvI&#10;E5wAA0gbsABEAAGWgZ9IGMaNzFJM9T2jqAiAACBQOCQWDQeEQmFQuGQ2HQ+IRGJROKRWLReMRmNR&#10;uOR2PQIdEMEhlioEKjSPymVSuWS2XS+YTGZTOaTWGAcMBMAPx0OubT+gUGhUOiUWjUefsIIhQANZ&#10;yO2kVGpVOqVWrVesQYFgkDAAtAJ91mxWOyWWzWe0AACg4FQJ5PK03G5XO6XW7Qx6P2wkNyrxZQMn&#10;3e6CyBryBheJvaBlSBreHv+BruBjuBgmBvqBgeB2GBCeBt+DsOBjyWAHBafUanVavWa3Xa+7SGRy&#10;WT7Dbbfcbm6zidTyfbrgcHhcOkUqmU6ocTlcvmc2NVuu1/Oc7qdXrdeCWu2gC39jvd/wba83u+3+&#10;BYHwzXTQLLQIqwPCQLkgBSQNzQN/RPIQJMwM2IGKKBhigZTIGaqBv2hLtgA9aVHq9MIQjCUJwpCr&#10;gpCBoOGKQQOMpC0PxBEKZgMCgHgAfx2HdEUVxZFqPmKBwIgAbB0HhF0bxxHKFgUA4CgAKwBn5HUh&#10;yJIgCAYyx/HpB8iybJ0LLyzAiG0WTzAA9EnrFBL+oENEsy/MDloCgAAgUDgkFg0HhEJhULhkNh0P&#10;iERiUTikVi0XjEZjUbjkdj0CHQ/BIbYp7Cg3j8plUrlktl0vmExmUzmk1hgJDARAACdLpm0/oFBo&#10;VDolFo1Hn7DCITADVcbspFRqVTqlVq1XrEGBYJA4ALQDflZsVjslls1ntECBwNAD0eL4tNxuVzul&#10;1u0Mer9fYAKrmWSygZPu+DggogYagbxgbSgd7jT/gaZgZowmVy2XzGZzWbzmdz1CkMjksnz+l02n&#10;1FknE6nk+1Ov2Gx2U2pVMp1Q2e53W73kQrddr9h3vD4nF3trttv43L5nNzV5vd9v+B50xUMDKsDB&#10;MLfsDcUDHMD10JB0DdsDAmRydA7cCYMDFsDA0De8DZkDIHV/X7/n9/z/s60KSJMlEAQNA8EJe1ad&#10;p7BMHQfCCNtqpqnwjC0Lwwg7fq8sEMw9D8MOQty4RBEsTP46C+L8wCBMFE6Em6gYRIG3AAF0gZoI&#10;GCqBiggYSoGfyBhGgZwIO8qBPGb6BjGgZjpoAqBne7SBxugRVIGK6BiLGiBg2gbhRfMMxIigIIAA&#10;IFA4JBYNB4RCYVC4ZDYdD4hEYlE4pFYtF4xGY1G45HY9Ah0PwSG2KewoN4/KZVK5ZLZdL5hMZlM5&#10;pNYYCQwEQAAnS6ZtP6BQaFQ6JRaNR5+wwiEwA1XG7KRUalU6pVatV6xBgWCQOAC0A35WbFY7JZbN&#10;Z7RAgcDQA9Hi+LTcblc7pdbtDHq/X2ACq5lksoGT7vZRTA2tA2nAxhA39DzHA05A2dAxnZEXAzpA&#10;zDA1BC0FAz7AzhA0jg9Np9RqdVq9ZrddZ5DI5LJ9ftdtt9xdZxOp5Ptzv+BweFSKVTKdUOHyeVy+&#10;ZGq3Xa/Yeb0+p1etBrXbbf1+53e9tbze77f8D35UfoGgYHj4EnomAYG9YGCYH8LG84GBoGC4H0oa&#10;f6BlagYqPNAsDQPBEEwU1zYpIkyUQXCMJQmmbdp2nsKQzDUNo+4qmqfDkQxFEaFuerywRJFMVRW7&#10;K3LhFcYRjBbwr4vzAIEwUZIMMqBk0gZVoGKyYAegZ4IGYyBh2gYSIGbaBnWgYMMYhZ0IGCyBirAK&#10;NykgRzoGSyBjXHUxzIiyAoAAIFA4JBYNB4RCYVC4ZDYdD4hEYlE4pFYtF4xGY1G45HY9Ah0PwSG2&#10;KewoN4/KZVK5ZLZdL5hMZlM5pNYYCQwEQAAnS6ZtP6BQaFQ6JRaNR5+wwiEwA1XG7KRUalU6pVat&#10;V6xBgWCQOAC0A35WbFY7JZbNZ7RAgcDQA9Hi+LTcblc7pdbtDHq/X2ACq5lksoGT7vZQFA7DAgDA&#10;2NA0PA2PA3bGwfA3hioGO4OlIGa4GkIGcYOf4GgIGuoGR42L4GwoHXYEJ4G4cHs9ptdtt9xud1u7&#10;PIZHJZPvOFw+JxbrOJ1PJ9xuZzedz6RSqZTqh0Ot1+x2Y1W67X8P2vB4fF44La7bb/J6fV6+Feb3&#10;fVkv4Gb4+3YG9vYABJA2dA7Ygx/tigZlIGRyBmSh7JoEyqBMWgTMIMAaBm8gYPIGC6BgggZrIO1w&#10;AH6iYpoGTKBqYgUQIEFqBmu/MWxdF8YRjGTiN8kiTJRGccx1HaZuQnaex5IMhSGj7pKap8iSTJUl&#10;oW7ivLBJkoylKbzLcuEpyxLMZvcvi/JaICBmDGDEoE1SBFIgYVoXAKBOqAASoGeKDwUAEGABBwAQ&#10;ghL9oEbaBxQAB7oGBiBg+gZxIuRCBzIAAcoGHrDIGHkDy1StLIygIIAAIFA4JBYNB4RCYVC4ZDYd&#10;D4hEYlE4pFYtF4xGY1G45HY9Ah0PwSG2KewoN4/KZVK5ZLZdL5hMZlM5pNYYCQwEQAAnS6ZtP6BQ&#10;aFQ6JRaNR5+wwiEwA1XG7KRUalU6pVatV6xBgWCQOAC0A35WbFY7JZbNZ7RAgcDQA9Hi+LTcblc7&#10;pdbtDHq/X2ACq5lk7oG2Y+aoG0LvUbZAjbAzRAw7A3rAwZBwfA3hA2NAx3D0HAz3AwDA0lAzfMAl&#10;A6hAn1A51Anvh9hsdls9ptdtt9xY5DI5LJ9zv+BweFdZxOp5PuHyeVy+ZSKVTKdqeb0+p1etGa3X&#10;a/Yev3e93/BBrXbbf4fN5/Rv7ze76sllAyf6ZUBYGG4G4IuAoGvYGQIGGqBmYgbKoEy6BMygTNoc&#10;HiBmE0CBiwgZUppCaBCsgYXIGab5Q5DsPQ/EEQto3aSJMlERRRFMVJm4qdp7FcYRjGSPuepqnxnH&#10;Ecx0hbsq8sEdyBIMhPGty4SFI8kRE9a+L896BPjJKDMigQEoG/SNSgABYIGP6BkFAbLMwzSFgMgb&#10;kAACCBnzKyBzSgR7IWFSBhKgZYomOKBkcgYcoGZEoz/QCJICgAAgUDgkFg0HhEJhULhkNh0PiERi&#10;UTikVi0XjEZjUbjkdj0CHQ/BIbYp7Cg3j8plUrlktl0vmExmUzmk1hgJDARAACdLpm0/oFBoVDol&#10;Fo1Hn7DCITADVcbspFRqVTqlVq1XrEGBYJA4ALQDflZsVjslls1ntECBwNAD0eL4tNxuVzul1u0M&#10;er9fYAKrmWSygZPu9lZsDGUDJcDW0XPsDQUDHMDZEDB8DeEDY0DHcLVcDKkDNsDwsCYsDb8DEcLf&#10;8De2UgdhhzJgY2gYlgbcwe53W73m932/4HBschkclk/C5HJ5XLus4nU8n3M6XT6nVpFKplOqHW7n&#10;d73fjVbrtf2Hg83n9Hpgtrttv9Xv+Hx5F5vd9v+B+UqHEDY8DvaBDigZLoGfyFjEgZOIGuCBAUg7&#10;KoEy6BMygTNoMIyBlygZoIGGKDs6gTPoEOCBkig5RoGLiBkOgY9IWwSBFg26BhPAj8xtG8cRzHUd&#10;t64iSJMlEeSFIciJm5ydp7IslSXJiPuwpqnybKUpyohbxK8sEqy1LcuPYt0Fy5MMxR2+i+L8wCBR&#10;fMaEi8gZQoOfSBnXGqBAqgYEP8wyBmpBzLMwzSBgGgc4oFAqBA2gZ1IOrqBHcgYCoGESBnIgYCNM&#10;gYOIGbaBnBTCBhQgZ7oGEiBnPNdT1QiyAoAAIFA4JBYNB4RCYVC4ZDYdD4hEYlE4pFYtF4xGY1G4&#10;5HY9Ah0PwSG2KewoN4/KZVK5ZLZdL5hMZlM5pNYYCQwEQAAnS6ZtP6BQaFQ6JRaNR5+wwiEwA1XG&#10;7KRUalU6pVatV6xBgWCQOAC0A35WbFY7JZbNZ7RAgcDQA9Hi+LTcblc7pdbtDHq/X2ACq5lksoGT&#10;7vdAVA09AyRAwJAwDA73AlDAzfD7ZAm9A2VAyXA2JAxPAz7A0xDxtA1rA2xAx7C0VAzNAwLA7DAl&#10;pAy3g9xud1u95vd9v+BdpDI5LJ+Dx+RyeVdZxOp5PuX0el0+pSKVTKdUOr2+53e9Gq3Xa/s+/5fN&#10;5/RBbXbbf6fd7/hx7ze77f8D8fx+f1+/5/f8/8AI0HQhgqEhikGFgkwDBcGQalgCgWBCdnqekHQt&#10;C8MIuZwDsKcB4HtDMQxFEaBgMAoBgAJQCH9EkWxdC5/gOrp9ny8kXxvHD4npGgACOYhNMAgTBRzI&#10;kiyNI6LoCIAAIFA4JBYNB4RCYVC4ZDYdD4hEYlE4pFYtF4xGY1G45HY9Ah0QQSG2KfgoNY/KZVK5&#10;ZLZdL5hMZlM5pNZtN5xOZ1O55PZ9P6BCmkFAmAG45XbQaVS6ZTadT6hTgSCQMACU/nzUa1W65Xa9&#10;X7BYbFY7JZbNZ4o9X6+wAS3MtllAyfaLpdbtd7xeb1e75fb9f8BDpDI5LJ8Dh8RicVi8Zjcdj8hB&#10;6HRaPScjl8xmc1BqnVavWc3odFo9JpdNp9RXLVbLdcLlqYyWYGkZoFofRYEd4Gb4HVYUp4Gc4G54&#10;eoIGSpYKYG8YGlJYdYG89h0+p1et1+xDcHJJNKOz3/B4fF4/J5Zzk6NSPN6/Z5M7Vqx7fl8/p9ft&#10;98vq7bb7jArm+wwoGTyaAChYpoGVKBgGgZzIGYCDiGgYLoGfCBiEgZjoWVyBiilkJoE5iBQqlbbI&#10;Edb8RQ0SAoAAIFA4JBYNB4RCYVC4ZDYdD4hEYlE4pFYtF4xGY1G45HY9Ah0QQSG2KfgoNY/KZVK5&#10;ZLZdL5hMZlM5pNZtN5xOZ1O55PZ9P6BCmkFAmAG45XbQaVS6ZTadT6hTgSCQMACU/nzUa1W65Xa9&#10;X7BYbFY7JZbNZ4o9X6+wAS3MtllAyfaKiAYGAoe5IGGIGMIG1Ie/YONIGyYG/4GO8LDx7A2FA7ZA&#10;gdA3xB1dAyjAyrA1fG8FBghFxTA2NjoGP7pqdVq9Zrddr9hsY1IZHJZPstxud1u95vd9v+BwZjQ6&#10;LR6TwuRyeVy4rU6rV6zzOl0+p1et1+x2d3arZbrhcu1OXPe4GLoG04ndoE24GI8TpIulYGaoGi4G&#10;dstmIGU4Hl5+AjIIGeLyIEyrwwPBEEwVBcGJc2iSJMlEGwnCkKwtC8MQysLiKMpENQ/EEQoO5yrK&#10;xEUTxRFMVRXFkEu4tq3rigS5xaijxoEviBPMgT0IkFqBmkgZ6IGBqNg0gY5IGXKBl2/KBMygT+IE&#10;/yfGCgYfIGJKBlxGsuwWgICAACBQOCQWDQeEQmFQuGQ2HQ+IRGJROKRWLReMRmNRuOR2PQIdEEEh&#10;tin4KDWPymVSuWS2XS+YTGZTOaTWbTecTmdTueT2fT+gQppBQJgBuOV20GlUumU2nU+oU4EgkDAA&#10;lP581GtVuuV2vV+wWGxWOyWWzWeKPV+vsAEtzLZZQMn2i6QRzwMMQMXQNpxM2wNJQM+QNCzhXQMo&#10;wMpwPDzsaQNkwNrwMWXXLZfMZnNZvOZ3PRiQyOSyfP6XTafUanVavWa3XR2h0Wj0nX7XbbfcRCp1&#10;Wr1nc7/gcHhcPicXjZm1Wy3LZcQMvR94QO2ceFXeBXmBXuBX2JKaBlmBimBtjDYiBqC+RdHRtlwP&#10;HwIIwPo9T6fX7ff8fmX6GSSaUP1AEAwFAcCQLAyotioykQPBkGwcgbdqsrEHwpCsLQvDEMuG5K2r&#10;elogIGYMBOsADsAA7QAO4iJaIGJaBgygZ0PKgTEo8ASBn+iYVIGaqBm2gYTQ1IUCICCAACBQOCQW&#10;DQeEQmFQuGQ2HQ+IRGJROKRWLReMRmNRuOR2PQIdEEEhtin4KDWPymVSuWS2XS+YTGZTOaTWbTec&#10;TmdTueT2fT+gQppBQJgBuOV20GlUumU2nU+oU4EgkDAAlP581GtVuuV2vV+wWGxWOyWWzWeKPV+v&#10;sAEtzLZywNiR9AwNr2icueBhiBi6BtOJp+BmCBimBticK6BlGBnOBr6LtCLqeBliBiWBty8ZvOZ3&#10;PZ/QaHRaOXyGRyWT6TVavWa3Xa/YbHZbOY0Oi0ek7Tdbveb2K1Oq1es77icXjcfkcnlcvW2q2W5b&#10;LKBk/mXm932/xMzQNMwM5QNH4nFwMpwPFTd/QN+wMDwP09X4fH5fP6fWdaaSSaUfb+f3/P/AEAwE&#10;sLbKMpEBwRBMFIO4CrKxBcIQjCUJwpCr5Octq3ukgTqQsii9IEviBL8gTAIkFSBmqgZ3IGoqNAeg&#10;Z3oGf6BgGg7zgAxiBPKgUcJjGCBHg7iBjRD0jQSgIIAAIFA4JBYNB4RCYVC4ZDYdD4hEYlE4pFYt&#10;F4xGY1G45HY9Ah0QQSG2KfgoNY/KZVK5ZLZdL5hMZlM5pNZtN5xOZ1O55PZ9P6BCmkFAmAG45XbQ&#10;aVS6ZTadT6hTgSCQMACU/nzUa1W65Xa9X7BYbFY7JZbNZ4o9X6+wAS3MtllAyfaLpBHPAwxAxdA2&#10;nF3DAw9AxPA21FzzA0NA1xAyTB1dAyjAynA8fM0jAzdAyPA11dc9n9BodFo9JpdNKZDI5LJ9Prdd&#10;r9hsdls9ptdtHaHRaPSdvvd9v+BEKnVavWeDx+RyeVy+ZzedobVbLdcLlz5xd4FeYFe4FfYtc4Es&#10;IG9IGJoH2IbKIEyYGAYGEIG8cdkMllJpxgBVYFRYE7us/8AQDAUBwInDUpIkz1QLBcGQbB0HwhCK&#10;oNyoykQlC8MQygbhqsrENQ/EEQxFEcSOW6K2reuKBPBEqJPQ7QAO4ADvIyTKBjMg5qoGUqBv0AAz&#10;oGDKBn4gYqIGWKFsqADIoEyaBSUmJ+oGeb3xbK0MoCCAACBQOCQWDQeEQmFQuGQ2HQ+IRGJROKRW&#10;LReMRmNRuOR2PQIdEEEhtin4KDWPymVSuWS2XS+YTGZTOaTWbTecTmdTueT2fT+gQppBQJgBuOV2&#10;0GlUumU2nU+oU4EgkDAAlP581GtVuuV2vV+wWGxWOyWWzWeKPV+vsAEtzLZZQMn2i6QRzwMMQMXQ&#10;Npx8jwNE3qBgGFsOBmqBtSHq6BlGBlOB4yZv2BuGBiK65nNZvOZ3PZ/QaGWyGRyWT6LUanVavWa3&#10;Xa/YbGO0Oi0ek7LcbndbuIVOq1es7zhcPicXjcfkcnOWq2W64XLla8FwMHQd4wN7dHtdvud3vd/w&#10;Q/SBpioALDfw+n1euUgMBAB/v1/+z6fX7RNp0QAN1zO77v/AEAASBCqiQfx8QDBMFPoAIBMIAB/H&#10;9BcJwo6J6LWqxyFquKBLnCsPxBEMRIugIIAAIFA4JBYNB4RCYVC4ZDYdD4hEYlE4pFYtF4xGY1G4&#10;5HY9Ah0RQSGGKhgqMI/KZVK5ZLZdL5hMZlM5pNYYBAwFAA83Q8ptP6BQaFQ6JRaNR5+2gqGAA4XM&#10;76RUalU6pVatV6xBgQCQMACE/HhWbFY7JZbNZ7QAAKDgUAH+8nnablc7pdbtd4Y9H6+wAQXKvVlA&#10;yfeMJhcNh8RicVi8Zjcdj8hDpDI5LJ8jl8xmc1V5xOp5Ps3odFo9JMaVTKdUNLq9ZrddC63Xa/Yd&#10;ftdtt9Ja7bb7juN9v+Bhr1fL9gMFwY+lIGR4GaoGu5Y24OJ4G/oOt4GJIGlYGkIuEoGyYG64GOoW&#10;HYGnI2S4G/I21YH0oEUOR9ft9/x+f1F8nJJMlD9wDAUBpWzqdp7AkEwVBaLtOpqnwZCMJQmgbYq8&#10;sEKQzDUFN0ty4Q3EEQuQ4a+r+wKBMHESCFagYpRagZXpYf6DgIgZ+oOayBhSg4LoGdSJgsgZ0oGd&#10;CBgyhYioGXSBxmiwEIGfSLlYgYpoGaSBhfFUtNqgIIAAIFA4JBYNB4RCYVC4ZDYdD4hEYlE4pFYt&#10;F4xGY1G45HY9Ah0RQSGGKhgqMI/KZVK5ZLZdL5hMZlM5pNYYBAwFAA83Q8ptP6BQaFQ6JRaNR5+2&#10;gqGAA4XM76RUalU6pVatV6xBgQCQMACE/HhWbFY7JZbNZ7QAAKDgUAH+8nnablc7pdbtd4Y9H6+w&#10;AQXKvVlAyfeLKrYGUsPA1fLH/BwJA37B2tAxTB2jA5REgtA3TA3RAwzC0XAzpAwlA6hMyBA19AwD&#10;A2lAxfhNptdtt9xud1u95EpDI5LJ97w+JxeNdpxOp5PuPzedz+hSKVTKdqej1+x2e1Ga3Xa/Ye34&#10;fF4/JBbXbbfcfL6/Z7d7er5fsBgvdKsNAsR+MVjMdkMkgYUIGZaBhsgY0oGTCHs2gTOoEz6BNChR&#10;sIGE6BsegTIpeBaBnIgZmoGIbYNk+sSRLE0TxRFKXN+kiTMzFUYRjGSZOSnaexnHEcx0j7pqap8d&#10;yBIMhIW7qvLBIckSTJLzrcuElSfKEYPgvq/sCgTByigz7gA/MuP2lbGoNC4AQygrJoFAKBQWAEHg&#10;AAaBw2gR7IXNcGzY0CFn8gZqIGFyaGMgYZoGCKBnrESBNnLNFPYgIIAAIFA4JBYNB4RCYVC4ZDYd&#10;D4hEYlE4pFYtF4xGY1G45HY9Ah0RQSGGKhgqMI/KZVK5ZLZdL5hMZlM5pNYYBAwFAA83Q8ptP6BQ&#10;aFQ6JRaNR5+2gqGAA4XM76RUalU6pVatV6xBgQCQMACE/HhWbFY7JZbNZ7QAAKDgUAH+8nnablc7&#10;pdbtd4Y9H6+wAQXKvVlAyfeLKrYGUsPA1fLH/BwJA37B2tAxRAwFAzlA0ZA2pAxfA8bBgtA3TA3R&#10;AwzC9CAE7A7DAszAgDA2vAyxA2lE8HAsXAidA1poNxnsJxeNx+RyeVy+ZzYlIZHJZPzup1et17tO&#10;J1PJ92O93/B4aRSqZTqh4vR6fV641W67X9f7Pl8/p9YJa7bb7j9v5/f85y9L4vxemQgZBo/AqBHc&#10;/jDIExEHMUxjHMgyTKMsg5wIGD6BjWgZLIO0aBNKgTToE1KDAu0yDnogZioGCqBhig48IGRSFxSg&#10;RxIGW6Bigg7VtygTPv/IkiyNI8kSSmjoJIkyUSVKEoykn7tJ2nspyxLMtJY8imqfLcwTDMSHvcry&#10;wTHNE0zUgb8LcuE1zhOMowCvq/paICBmDBjEwg3kJIMx6BMigzJoEyqBMugwDoGfCBn4gYJIG/YA&#10;RCAERgBEoAROgpAIGP8PIGN0KIMDaBnIgZ/IGE6Bm4g5oIGFyB0CAFUoNIDiTlXL/oCAgAAgUDgk&#10;Fg0HhEJhULhkNh0PiERiUTikVi0XjEZjUbjkdj0CHRFBIYYqGCowj8plUrlktl0vmExmUzmk1hgE&#10;DAUADzdDym0/oFBoVDolFo1Hn7aCoYADhczvpFRqVTqlVq1XrEGBAJAwAIT8eFZsVjslls1ntAAA&#10;oOBQAf7yedpuVzul1u13hj0fr7ABBcq9dsDa8fNsDaF4lKtgZSxcDV8sf8HAkDfsHa0DFEDAULLs&#10;DUUDdMDpkCC2ggbogYZlhXgaogaFgZ8gZugaQgYfgbjheRgTSgYvxHB4XD4nF43H5HJiUhkclk/K&#10;6HR6XTu04nU8n3U7Xb7ndpFKplOqHe8nl83njVbrtfsPo93v+HxgtrttvuPy/H5/XKvV8vxelkgY&#10;nv2lTFIExkDscyDJMoyzMM0h5loGGiBjggZTtMgTUIE1SVgigZ3IGXiBiKgbeAAZCBkYh5WIGcCB&#10;jog8DQJGkaxtG8cRyjbmJIkyUR1IEgyEmbrJ2nshyRJMlI+8CmqfJcoSjKSFvUrywSnLEsyy+i3L&#10;hLUvzBID+r6v8AoFAcwoNGcEABNjHpXE6CMmgTKoMy6BMygTNocnSBHMgZ/IGHCBme07UoWA6Bny&#10;iYIIG8YAFgxqBUCl4AzTS70ICIAAIFA4JBYNB4RCYVC4ZDYdD4hEYlE4pFYtF4xGY1G45HY9Ah0R&#10;QSGGKhgqMI/KZVK5ZLZdL5hMZlM5pNYYBAwFAA83Q8ptP6BQaFQ6JRaNR5+2gqGAA4XM76RUalU6&#10;pVatV6xBgQCQMACE/HhWbFY7JZbNZ7QAAKDgUAH+8nnablc7pdbtd4Y9H6+wAQXKvVlAyfeLKrYG&#10;UsPA1fLH/BwJA37B2tAxRAwFEzRA0vA3JAw5A3RAwzB35AwHAw/A3FDypA1XAzDA1BG8bAmlAxfh&#10;N1u95vd9v+BweFEpDI5LJ+HyeVy+ZdpxOp5Pub0+p1etSKVTKdUOv3e93/BGq3Xa/YfD5/R6fVBb&#10;XbbfcfX8fl8+Her5fsBgvpKsNAsQ/zFMYxzIMkyjLIua8DIM0KBNGgzMoEzaBFYgYrIG2qCgqgZ1&#10;IGeyBg0gZ4togbboE3L9xRFMVRXFkWpa4qSJMlEXRpGsbJm56dp7G8eR7HyPuypqnx/IkiyMhbxq&#10;8sEjyZJsmvaty4SdKcqRo+y+r+wKBMHKqDP6AD/gAyKBH8i4/oGQ6DwwgjHoFMaCsmgTKoEy6LJ0&#10;gUGAA088NEhZmoGGSBmogZdoHDSBNagSuoEJaBlwj8MRKAETy7Sr4oCAgAAgUDgkFg0HhEJhULhk&#10;Nh0PiERiUTikVi0XjEZjUbjkdj0CHRFBIYYqGCowj8plUrlktl0vmExmUzmk1hgEDAUADzdDym0/&#10;oFBoVDolFo1Hn7aCoYADhczvpFRqVTqlVq1XrEGBAJAwAIT8eFZsVjslls1ntAAAoOBQAf7yedpu&#10;Vzul1u13hj0fr7ABBcq9WUDJ94sqtgZSj59gaEg7/g4Egb9g7WgYogYCjZrgaUgbogYZheYgRzga&#10;Iy8HbsDGUDn0rx0CaUDF+E2m12233G53W73kSkMjksn3vD4nF412nE6nmt4/N53P6FHpVMp1Q6PX&#10;7HZ7Uarddr9h7fh8Xj8kFtdtt9x8vr9nt3t6vl+wGC931+33/H5/X7/n9jQdCOCQPGKRYTB8/0EQ&#10;TBSWAECAGgAep4HzBcKQrCyLm8BoIgAc53ntC8QRDESBgKArIBsf56xHFcWQqA4EsgAx7vVFsaxs&#10;+p5n4vgbmYVjAoEwcbyFIciSKi6AgIAAIFA4JBYNB4RCYVC4ZDYdD4hEYlE4pFYtF4xGY1G45HY9&#10;Ah0RwSF2KiQqLY/KZVK5ZLZdL5hMZlM5pNYYAwwFgA8XQ85tP6BQaFQ6JRaNR5+2wqGQA4nM8KRU&#10;alU6pVatV6xBgOCQMABk+3tWbFY7JZbNZ7QAAeDgIAAg83Pablc7pdbtd4Y836+wANHKyFlAyfeM&#10;JhcNh8RicVi8Zjcdj8hDpDI5LJ8jl8xmc1V5xOp5Ps3odFo9JMaVTKdUNLq9ZrddC63Xa/Ydftdt&#10;t9Ja7bb7juN9v+Bhr1fL9gMFwY+n4GR4GoYGeYuBYG4YOGoW5ou/oHvQAuYGle3EwPAyvAzvAw/A&#10;2rAztA2HA+1CirA0jLCdA2ZCxNA0fAx6gZ5IGTCBkggZ6ORBEEwVBcGNayaSJMlEGwnCkKpezqdp&#10;7C0Nw5DqNtOpqnw9EcSRKg7Yq8sETRXFkSN0ty4RbGUZwU4a+r+wKBMHGiClg46BH6gYUoGbaJq6&#10;gR8oOAKFn++CBtUhsloECCBykgozIGTaFgugZpoGCqBuwgRyoGFSBgWgZioGICBn4g4voGUCWB5N&#10;KDlIgYtoGfSBmkgYJIGESBnugYZoGa8eUQsiAoAAIFA4JBYNB4RCYVC4ZDYdD4hEYlE4pFYtF4xG&#10;Y1G45HY9Ah0RwSF2KiQqLY/KZVK5ZLZdL5hMZlM5pNYYAwwFgA8XQ85tP6BQaFQ6JRaNR5+2wqGQ&#10;A4nM8KRUalU6pVatV6xBgOCQMABk+3tWbFY7JZbNZ7QAAeDgIAAg83Pablc7pdbtd4Y836+wANHK&#10;yFlAyfeLKsMFB29AxJA3/D67AnzBwDC8bAnVAwvEwPAynA1JA75AglA3rB2NAxzAyVA1vBwHA05A&#10;zBAzvA0VBy/A1BA07AzXG31jIGRIGu4GyoGP4G+IPqYFp4FUIEEcJ1et1+x2e12+5WJDI5LJ+74/&#10;J5fN1pxOp5PvP7fd7/hVaVTKd0vj9/x+f1Hq3Xa+sL9wDAUBwIhS1rat64wLBcGQa869L4vzAMPB&#10;yVMMgTBoEciBg4gY2IGSrHIGyKDMmhTKgAy6BMyjRroGFCBi0gZToGBaBnogZrIGFaHgS0iDgE3D&#10;dIGTaBjMljkIEGqBgggZ4ofGiBCwgYCoGfkKyxLMtS3Lksu+kiTJRLsxzJMqhvSnaezNNc2TamD5&#10;qap83TnOk6s0rivLBO09z5PqDwOty4T9QdCTZCC+r+wMMUKhELgBDIAOcABfIHHyBJ0gR1oWx4AR&#10;IgsTITFEVABFiMlCgYvIGNqBkogYFIGTSBmKgZLonT1OVAgjcoE3aBSKgUjpWSyBg8gYnIGfyHkG&#10;gY+IGzaBODRlpLGgIIAAIFA4JBYNB4RCYVC4ZDYdD4hEYlE4pFYtF4xGY1G45HY9Ah0RwSF2KiQq&#10;LY/KZVK5ZLZdL5hMZlM5pNYYAwwFgA8XQ85tP6BQaFQ6JRaNR5+2wqGQA4nM8KRUalU6pVatV6xB&#10;gOCQMABk+3tWbFY7JZbNZ7QAAeDgIAAg83Pablc7pdbtd4Y836+wANHKyFlAyfeLKsMFAxLAyBA0&#10;3A21AxPC67AnzBwDC3/A3VAwvG3bAwlAx5A2LHw5A3HA2/AxFBy/A1BjIGZqxq4EIIGA4G/sJvd9&#10;v+BweFw+JVJDI5LJ+Ly+ZzedvpxOp5Puf1et1+xVaVTKdUOz3/B4fFH63Xa/YfH6fV6/ZCrXbbfc&#10;fb8/p9efer5fmQwIGco+x6BHq+jDIEwaBMSgRuIGciBg0/qBkgg7JgAyqDMuhTMoEzaBM6iQfIGU&#10;yBg21TWJYcKBg8gYcoGZDXNggZfIGTqLlugZ3o+IyBlygZkoGHD7SBIMhSHIkioO46SJMlEjSZJs&#10;nKG6Kdp7J8qSrKyYO2pqnyvLkuy8ibyq8sEvzJMszIO963LhM82TbKr8L6v6WsWgRgwGw8DoHBSB&#10;AEgZ+IHDIAAwgZ1oHCcKoLC6E0Cjk/oEYiBiClhYoGJyB0ogQoIW16BNijwaIGZqNhvFiBnpEqBU&#10;LN1VrSgIgAAgUDgkFg0HhEJhULhkNh0PiERiUTikVi0XjEZjUbjkdj0CHRHBIXYqJCotj8plUrlk&#10;tl0vmExmUzmk1hgDDAWADxdDzm0/oFBoVDolFo1Hn7bCoZADiczwpFRqVTqlVq1XrEGA4JAwAGT7&#10;e1ZsVjslls1ntAAB4OAgACDzc9puVzul1u13hjzfr7AA0crIb0DWsfSMDbt4lKwgZPgYlgbcg5fg&#10;aggbUgcogVdgT5g4Bhb/gc+gR8g4DgZAgZNgbigY4gboj4CgatgZQgbKgY6gb9heSgWUgS3gaSi7&#10;Ggbyi5Ogasg4yyuI6HR6XT6nV63Xskhkclk/Y73f8Hh6M4nU80Xi9Hp9XrqlKplOqHs+Xz+n1j9b&#10;rtfsP2/n9/z/oUta2reuMAQNA8EPEvS+L8ZBZMXBKVsUgTGIExyBMggzPIEZiBucgQyIGUaBs5DT&#10;PoGdSBguh4joGXCBnigYMIGfCNmwgYToGYiBh8gbQIc3wAOAABNoGMygDagZIIG2SBAqgZ2QjKUp&#10;ypKsrSuhDtJIkzMSxL0vzAmzyJ2nswzNM80JY9ymqfNM3TfOCHvwrywTjO07zwgcBLcuE8z9P8vw&#10;Wvq/wfClAIPCYAQqAELgBDKEqYgRwoPGaBHazsToFFKBRWiUhyDTYAU6iIGIGd6BtMgROSMi8gyH&#10;IqBSOmdVoEMbXsagZ6UPXboICIAAIFA4JBYNB4RCYVC4ZDYdD4hEYlE4pFYtF4xGY1G45HY9Ah0R&#10;wSF2KiQqLY/KZVK5ZLZdL5hMZlM5pNYYAwwFgA8XQ85tP6BQaFQ6JRaNR5+2wqGQA4nM8KRUalU6&#10;pVatV6xBgOCQMABk+3tWbFY7JZbNZ7QAAeDgIAAg83Pablc7pdbtd4Y836+wANHKyFlAyfeLKsMF&#10;AxLA25Dz3A0JA2RAxxBwDC3/A3VAwvEwTA3DAwrAzfA0lCwfA2vA6ZAjpA0bGy/A1BA03AzNMEtA&#10;zTA2jAxvA3zhOFw+JxeNx+RybxIZHJZPyuh0el0+HOJ1PJ91O12+53arSqZTqh3vJ5fN54/W67X7&#10;D6Pd7/h8YVa7bb7j8vx+f11L1fL8wDDv2lTDIEwaBMSgTFokdiBgmhbKoUy6BMygTNosJCBlugZ8&#10;IGDCBnig7IoE36BC4gZSo+2KBNmgTaoE26ViSgZbIGcaBg+gcJQFHceR7H0fyAiTmJIkyUSDI8kS&#10;Sn7rJ2nslSfKEopY8CmqfKUryxLKHvUrywS1L8wTCgb6LcuExTPNEkP6vq/sDAs0oPAgAQMAEEAB&#10;BSItOgR3oHCCCz8hEdQoAELIy1KBBQgZaIGJqBg0gZypZQCBxUAEWABFwARglR+IGAaPp0gR1zhU&#10;ixICgAAgUDgkFg0HhEJhULhkNh0PiERiUTikVi0XjEZjUbjkdj0CHRHBIXYqJCotj8plUrlktl0v&#10;mExmUzmk1hgDDAWADxdDzm0/oFBoVDolFo1Hn7bCoZADiczwpFRqVTqlVq1XrEGA4JAwAGT7e1Zs&#10;Vjslls1ntAAB4OAgACDzc9puVzul1u13hjzfr7AA0crIWUDJ94sqwwUDEsDbkXPcDQkHAMLf8DdU&#10;DC8bAUDfkDyMCHMDLcDNkszsFL8DUEDTcDM0sycrnUCdeE2m12233G53W7qkhkclk+84XD4nF2s4&#10;nU8n3G5nN53PqtKplOqHQ63X7HZj9brtfsPa8Hh8XjhVrttvuPk9Xr9nGvV8v2Aw/t+n1+33/H5/&#10;X7/ksHQeAsEhijqF4jP7A8EQSmB/q4AB0nweMFQlCcKI2CgFgqAABnwf0Kw9D8QIOAQCMyAR+NfE&#10;MUxVCoFAMyIFrBFcZRm/R6H4fIACGXRNsCgTBxpIEgyFIaOICIAAIFA4JBYNB4RCYVC4ZDYdD4hE&#10;YlE4pFYtF4xGY1G45HY9Ah0GAEFmKMQOLI/KZVK5ZLZdL5hMZlM5pNYYCA2DAAvnOyJtP6BQaFQ6&#10;JRaNR5+kxOOwAJ3Y+KRUalU6pVatV6xBn8CAOAFg8gHWbFY7JZbNZ7QAAgDwWAAI86hablc7pdbt&#10;d4W+H8+gAfXQsFlAyfeMJhcNh8RicVi8Zjcdj8hDpDI5LJ8jl8xmc1V5xOp5Ps3odFo9JMaVTKdc&#10;dLq9ZrddCq3Xa/Ydftdtt9Ja7bb9VuN9v+BhL1fL9gMFwY2BIG7pgRoHoAAPYGtYGo4Ga428oOEo&#10;G/IGV4Gm4G84GHIG/4mBYG0IGHYHKIE4ou7IGmYGe+R+f1+/5/f8ljJpIkz4P/AsDQOlTOp2nsEQ&#10;bB0Hou06mqfCEKwtC6BtirywQxDsPQc3S3LhD8SRK5Dhr6v7AoEwcTOUgR9pg6SBGIgYgoGXyBk8&#10;gYxo29CDAMgcYoMZaBhogZQIGMKJusgQuIGOiBkai5hoGHiBkSgY8RNLj/ICgAAgUDgkFg0HhEJh&#10;ULhkNh0PiERiUTikVi0XjEZjUbjkdj0CHQYAQWYoxA4sj8plUrlktl0vmExmUzmk1hgIDYMAC+c7&#10;Im0/oFBoVDolFo1Hn6TE47AAndj4pFRqVTqlVq1XrEGfwIA4AWDyAdZsVjslls1ntAACAPBYAAjz&#10;qFpuVzul1u13hb4fz6AB9dCwWUDJ94wkQT8DMEDZ8DGUHIMDX0DT0DMcbf8HA0DfcLzcCAkDHkDY&#10;sL0MCYcDacDF0TBMDXcDpkGRMDPGF2233G53W73m930UkMjksn3/F43H5FpnE6nk+5PP6HR6VDpV&#10;Mp1x6fZ7Xb7kUrddr9h7vj8nl81rttv7Hm9nt928vV8v2AwXvqRhyUDesDDEDejHMg/KBMqjTLoM&#10;zKBM6hIboG5wAHugYFIOC6BnCgZ/IGESBnQh8CAASaBtagRHIGOSBtmgTavtFcWRbF0XxgoLgpIk&#10;yURjG8cRymblp2nsdR/IEgo+6qmqfIUjyRJKFu+rywSVJ8oSg9C3LhKMrSvG74r6v7AoEwcsI0EC&#10;Bm2gbPoEDiBnKhbHoEyKBMnAbLMwzSHk6gYxIGaKBhggZqoGFSBiYgZaomfiBnmgYjoGZ06IFFAA&#10;RVMFJRugIIAAIFA4JBYNB4RCYVC4ZDYdD4hEYlE4pFYtF4xGY1G45HY9Ah0GAEFmKMQOLI/KZVK5&#10;ZLZdL5hMZlM5pNYYCA2DAAvnOyJtP6BQaFQ6JRaNR5+kxOOwAJ3Y+KRUalU6pVatV6xBn8CAOAFg&#10;8gHWbFY7JZbNZ7QAAgDwWAAI86hablc7pdbtd4W+H8+gAfXQsFlAyfeMJBAFA35ByhA8DDiDA19A&#10;09AzHG3/BwNA33E3XAwpA1TAyvA17AyJFxxA59BgJmoGiYGeMLs9ptdtt9xud1u4pIZHJZPvOFw+&#10;JxbTOJ1PNXxuZzedz6FSqZTrj0Ot1+x2YpW67X7D2vB4fF47Xbbf1fH6fV69zer5flgyoGh4+w4G&#10;7fZDWtAxTksoibHoEyKBH8xCNsyg0EAAzaJBggZnIGAKBnUgYONclbWoFBgANggTZPzEEQxFEcSR&#10;KoLfJIkyURNFkWxcmbkJ2nsXxpGsbI+6SmqfG8eR7HyFu4rywR/IkiyK8q3LhI0lyZFj3L6v6WiA&#10;gZgxYSCBjegZtoGFCBwKiUAp2mkFQ2iEMgAfKBsOgRqIGFyBsvDELw42MmztGiAggAAgUDgkFg0H&#10;hEJhULhkNh0PiERiUTikVi0XjEZjUbjkdj0CHQYAQWYoxA4sj8plUrlktl0vmExmUzmk1hgIDYMA&#10;C+c7Im0/oFBoVDolFo1Hn6TE47AAndj4pFRqVTqlVq1XrEGfwIA4AWDyAdZsVjslls1ntAACAPBY&#10;AAjzqFpuVzul1u13hb4fz6AB9dCwb8DW8fR8Dbl4mJCga8gYBgYCgb/i5Bga+gaegZjjeSgwGgb7&#10;ibHgY4gb9gdhgRygeFlYEz8DRMDPGI2m12233G53W73kekMjksn3vD4nF412nE6nk+4/N53P6FIp&#10;VMp1x6PX7HZ7UZrddr+o7fh8Xj8kEtdtt/W8vr9nt3d6vl+WCygZP90uB8DeEDf0DESBnCjbKIEy&#10;yBMwgTNI0ziCs8gTQIcNiBkmgZxIGHrDIGAqBg8gZxo+10HNg2T7xJEsTRPFEUqE36SJMlEVRhGM&#10;ZJm5Kdp7GccRzHSPumpqnx3IEgyEhbuq8sEhyRJMkvOty4SVJ8oRg+C+r++iBPtKKDMcgR5IGnSB&#10;DMgZNo/AadsuzLNoPBoAQehINIGcjSoGBKBn4gY4NWgZ0oHN6BP6jUQTZESBNnLNDRigIIAAIFA4&#10;JBYNB4RCYVC4ZDYdD4hEYlE4pFYtF4xGY1G45HY9Ah0GAEFmKMQOLI/KZVK5ZLZdL5hMZlM5pNYY&#10;CA2DAAvnOyJtP6BQaFQ6JRaNR5+kxOOwAJ3Y+KRUalU6pVatV6xBn8CAOAFg8gHWbFY7JZbNZ7QA&#10;AgDwWAAI86hablc7pdbtd4W+H8+gAfXQsFlAyfeLKvoGQYGsIGUZZiIFhoEnoGY42/4OBoG+4W9o&#10;GCYGRYGvIW34GIIGm4GZo2BMzA0TAzxhNls9ptdtt9xud1HpDI5LJ93weFw+JdpxOp5PuLy+Zzed&#10;SKVTKdcef1et1+xGa3Xa/Yez3/B4fFBbXbbf1PH6fV69zer5fsBgvZHTpA0XA3TAwxMMdO4GySBM&#10;ojTLIMzCBM0gzRIEIaBlMgYtomfiBu8AAbIGZaLtZA7XNg+cPQ/EEQxFEahN6kiTJREkVRXFiZuO&#10;naexbGUZxoj7oqap8ax1HceIW7avLBHshSHIbyrcuEiSTJUVPcvq/sCgTByWgR8oHAyXEOgY9MOg&#10;bIABAAAQEjMCILK8EAALqBlEgZ3oGCiBn8iYkoGWyBr4gQEIHMiIQ0AEztegTYynQcVoCIAAIFA4&#10;JBYNB4RCYVC4ZDYdD4hEYlE4pFYtF4xGY1G45HY9Ah0GAEFmKMQOLI/KZVK5ZLZdL5hMZlM5pNYY&#10;CA2DAAvnOyJtP6BQaFQ6JRaNR5+kxOOwAJ3Y+KRUalU6pVatV6xBn8CAOAFg8gHWbFY7JZbNZ7QA&#10;AgDwWAAI86hablc7pdbtd4W+H8+gAfXQsFlAyfeKy+YGBpgh4GeoGQYGvoGnoGY42/4PiIEEYG48&#10;PAwrA3ZG1bAylA2fAxlEwJA33A0TAzxhNls9ptdtt9xud1HpDI5LJ93weFw+JdpxOp5PuLy+Zzed&#10;SKVTKdcef1et1+xGa3Xa/Yez3/B4fFBbXbbf1PH6fV69zer5fsBgvZ8/p9ft9/x+f1+40Og6AgMG&#10;KHgGhi/kDQPBCWAWDIHAAah0GxBMJQnCiLjoEQUAADp2HnCsPQ/ECBn8A6ulUeQBRDFMVQmAoGgK&#10;AB3nkdsVxpGr6n0fx+AAUJ1F+wKBMHG0hSHIkiougICAACBQOCQWDQeEQmFQuGQ2HQ+IRGJROKRW&#10;LReMRmNRuOR2PQIdCUDhtikoIDaPymVSuWS2XS+YTGZTOaTWGBEMhMAPd0O+bT+gUGhUOiUWjUef&#10;kQOg0AA50umkVGpVOqVWrVesQZ+ggDgBPO5/VmxWOyWWzWe0AB5A1+gBlu5t2m5XO6XW7XeGP1/W&#10;1xPNurKBk+8YPCYXDYfEYnFYvGY3HY+HSGRyWT5DLZfMZmrzidTyfZrQaHRaOY0qmU6oaTVavWa2&#10;F1uu1+w67abXbaO12233Hb73fb/C3q+X7AQLBcCPGqBi6BpKBtaLh6BnqB58AHnkdlKQPZgA3dmb&#10;CqB9+BKKBsbSAuBnyBiGBq+BqnwfP6b/JSSTSj6/v+f2Zs4naev9AcCQKj7TKap8DQXBkGterivL&#10;BB0JwpCjcrcuEKw1Db9uEAC+r+wMOIO4oACagYkIGXKLhmgZmIGcaBulEbIHyga2oEBUaIrFKBFu&#10;gYxIGT7QOcgQ2oGfiBncgYKoGAKBiGgZfICAgAAgUDgkFg0HhEJhULhkNh0PiERiUTikVi0XjEZj&#10;Ubjkdj0CHQlA4bYpKCA2j8plUrlktl0vmExmUzmk1hgRDITAD3dDvm0/oFBoVDolFo1Hn5EDoNAA&#10;OdLppFRqVTqlVq1XrEGfoIA4ATzuf1ZsVjslls1ntAAeQNfoAZbubdpuVzul1u13hj9f1tcTzbqy&#10;gZPvFlwECJsDJEDXMXGcDZkDccDD2DylzfMDtsCBWVyghgZTga3gbVzkMKEDV8DW2fgb4gYggbKg&#10;YSgYQ0u33G53UukMjksn3fB4XD4mVnE6nk+4vL5nN51VpVMp1Q5/V63X7Efrddr9h7Pf8Hh8UKtd&#10;tt9x8fp9Xr4t6vl+woAwXslXxw8CxMCxcWxsCx6BMigTJvpAiCsugTMgAzcCwYlx5oGrqBAc1qFi&#10;4gZRoGPcGw3Dj0t6kiTJRDsRxJEqfuOnaexNFcWRaljoqap8XRnGkaoe7avLBG0dx5HqBvKty4R9&#10;IciRI9wAL6v7AyKg77MQxTGMcyDJIeEiBj8gYhIG5QAEjC6BwOhIKIGM6BksgcxoFLyBBggZhIGN&#10;yBnUgYKoGRSBiMgZrIGNSBvQiIXIGQiBhogZwIGP6Bl6gbvIiFkroGHaBuoAE7oEVyBn0iYcIGQ6&#10;BhMgZVUQgZ1swgcFoaDKBjwgYnIGfkvoESiBnchamIFOKBFYgZ4oGRaBiKgZnzhP1ToGPSBi+gZ0&#10;IGOc3U2gY6oHTiBH2gZf06gZtIWzyBC0gZZoGaSDw0gRsoG+I2IGNNGIGSCBk/CijhSgYeoGTSHh&#10;8gZgoGR6AoAAIFA4JBYNB4RCYVC4ZDYdD4hEYlE4pFYtF4xGY1G45HY9Ah0JQOG2KSggNo/KZVK5&#10;ZLZdL5hMZlM5pNYYEQyEwA93Q75tP6BQaFQ6JRaNR5+RA6DQADnS6aRUalU6pVatV6xBn6CAOAE8&#10;7n9WbFY7JZbNZ7QAHkDX6AGW7m3ablc7pdbtd4Y/X9bXE826soGT7xZcBAibAyRA1zFxnA2ZA3HA&#10;w9C0bAzlA7DAsfAgtAxBA33AxPA2/BxXA2pA0RAzxA3RA3/AwzA3pgYGuIG9YG8M9mIGN8dC1TAy&#10;tA3tA2XAxJAw3A2bAx3A3zC1NAyzA3xA2fAw7Aw5rt7AunClHAy5A3v2oHp4EBIHXYFoYECoWYoG&#10;moGAoG0YGBoGFKBn0gYjoGYKDu6gRxIGPqBkC3cHoEETYNE9SDHMgYSoO66BFQg4AoGab1oGdiBm&#10;ygYLuUg4pIGV6DsSgRboG+yBE+gcPoEzIANwkCBvogRvIGEKBgKga4oEFSBn4ukDIEHqBhgwcoyl&#10;KcqKkkKRpKk8qy3Lkuy9L6bpynaezBMszTPNC6qUpinKhNM3zhOM5J+rauq/HM5zzPU9z4i61rat&#10;8jT7QdCULPi9L4vxoIGSyPlm8FDMKADDoEXyBnOi4IoGJTIMkg4hIGXqBmk6DaIOICB0sgTXoEDT&#10;TNQg4aOcg5CIGPbfIE4qBFag4hoGXiB0kwSDDK+6BlIgYwIGtqDCmgZWIGTyBjGg44oGyqBGcgcn&#10;IE9KDC3Y6BncgadIMH0CoGYEBwDIaB14wz0R6g7mwTdiBMmgR1oOz6BNK8VyNy7iBwUgw3IGSkJo&#10;EJyBljJKBkwgY4WXIKByAgU3AADCDjygZDY6gY+YSgoaoGZWJvbFyBxigUZgBGqBRuAEctigRdoG&#10;KF4oFIjNIGFyBpQgTkquHSBiYgYuu9kCBkLQ2m6dp6KyukiTaBqGravrC5JwnSeJ9rOv7BsKrzWp&#10;qn7Fs+0bSmk6q8sG1bfuG4o/P63LhuW77xvKF0QAC+m6ltUIFJlC0lSiXMje6DnUgYKROgd9IdaC&#10;BWcgQktvESBNSgRjoHoiHZpvqBg+h/QP4gUoK1kT4ABZiGmqgckIE/SBdAcjmRsidgIFXyBBHiqB&#10;9sgTZoECSBnih8lIFAT5oOVSBirnsQIfygAckAA3oGSWBXqgR5oGByFx8ADdINmKGNqgQFvzkUGZ&#10;ZiiJHB0XcINF4AZWAGW5eAGYzxdqBPJIScsgSgg0sPKwuogTVT/ECAGQN7BAhJkBgAAgUDgkFg0H&#10;hEJhULhkNh0PiERiUTikVi0XjEZjUbjkdj0CHQlA4bYpKCA2j8plUrlktl0vmExmUzmk1hgRDITA&#10;D3dDvm0/oFBoVDolFo1Hn5EDoNAAOdLppFRqVTqlVq1XrEGfoIA4ATzuf1ZsVjslls1ntAAeQNfo&#10;AZbubdpuVzul1u13hj9f1tcTzbrcgayj6VgbevEpwUCJsDLcDYEXF0DW8DccDD0He8DdsDDkTBUD&#10;esDRMDPEDFcDakDN0DScPf8DU8DLWu1EDFsH18CZsDNMTNcDL8DAsDB2agbwgYRiezgSlgaAgaBg&#10;bzgb0gYZibx4UDz8GsMGBEDfUP7ECc0DcEDEMDDsDcUDbMDFELAUDtsGAMPckDDcD+qBNyiIKoGE&#10;aBpQgRCIGpiBPygwkMkgYxIGT6BwaADvgA+4AAIh72oE96BDqgZGLQ7oAFYgYkoGUDDxbF0XxgqS&#10;QpGkqTxjG8cRzHUdpunKdp7HkgyFIciLqpSmKcqEiyXJkmycn6tq6r8MSfKsrSvLCLrWtq3rjLMv&#10;zBMMsr0vi/MSAAnzEl0zsWgUHoEXKLhmgZmMoyyDn4gbAIE+aLQCUiBi60zaoEKyBlW2iBQogUJI&#10;dALUoE26DQClL1oMb7HIGIKJhkgbdoFFiBDC8SBv2gQRImYiB06gUTIJALtIECCJvCgTMvw9j3IG&#10;XqBiI+j7IHDABv0/j/IHSjgIHESBUsAFXWDaCBQ5BiDzeADJ0ZCcK2iADqIE4qHQ8AEQAAOyBkWv&#10;EAw1NV2XbdyHRmkiTQPd963te6zJwnSeJ9fF/X/gCpyOpqn4Dg2D4QmEoq8sGE4dh+II3La3LhiO&#10;LYvjCDzJcczIHNOMoXNiB2tOKLTmgU6oEyqBMugx9vQgYSovAJNIGM9BoFSAACqgcUUdbVs5/nLb&#10;NwgZMN4j9xXJT4ABoiYf0ygTCIENiBnygZ0IGD6JmTolW6KgR8IGBKJ3AAFYgBq6BVqAGlIGXaBi&#10;NX6BQ1YViIE/qBP+AEAtGgVzQAgZWtYgZhIOw1mW3B0IaCAFFgBC0MW8psO11v9zrwZyBhigIIAA&#10;IFA4JBYNB4RCYVC4ZDYdD4hEYlE4pFYtF4xGY1G45HY9Ah0JQOG2KSggNo/KZVK5ZLZdL5hMZlM5&#10;pNYYEQyEwA93Q75tP6BQaFQ6JRaNR5+RA6DQADnS6aRUalU6pVatV6xBn6CAOAE87n9WbFY7JZbN&#10;Z7QAHkDX6AGW7m3ablc7pdbtd4Y/X9bXE826soGT7xZcBAibAyRA1zFxnA2ZA3HAw9B3lA7bAgjE&#10;x/A2BAzZA0rAxXA2pAyrA1ZD3/A0/AzFqtJAxbB9XAmxAxTExJAwLA2vAwNA3rAwJAwDE0LAz1Ay&#10;3A1NA3bvIGDom+ctAwVB6hAgtAwp0IeKoG1YGs4GToGHYG4oGu4GRoWAuvArDAgHD3JAw3A/l9oG&#10;ezpIE46JHcgbMwEg7EoEW7XNY4yBvqAB5umh71IE9iBDsgZFqBAYAH4gZrNkibtgA7rBxRFMVRWq&#10;KQpGkqTxZGUZxpGsbJunKdp7G8eR7H0frqpSmKdEsgSNI8kSSmqtq6r8IyVKEoylKaLrWtq3rjKk&#10;tS3LkqL0vi/MKADBS6lsxMOgUFAAxaLMagTHoEyKBMmg0GTSgYvIGUaHnggYHoG3aBG60TYoE06B&#10;NShzagA1qBNfRVCgA2aDNugQToGFCBmyhbioEdaBgg/iB0W9yBCIgYcoGZCFuCgRwoGDDgIGfaBk&#10;0gYyoGMKBlAhYPoGb6Bnw7CDuagRSIG5KBD4h5aIGJaBhigZoPS9b2ve+L5gBCL7oc/KBP2gT+qa&#10;gc+oNDyGVOgVSoLc7EIHOwAUfRkHvogcJoE6iHQsAEMABDSBQ4obhoErqBBMgZvIWDKBnNhky4fi&#10;GIojFySJMlGJYxjONLOnCdJ4n2N5DkWRqnISmqfkmU5VlaYSYrywZZmOZZmjcrLcuGaZznWdoPL9&#10;+TCwOeIZM93IFNiKzcAE4ABOQATogtuQ/bI+oGQ6BxOABgoHS9EIGKyDtGgTS0M1DYIFRt47MAGx&#10;0kg9MoE36BRAgQzoGTyB4WgRnoGC6BkMgY9oPrGGoFRbPoETKBg0gZl8UgZAoGQCDw9CLLgAOaBk&#10;igYdWsgTsoEe9hoNqNvABWKBFQ5lZIEX6BhxxiB4ugt937db4IVcXLW2/D9VFwqB0GgQRWQgdloM&#10;PCBkGgeow9ds7wXBuz3pbV7QpfVqwzDaiNygURIFgYACSgZhoGKiBlEgYEIGHyAggAAgUDgkFg0H&#10;hEJhULhkNh0PiERiUTikVi0XjEZjUbjkdj0CHQlA4bYpKCA2j8plUrlktl0vmExmUzmk1hgRDITA&#10;D3dDvm0/oFBoVDolFo1Hn5EDoNAAOdLppFRqVTqlVq1XrEGfoIA4ATzuf1ZsVjslls1ntAAeQNfo&#10;AZbubdpuVzul1u13hj9f1tcTzbqygZPvFlwECJsDJEDXMXGcDZkDccDD0LnUCZEDEcDAMHe0DT0D&#10;NsLFcDakDKsDVkPf8DT8DMWq0kDFsLGUDwoADcLfUDS8DOEPDUDZMDDkLecDP8DR8PB8DZ0DEOag&#10;dhgS1gejgQZgYKhddgTCgY16UGfkDWcDKULDsDcUDXcDI0LAUDtsC6gAAcPckD3MC+aBNWgTJoEZ&#10;SBguhZ1oGNCBiSgYyMwgZvMQgZbtc1jxgA+7joEByHvWgT2oEOyBkWpD4oEVCBgihaoIEJaBmawc&#10;ZRnGkaqkkKRpKk8bR5HsfR/ICbpynaeyDI0jyRJK6qUpinRbJUoSjKUppsrauq++8qS1LcuS6i61&#10;rat64y9MkyzNLy9L4vzbsFM8uOCgQSoHDYAGi+kkg+gYQIGesYIHAKMwGAARIGeCBmgj9CIFPKBG&#10;ugZ0I/DqBBdO8CUrH7sAACyBv2gUxzcjwWIHTaBHCgZu1BVNVVWiodBiC4TmKMgXCdVlbVvXCyAO&#10;BQEIEe581zYNhWGpAPgYAoAASex72JZtnWelh+gG+ZcnnYFoWxbNtIsfoCtWdp8npbdx3JcqBnyf&#10;dgFGZJTzZc133heN5KOgIIAAIFA4JBYNB4RCYVC4ZDYdD4hEYlE4pFYtF4xGY1G45HY9Ah0LAQHW&#10;KWAkOY/KZVK5ZLZdL5hMZlM5pNYYDwwEgA+nS75tP6BQaFQ6JRaNR5+Hw0EQA/XQ7qRUalU6pVat&#10;V6xBn+BwKAFa63bWbFY7JZbNZ7QAAUDgYAHo8Xnablc7pdbtd4Y+38+wAsnovllAyfeMJBAPAwNA&#10;37A3thcdj8hkbLiYEC5o8sVks1m85napIZHJZPntJpdNp7TOJ1PJ9qNdr9hsaHSqZTqhstxud1u4&#10;rW67X7DvOFw+JxbXbbfceLy+Zzc7er5fsBgudMipA0NAxLC3rA0hA0LA3vD2bAxDAyPA2XA67Amz&#10;Awh6PVF/TAlPA2FAyhCwHAz4gYwIGDSBvegREIGUzqwVBaBiugZUJoGSBmfBkKwtC6KtAkiTJRDE&#10;PQ/ECZtUnaexDE0TxQj7aKap8UxdF8YIW3yvLBGMbRvG7jrcuEcR7H0POgvq/sCgTBx+hRRoGLiD&#10;mnAiBgogYeoG/qBHMgYToGeiFm4gYRoGHSBmOg4eIGYaBn8gbDoEfiHragTMIFLSBA4gc4IKBKBn&#10;CgYKoGaE+yUgYCIGTaBjNI9DqyBCBqYmZ1oHNiPoCIAAIFA4JBYNB4RCYVC4ZDYdD4hEYlE4pFYt&#10;F4xGY1G45HY9Ah0LAQHWKWAkOY/KZVK5ZLZdL5hMZlM5pNYYDwwEgA+nS75tP6BQaFQ6JRaNR5+H&#10;w0EQA/XQ7qRUalU6pVatV6xBn+BwKAFa63bWbFY7JZbNZ7QAAUDgYAHo8Xnablc7pdbtd4Y+38+w&#10;AsnovllAyfeLKEIHPoE7IGGYG/IerYGUoGooGX4W3IGI4GOoGx4WpYGWoGyYGOIe4oGHIGQYGwYW&#10;vtXAyFA1/C9RAg7AwHA39hN9v+BweFw+JxeNQ5DI5LJ+Pzedz+hdpxOp5iOj1+x2e1R6VTKdUO34&#10;fF4/JGq3Xa/YfL6/Z7fdBbXbbfcff9ft9+Per5fsBgvwlQ8IGQ6BjUgZLomAyBnwgYAwYy7Ms2zq&#10;HnkgYGoGMSBk+g5KIGNaBtAgQuIWDyBnCgZhoGHyHiWgcOIEOCBli/8ZxpGsbRvHCzOSkiTJRHMf&#10;yBIKZumnaeyFI8kSSj7uqap8lSfKEooW86vLBKUryxLD4rcuEsy9L8fv0vq/sCgTBzAgw5oGRiBk&#10;agY6IuJkFIGXkHoEzSQQkhwLIGdLGoGnSBBagZioGdDFoeLaBlIgYPoG280UjSSOICCAACBQOCQW&#10;DQeEQmFQuGQ2HQ+IRGJROKRWLReMRmNRuOR2PQIdCwEB1ilgJDmPymVSuWS2XS+YTGZTOaTWGA8M&#10;BIAPp0u+bT+gUGhUOiUWjUefh8NBEAP10O6kVGpVOqVWrVesQZ/gcCgBWut21mxWOyWWzWe0AAFA&#10;4GAB6PF52m5XO6XW7XeGPt/PsALJ6L5ZQMn3iygiBveBv2BpeBm6Bv+WNyBiOBjqBseJnGBo6BuS&#10;BhiBgSBhuBuaHqWBlqBg2BvyBpaBkCBr+BmiB3zCbndbveb3fb/gcGpSGRyWT8Lkcnlcu7TidTyf&#10;czpdPqdWkUqmU6odbud3vd+NVuu1+w+Dzef0emC2u22+4+r4fH5cK9Xy/L5mQNGR9ewN2PmAAsoG&#10;UTQoOxSBFogZIIGaCBngibJIEyiQMui5qIGFbHoGNbFomaSBhagYtoG1CBHw27VoOJaBltAEXRfG&#10;EYxlGa5OIkiTJRGkdR3HiZucnaex7IUhyIj7sKap8iyVJcmIW8SvLBJspSnKb2LcuEqSzLUdPqvq&#10;/pa2SBGDGLQIEOqBi6gYKoWfyBlAgY0oGfSFwiAEJgAyyBMwixCoGPTEoGGSBw+iTTIEDKBzagQ5&#10;oGSMNIEIaBlwgYBwKgVFS3TNNIGgIIAAIFA4JBYNB4RCYVC4ZDYdD4hEYlE4pFYtF4xGY1G45HY9&#10;Ah0LAQHWKWAkOY/KZVK5ZLZdL5hMZlM5pNYYDwwEgA+nS75tP6BQaFQ6JRaNR5+Hw0EQA/XQ7qRU&#10;alU6pVatV6xBn+BwKAFa63bWbFY7JZbNZ7QAAUDgYAHo8Xnablc7pdbtd4Y+38+wAsnovmjA0xH1&#10;jA3PeKKE4GKIGgIGRIO1IGLYW3IGI4GOoGx4mKYG04GAYGAoG6YGHIG/Ie5YGGoGpIGXYeYYGnoG&#10;jYGdMRu95vd9v+BweFw6HIZHJZPxOVy+ZzbtOJ1PJ9zup1et16RSqZTqh2O93/B4Y1W67X7D4vR6&#10;fV64La7bb7j7Pl8/pxL1fL8vllAyf9ZU0SBAMgZ8ourqBMOgTFIEBqBnog7LIEzCQM2iZ8IHASBB&#10;EgbCoEFyBk2gYzIeZyBhigYMoGdCHxQgRzIHCyBAS/0ZxpGsbRvHCzOMkiTJRHMfyBIKZugnaeyF&#10;I8kSSj7tKap8lSfKEooW8ivLBKUryxLD3LcuEsy9L8fvuvq/v2gT+zAg0YABDAANIjQvIGUKBjG2&#10;sHsuzMKIcYKBh8gZHIGOaBgcgbWIEtqBBwgZkoWwaBDOgYMNKh4IIG6YAL5AM0U1TaBICIAAIFA4&#10;JBYNB4RCYVC4ZDYdD4hEYlE4pFYtF4xGY1G45HY9Ah0LAQHWKWAkOY/KZVK5ZLZdL5hMZlM5pNYY&#10;DwwEgA+nS75tP6BQaFQ6JRaNR5+Hw0EQA/XQ7qRUalU6pVatV6xBn+BwKAFa63bWbFY7JZbNZ7QA&#10;AUDgYAHo8Xnablc7pdbtd4Y+38+wAsnovllAyfeLK2YGJYGJ4G24ucYGjoHKIEyIO3IGI4GOoGx4&#10;WZ4Gl4G3YGKYG/IPg4EsIG+IGD4G+oOR4GuIGbIGlYeNYGyoGpoGW8JweFw+JxeNx+RyaHIZHJZP&#10;yuh0el07tOJ1PJ91O12+53aRSqZTqh3vJ5fN541W67X7D6Pd7/h8YLa7bb7j8vx+f1yr1fL8wDBP&#10;2lQxIGTqBnsgYSIGc6HgmgZ2IGf6BgEhbLIEzCQM2g4NoGcaDgagZ6oeX6BiAgZeoGIiDgMgb7gB&#10;FiBAGgZ/IWYSBh6gYCIGfsBR7H0fyBIMhLM5iSJMyUhyTJUlpk6ydp7JkoylKaPvApqnypLMtS2h&#10;b1K8sEuTDMUxPoty4THNE0yS/q+r+wKBNRNSElogYloO7IAF9CKBh+gYKx2gYpoGWMKsuzMNRixa&#10;BhCgYuoGUiLnugYEIGLKBlQg4rIGU7VoGOaBnKgZBIGGCBlGgYvTlVVVoMgIgAAgUDgkFg0HhEJh&#10;ULhkNh0PiERiUTikVi0XjEZjUbjkdj0CHQsBAdYpYCQ5j8plUrlktl0vmExmUzmk1hgPDASAD6dL&#10;vm0/oFBoVDolFo1Hn4fDQRAD9dDupFRqVTqlVq1XrEGf4HAoAVrrdtZsVjslls1ntAABQOBgAejx&#10;edpuVzul1u13hj7fz7ACyei+WUDJ94upMgaIgYrh69gZvgbVh7cgYjgY6gbHgahgZega3gZKjYpg&#10;bWgb9gYH0sHHcDU8DDsH00CPcDRcDf2E3G53W73m932/4FHkMjksn4PH5HJ5V2nE6nk+5fR6XT6l&#10;IpVMp1Q6vb7nd70arddr9h7/l83n9EFtdtt9x9Pv+Hx4N6vl+wGC+VCAkD/cGfiBv+9IDIGASBn0&#10;2z8wTBUFwZBsHNwHQXgmEhii6EwkQfDMNQ2mgEgeBYAACeZ7w5EsTROj5+gTAp5neeUURhGMZIWA&#10;QCv2fJ/AHGcdx5HoDv2eR7xJHsiSLB58n3A5KGiUTAoEwcjSjKUpyolSAoAAIFA4JBYNB4RCYVC4&#10;ZDYdD4hEYlE4pFYtF4xGY1G45HY9Ah0JQMG2KSAgNY/KZVK5ZLZdL5hMZlM5pNYYEgyFAA+nS8Jt&#10;P6BQaFQ6JRaNR5+5gaAQA3HA5KRUalU6pVatV6xBgWCgQAB2CgrWbFY7JZbNZ7QAH6DQOAHI7p9a&#10;blc7pdbtd4W+n8+wApHcuFlAyfeMJhcNh8RicVi8Zjcdj8hDpDI5LJ8jl8xmc1V5xOp5cc3odFo9&#10;JMKVTKdUNLq9ZrddC63Xa/Ydftdtt9Ja7bb9BuN9v+BhL1fL9gMFwY+loGRIGaIGvouHoGvIOJoW&#10;2om/4G84GsYGiYG+poF4Gw5gPoG6IGXYGfZZ1uR8fl8/p9d9k5JJpR9v5/f8l7Op2nr/wJAsDI20&#10;6mqfA8GQbByDtirywQfCkKwa3S3LhC0Nw4+bhr6v7AoEwcOoKWDjxGgcRIqEiBm2g6mIU7SBH88K&#10;FxiAADIHHCCDogZGpgDaBm4jccLagwOoG1QADagZJIGviBH6jYFIHGcSywuSAoAAIFA4JBYNB4RC&#10;YVC4ZDYdD4hEYlE4pFYtF4xGY1G45HY9Ah0JQMG2KSAgNY/KZVK5ZLZdL5hMZlM5pNYYEgyFAA+n&#10;S8JtP6BQaFQ6JRaNR5+5gaAQA3HA5KRUalU6pVatV6xBgWCgQAB2CgrWbFY7JZbNZ7QAH6DQOAHI&#10;7p9ablc7pdbtd4W+n8+wApHcuFlAyfeLKsMFh4FgYsJIG24PTIU/4G2YGKIeBIGX4GkYGC4GdIGj&#10;bIloGaYGz4GMoObYGkoGWYGqMJs9ptdtt9xud1u4dIZHJZPvOFw+JxbtOJ1PLjxuZzedz6PSqZTq&#10;h0Ot1+x2Y1W67X7D2vB4fF44La7bb+X5PV6/Zur1fL9gMR7Y/hoFg/vA8VFcZAscgzIISySBMogT&#10;LIsEyBmsgZ+oGCKBnsqgzoGTCBr4gTPIFC6CtYgTXIE2CBNk+kSRLE0TxRFKUt8kiTJRFUYRjGSZ&#10;uQnaexnHEcx0j7pKap8dyBIMhIW7ivLBIckSTJLzLcuElSfKEYPevq/v2/EooK+wASvK79oo/oAP&#10;+gsAoRAYAQKAEDoyXKBiMgY3IGSakAmgZ2IGfyBgkgZ4oXDoAQ+AEQgBEcsUK8KAgIAAIFA4JBYN&#10;B4RCYVC4ZDYdD4hEYlE4pFYtF4xGY1G45HY9Ah0JQMG2KSAgNY/KZVK5ZLZdL5hMZlM5pNYYEgyF&#10;AA+nS8JtP6BQaFQ6JRaNR5+5gaAQA3HA5KRUalU6pVatV6xBgWCgQAB2CgrWbFY7JZbNZ7QAH6DQ&#10;OAHI7p9ablc7pdbtd4W+n8+wApHcuFlAyfeLKsMFh4FgYsJIG24PTIU/4G2YGKI3jIFjoEtIGTaI&#10;EoG64OToGtYebYGkoGWYGqMJr9hsdls9ptdtt4dIZHJZPuN9v+BwbtOJ1PLjwuRyeVy6PSqZTqhz&#10;Ol0+p1Y1W67X7D1u53e934La7bb+P4PN5/Rtr1fL8uMpAlVH09A3B5sNAsHAnDA3lFwMgYTsehbJ&#10;IE94AMsj0CABA0EJsAbJoGEaBkOgY9Im1CBNUgReoGbyLjygZ2vTEcSRLE0TxQhjdJIkyURTF8YR&#10;in7iJ2nsZRvHEcpY5ymqfHUfyBIKHuwrywSFI8kSSgbxLcuElSfKEYPWvq/paICBmC+zEJkyCEwV&#10;BiPwU6IAA6oBXIGKKBm1ACLwwAENI6ESBm/KM6tigICAACBQOCQWDQeEQmFQuGQ2HQ+IRGJROKRW&#10;LReMRmNRuOR2PQIdCUDBtikgIDWPymVSuWS2XS+YTGZTOaTWGBIMhQAPp0vCbT+gUGhUOiUWjUef&#10;uYGgEANxwOSkVGpVOqVWrVesQYFgoEAAdgoK1mxWOyWWzWe0AB+g0DgByO6fWm5XO6XW7XeFvp/P&#10;sAKR3LhrQNRR9TQNx3iUrCBk/FwNZRcSQNtwemQp/wNswMUR/LwLAwIVwMOQMRRNhQ8yQNNwNzQM&#10;Nxs2wNJQMswNUYjcbndbveb3fb/gQ6QyOSyfg8fkcnlXacTqeXHl9HpdPqUelUynVDq9vud3vRqt&#10;12v2Hv+Xzef0QW12239D0+/4fHf3q+X5cY+BYz5YnG/nHMgyTKIWzoAMygTNo0G6BmQgZXIGKaBj&#10;kgZGomAiBn6g4eIGYaBnogYSoGdDYNk2jbP3E8URTFUVxYlThpIkyURbGcaRqmbmp2nsbR3Hkeo+&#10;66mqfH0hyJIqFvCrywSNJcmSY9a3LhJspSnGb6L6v78AA/UqIKxT/S+AEsooyKBMmgzKoTAkDABB&#10;CMmcgYYoGMSBk+gYMoGEKJmMg4JsMgauoFBSBGWj7YoE2aBNqgTby5RrzoCAgAAgUDgkFg0HhEJh&#10;ULhkNh0PiERiUTikVi0XjEZjUbjkdj0CHQlAwbYpICA1j8plUrlktl0vmExmUzmk1hgSDIUAD6dL&#10;wm0/oFBoVDolFo1Hn7mBoBADccDkpFRqVTqlVq1XrEGBYKBAAHYKCtZsVjslls1ntAAfoNA4Acju&#10;n1puVzul1u13hb6fz7ACkdy4WUDJ94sqwwWHgWBiwkgbbg9MhT/gbZgYoi4ggbdgb5gYNgb9j4Dg&#10;begYegZ0gaNlhtgaSgZZgaowmz2m12233G53W7h0hkclk+84XD4nFu04nU8uPG5nN53Po9KplOqH&#10;Q63X7HZjVbrtfsPa8Hh8Xjgtrttv5fk9Xr9m6vV8v2AxHtj+GgWD+8DxUVxkCxyDMghLJIEyiBMs&#10;hydIEKKBkggYFIGMyBk2lj9iagZPIGMaYNYgTXIE2CBNk+kRxJEsTRPFCUt8kiTJRFMXxhGKZuQn&#10;aexlG8cRyj7pKap8dR/IEgoW7ivLBIUjyRJDzLcuEkydJ8Xvevq/v2/EoIK+wAStKz9oo/oAP+gs&#10;AoRAYATKviFNEgU1ISMqBk4mEyoIfSWQigRQoHDgAQ8AEQABEUr0C8KAgIAAIFA4JBYNB4RCYVC4&#10;ZDYdD4hEYlE4pFYtF4xGY1G45HY9Ah0JQMG2KSAgNY/KZVK5ZLZdL5hMZlM5pNYYEgyFAA+nS8Jt&#10;P6BQaFQ6JRaNR5+5gaAQA3HA5KRUalU6pVatV6xBgWCgQAB2CgrWbFY7JZbNZ7QAH6DQOAHI7p9a&#10;blc7pdbtd4W+n8+wApHcuFlAyfeLKpoGS4GWIGt4uIoGz4OD4W8Ym+oG2IGl4Hhp/lJma4GpIGZ4&#10;GioGYoGrcJq9Zrddr9hsdls4dIZHJZPtN1u95vbtOJ1PLjvuJxeNx6PSqZTqhyOdz+h0Y1W67X7D&#10;0ux2e124La7bb+H3PF4/Jsr1fL9gMF5fZ7fd7/h8fl8/pGh0JwUHmKTwyPPq/8AQClgDgmBgAGwc&#10;5xwFBcGQai4IAmCYAHgdDwwdC8MQwBAELaF4DQNDMQxFBx/gWtp1nkekRxXFj4nyfq+EicBVsCgT&#10;BxbHEcx1HaOICIAAIFA4JBYNB4RCYVC4ZDYdD4hEYlE4pFYtF4xGY1G45HY9Ah0JQOG2KSggNo/K&#10;ZVK5ZLZdL5hMZlM5pNYYBAsDAAvm81ptP6BQaFQ6JRaNR5+Lg6JAA9nO8aRUalU6pVatV6xBgQCQ&#10;OABWAq7WbFY7JZbNZ7QAQaCgA7Hi87Rcblc7pdbtE3w/n2AEm6lksoGT7vg8JhcNh8RicVi8Zjcd&#10;j45IZHJZPkMtl8xmbJOJ1PJ9mtBodFo5tSqZTqhpNVq9ZrYhW67X7DrtptdtrLVbLdcNvvd9v8Ve&#10;b3fb/geBKT9AxvAz7A2dF6ZAkjA3ZAy/x+xAlhA39Ayl2ZsMoGg4Gj4GvNCAoGO4GYoGJoG4oGn4&#10;GuvB9/xt8lJJNKPy/8AQCmbOJ2nsBQPBEEo+0ymqfBUHwhCKFtgrywQlC8MQw3K2rfDMPQ+/7hL4&#10;vzAIEwUQINEoACagYkIGXKLhmgZmIGcaBg9FDLnygZ+oGtkcopFyBFu9r5tCZDlO4gZvRugYDIGb&#10;qBhSgICAACBQOCQWDQeEQmFQuGQ2HQ+IRGJROKRWLReMRmNRuOR2PQIdCUDhtikoIDaPymVSuWS2&#10;XS+YTGZTOaTWGAQLAwAL5vNabT+gUGhUOiUWjUefi4OiQAPZzvGkVGpVOqVWrVesQYEAkDgAVgKu&#10;1mxWOyWWzWe0AEGgoAOx4vO0XG5XO6XW7RN8P59gBJupZLKBk+72bAQImwMkQNcxcZwNmQNxwMPY&#10;PKXV8wN+wO2ZXKg+BiWBt+Bu3OQ1QQMvwNHwM7QN+QMCQNGwM3QNY6XcbndbuZyGRyWT7zhcPicX&#10;dzidTyfcbmc3nc+xUqmU6odDrdfsdmW1uu1+w9rweHxeOHWq2W64eT1ev2dC83u+3/A+2WYUAYeB&#10;YmBYuLY2BMegTIoEyb6QKg7LoEzKBM3A0GpefCBnogYKImf6Bn1B0Mw0+jfJIkyUQ3EMRRGobkJ2&#10;nsSRTFUVpg6SmqfFkYxlGaJu4rywRpHMdR2g7zLat8eSDIUVPevi/PswUhoO+z8AA/QAP4ir/ABA&#10;AAQEAECIaKbaIGFiBnqgZboGPKBnchYOIGRiBjggYfTGgYQIGa6BjigZkoGGqBkWgYXIGciBkOgZ&#10;TomNCBjKgYRIGdSBlQgZCwuiYwoGMyBhOgbqgAV6BkEgZ4IeASBjWgdCoEDKBmPLiBOWAEFABBiG&#10;TcgQ8IGGjMIGYaBkGgZpoWCSBks2SBgKgZET4gZwIGPyBvsDSBkpNtLoGSqBkdT6BjmgYqM+1yB1&#10;XaaBFWhYXzegRMIGYCD0agRloGTiBkmgYioHCyBFpcgANIo5L1sgQ2QqgiAggAAgUDgkFg0HhEJh&#10;ULhkNh0PiERiUTikVi0XjEZjUbjkdj0CHQlA4bYpKCA2j8plUrlktl0vmExmUzmk1hgECwMAC+bz&#10;Wm0/oFBoVDolFo1Hn4uDokAD2c7xpFRqVTqlVq1XrEGBAJA4AFYCrtZsVjslls1ntABBoKADseLz&#10;tFxuVzul1u0TfD+fYASbqWSygZPu9mwECJsDJEDXMXGcDZkDccDD0LXUDIsDfkDWEDEMDxsCfsDH&#10;MDZcHFcDakDWOBgbbgb+gYngb6gZsgaXgbqgbogYxgb/geHgS1g4BgbJgY1gbwgavgY3gYqgblgY&#10;ogb0hbO3vXga0gYs78DesDDHchTNgYygbygazgZEgYSgYDgb5gdshSEgZ638DW77oGIDXoGL6BlK&#10;g4OoGcSBkkgY2oGczpoGlCBOAgUKAAYzzAAa6Bh0g43IGSaDgFCCBgugZwoGYiBhGgYcIOOqBkYg&#10;7EoE/6BDEgZPoG4yBNggReoGHkeoGZSBhogYEIGdqBg02bBwsADdMHKsrSvLCrJCkaSpPLMvzBMM&#10;xTGiScJ0nifTJNU1zZNsqqUpinKhN06TrO07qIrauq+sM8T9P9AUCjq1LYty4UFRFE0VRYALyva+&#10;lkbCBlMj5QwVRgAMKADhAAb8NopJaBBKyDJIOLaBlIgZfoGISFg3UiBUOAAIwGgTToE1MKoGBrxI&#10;OMKBk80yBzSgrOoEbyBsqgQjoO/iBEKgb9IEPqFukgRqoGWyBiWg5DoGPFs22hboIFDSBRKgUfIK&#10;KiBlWgZUoGLCFkwgYzIGfEAIMpiBNcgR3IGCaHtogQCoHWiBOYgUEoFBddMMgbiIMz4AMegw5oGR&#10;yD1CAB7oHWQHIORKBjsgYyoGTiFyegRySLdMav8gcdIFHmXR+g5OoGMiFyEgVWoFIiBGKujVoEJ0&#10;Z0xpGk6UiMtpIk0MaXqOpamsszJ2nuqazrWtqpOCmqfrmw7FsaYT0rywbJtO1bWjdCLat+2bjuW5&#10;oPRy+L8lsBIEYNMU1TiWsigTJoMdiBgegYKIHOaGkigcQoEKTmoHW4AVyABcIGJKHylSSBBTzaBm&#10;kgYXoO0KBY6gWQZshxkOegd0ABKR18RlqIs2gTBIE3yBGhEyBcSgQIIGeyHsygWBgA/CC2UADLoE&#10;6yBGyh8bABHAAECgZAIHhYAYaAD2IFw6FY31CC3UhnF9UAHYSkK7LZyidPIEEHaoJ6nrZkAGaABd&#10;UgIKAQgbpiEouIENw2pAxKloD2tFS5AgPkBAgAAgUDgkFg0HhEJhULhkNh0PiERiUTikVi0XjEZj&#10;Ubjkdj0CHQlA4bYpKCA2j8plUrlktl0vmExmUzmk1hgECwMAC+bzWm0/oFBoVDolFo1Hn4uDokAD&#10;2c7xpFRqVTqlVq1XrEGBAJA4AFYCrtZsVjslls1ntABBoKADseLztFxuVzul1u0TfD+fYASbqWTL&#10;gaIj7Cgbsu8qWUDJsDKUDXsXGEDYMDccDD0HfEDdMDD8TAsDfUDR8DOUDFcDakDNEDTMPf8DUkDL&#10;uu1EDFsH18C1MCQ8TKsDKEDA0DCEDdUDc8DDUTKMDV0D3sCPUDesDeEDDcTw0Ctncg7+ge5AHDgT&#10;9h4V40DdEDDMDDsDcUDacDF0LAUD80GAMPcnYgb7oE8SIBGgYeoGJbFIGsIAP2gwkIGW6BjEgZPo&#10;HBoAPAgS9oE8iGvegT4oEOqBkYshHIGOKBnKgYQIGfjDxhGMZRmq6QpGkqTxpHUdx5HsfIknCdJ4&#10;n0fyLI0jyRGClKYpyoSTJ8oSjKSiK2rqvwXKcsy1LcuI4tS2LcuEuzHMkyzMAC8r2vpZMSgQnzOl&#10;02gAxaBQegRcouGaBmYyjLIPF6BG4gYUIu8TYoE2aBNO3SBt+gRWNogUKoFCaHPE3YANug0BI/Ai&#10;BQyABvoGXyBiGibIoEZ6BlCgYwNAgb+oEESJsmgQaoG7qCvE66BAiiYEIGe6DwvD4ARCABeIGIr7&#10;PwgdQAG/j/IFAAAU4gRCIGO6B2ggULoJUD8gAz9uoPOwAQjSkKQtZyBzEAAHIfYtjjsgZFqwYiBh&#10;2gZvIGE1mzhgGA4EikbJIkyUYHhOFYWs8gp2nuGYjiWJqpJamqfimM41jaYSqrywY5kORZGjcvra&#10;t+SZTlWVswvS+L9OU35Yhc5ToAFzTwi09IFPiBMqgTLoM0MQIGpiLPESqBjY0zaoFRwAUhS11XTq&#10;VGIFTVdIGTqBjIj7loFFerUyiYiIGXbRNJYKBnXPyJVUgQT1w3FXoFLCHuKgR3oGeSBge9z4bMgY&#10;jWY8t2IFbiG1iADs2m8KBk4gYxoHQSBFAgZY6agtRIFFtyQdCEJanBnDABd14IdeSB3ogV7KPYCB&#10;GGgYaVHUqGICgAAgUDgkFg0HhEJhULhkNh0PiERiUTikVi0XjEZjUbjkdj0CHQlA4bYpKCA2j8pl&#10;Urlktl0vmExmUzmk1hgECwMAC+bzWm0/oFBoVDolFo1Hn4uDokAD2c7xpFRqVTqlVq1XrEGBAJA4&#10;AFYCrtZsVjslls1ntABBoKADseLztFxuVzul1u0TfD+fYASbqWSygZPu9mwECJsDJEDXMXGcDZkD&#10;ccDD0HqECAUDB0Df8PKkDVcDMkDTsDFcDakDKsDVkPzcCT8DMWs00DFsH1oAckDDsTI0DtkCWEDA&#10;kDesDA0DAMTSUDNsDKEDWMDde+gc6gW3hj6gb86kGbsDEUDDMDdEPGEDZ8DU0DLe6gbiga7ge9hW&#10;XgT9gb+gYDh+5gQNoG+wAOOgTioE/iBOSh0FAAeTquQg7EoEW7YIG18Evyga4IEzKHN2gT4IEOyB&#10;kWpBpNogZGIGOrBxbF0Xxgu6QpGkqTxjG8cRzHUdoknCdJ4n0eSFIciSLFqlKYpzKyNJkmydJ6hq&#10;2rqvrDKErSvLEso6tS2LdDctTBMMxTGvK9r6v7AzGl7CgAw6BQkADFosxqBMegTIoEyaDFEgYuoG&#10;OiBkah58uMgYMIGdLSNmgTUoE1aHNvC4ANjSFFgA2qDGQgYboGGiBmahcCAAeiBgLALNIGV7nIGK&#10;VUoWBDpQey1UIEQSBj6gY7oGRSF0wABooGfDuoKIqBl0gZSoGLiHxOgVfPCgRvvdED4vmhcBPwgT&#10;9QO/qBwBWaBAagcloJBiGCsgZUoPczEIHCiBUoAFJQZbYAS/DqGw+AEQgBEaBRKod3gBOBHIGOc1&#10;YRhOFJlGaSJMlGF4jiWJrnHydp7imM41jasSQpqn45kORZGmkpK8sGSZTlWVo/Li2rflmY5lmaFz&#10;Kvi/TYwWaIZNk3YGxTGMcyDJIWeCBgegZOUDQzPIGCkUxWg7SoE09GNU2TXQrSuqRQg1vgAbaBgS&#10;gZEIGUNvXc4SBjYgZLIOBaBnVYdBIFpSBX04KBN+AAvoHPiFHYgYJoGSaBkqgYdoGTSB2yAHG72h&#10;FgIEFyBmMgYz0K4FpgBvIACig99X4+SBPohNsQzbiHP8AGvwE25nIGGKBlOgY/QggUWXhYKB7hDC&#10;DThgV43n1F7Mwh/QoHfwAYAmzrABJcBUIi6AgIAAIFA4JBYNB4RCYVC4ZDYdD4hEYlE4pFYtF4xG&#10;Y1G45HY9Ah0JQOG2KSggNo/KZVK5ZLZdL5hMZlM5pNYYBAsDAAvm81ptP6BQaFQ6JRaNR5+Lg6JA&#10;A9nO8aRUalU6pVatV6xBgQCQOABWAq7WbFY7JZbNZ7QAQaCgA7Hi87Rcblc7pdbtE3w/n2AEm6lk&#10;soGT7vZsBAibAyRA1zFxnA2ZA3HAw9C51AlLAyZAwFB3TAzzA0/CxXA2pAyrA1ZD3/oIGYtVpIGL&#10;YWIYGo4GO4W8oGcoGnYeEYGrYGQYW4oGa4GtIeCYGq4GSoGAYG/YGiIGWYGGYHbIUBIGlYGZejB3&#10;xA0HA0NCw7A+NAl3AyNC83AupAn9AwHD3JAw3moG1aBAogZdIGGKFmigYzIGK7doGG6BmUxCBlu1&#10;rWIE6T7IGuCBAch71oE9oADsgZFqA8SBE0wcVRXFkWxchSQpGkqTxfGsbRvHEcpunKdp7HUfyBIM&#10;hLqpSmKcqEhyTJUlyYn6tq6r6wybKcqSrKyMLUti3Q3K8uy9L8rLyva+r+wMwSsBaBuAgR9IGdb/&#10;yFDsOIGvaBM6jwGoGB6BnzNyPz3OaBHagZ7I+AyBwEgUAAAdE4RyCbtw0gZ4TPStLUvTCxwegReU&#10;zTyV0OgVQgBPqBTrT9UVTVSkTSgx61XWFY1kmT8oE5j6IGe9Z13XleozW4AVqAFX0VX1jWPZCCww&#10;AFWoKelk2QW0F2halq2ta6qICIAAIFA4JBYNB4RCYVC4ZDYdD4hEYlE4pFYtF4xGY1G45HY9H5BI&#10;ZFI5JJZIiIGd5TA0VJpdL5hMZlM5pNZtN5xDXXAwfAwNOaBQaFQ6JRaNR5wRIGu4GzIGNaRUalU6&#10;pVatV5Gv4GQIGDIG9axYbFY7JZbNMAvA3RBwDZ7db7hcblc7pdbtd6mFYGKplToFYLxgcFg8JhcN&#10;h6nKIFKsXLMRj8hkclUZ3Ap7Ap/k81m85nZFSoFTIFfgBUM9p9RqdVCa1Aq5Aq9f9Xs9ptcRaYFa&#10;4Nbdtvd9v+BweFw4MV4GqJkMoGz+Jzedz+h0ZPK8bApb0ux2e1GMqAMuAMz2/F4/JB9AANEANJpv&#10;L7fd2daANeANiAMB7/x+d/uABuoK3j9QDAUBwJAq4wAl5/pIgICAACBQOCQWDQeEQmFQuGQ2HQ+I&#10;RGJROKRWLReMRmNRuOR2PR+QSGRSOSSWSIiBneUwNFSaXS+YTGZTOaTWbTecQ11wMHwMDTmgUGhU&#10;OiUWjUecESBruBsyBjWkVGpVOqVWrVeRr+BkCBgyBvWsWGxWOyWWzTALwN0QcA2e3W+4XG5XO6XW&#10;7Xe8Xm9Xu+X2/X/AXiUQKVYSWYHEYnFYuiTuBT2BT/GZPKZXLR2lQKmQKnQKoZfQaHRaOCVqBVyB&#10;V6BWDSa3Xa+92mBWuDW3Ybfcbndbveb3fb/gcHhcO6YMAYXj4ficvmc2KY4AZAAZLndXrdeB5kAZ&#10;sAZ0AZ/seHxcLTADUADVADWeP2e3X7IAbSC7b3fX7ff8fn9QaAiAACBQOCQWDQeEQmFQuGQ2HQ+I&#10;RGJROKRWLReMRmNRuOR2PR+QSGRSOSSWSIiBneUwNFSaXS+YTGZTOaTWbTecQ11wMHwMDTmgUGhU&#10;OiUWjUecESBruBsyBjWkVGpVOqVWrVeRr+BkCBgyBvWsWGxWOyWWzTALwN0QcA2e3W+4XG5XO6XW&#10;7Xe8Xm9Xu+X2/X/AXiUQKVYSWYHEYnFYuiTuBT2BT/GZPKZXLR2lQKmQKnQKoZfQaHRaOCVqBVyB&#10;V6BWDSa3Xa+92mBWuDW3Ybfcbndbveb3fb/gcHhcO6GWBlqBpmBqjic3nc+KrCBguBkXodfsdmCj&#10;OBoyBtmBmjtePycRHwMYQMkQN8+X3e/bhGBq6DkH4ff8fn9fv+QiAoAAIFA4JBYNB4RCYVC4ZDYd&#10;D4hEYlE4pFYtF4xGY1G45HY9H5BIZFI5JJZNJ5RKZVK5ZLZdL5hMZlM5pNZtN5xOZ1O55PZ9P6BQ&#10;aFQ6JRaNR6RSaVS6ZTadT6hUalU6pVatV6xWa1W65Xa9X7BYbFY7JZbNZ7RabVa7Zbbdb7hcblc7&#10;pdbtd7xeb1e75fb9f8BgcFg8JhcNh8RicVi8Zjcdj8hkclk8plctl8xmaXAQgAAgUDgkFg0HhEJh&#10;ULhkNh0PiERiUTikVi0XjEZjUbjkdj0fkEhkUjkklk0nlEplUrlktl0vmExmUzmk1m03nE5nU7nk&#10;9n0/oFBoVDolFo1HpFJpVLplNp1PqFRqVTqlVq1XrFZrVbrldr1fsFhsVjslls1ntFptVrtltt1v&#10;uFxuVzul1u13vF5vV7vl9v1/wGBwWDwmFw2HxGJxWLxmNx2PyGRyWTymVy2XzGZpcBCAACBQOCQW&#10;DQeEQmFQuGQ2HQ+IRGJROKRWLReMRmNRuOR2PR+QSGRSOSSWTSeUSmVSuWS2XS+YTGZTOaTWbTec&#10;TmdTueT2fT+gUGhUOiUWjUekUmlUumU2nU+oVGpVOqVWrVesVmtVuuV2vV+wWGxWOyWWzWe0Wm1W&#10;u2W23W+4XG5XO6XW7Xe8Xm9Xu+X2/X/AYHBYPCYXDYfEYnFYvGY3HY/IZHJZPKZXLZfMZmlwEIAA&#10;IFA4JBYNB4RCYVC4ZDYdD4hEYlE4pFYtF4xGY1G45HY9H5BIZFI5JJZNJ5RKZVK5ZLZdL5hMZlM5&#10;pNZtN5xOZ1O55PZ9P6BQaFQ6JRaNR6RSaVS6ZTadT6hUalU6pVatV6xWa1W65Xa9X7BYbFY7JZbN&#10;Z7RabVa7Zbbdb7hcblc7pdbtd7xeb1e75fb9f8BgcFg8JhcNh8RicVi8Zjcdj8hkclk8plctl8xm&#10;aXAQgAAgUDgkFg0HhEJhULhkNh0PiERiUTikVi0XjEZjUbjkdj0fkEhkUjkklk0nlEplUrlktl0v&#10;mExmUzmk1m03nE5nU7nk9n0/oFBoVDolFo1HpFJpVLplNp1PqFRqVTqlVq1XrFZrVbrldr1fsFhs&#10;Vjslls1ntFptVrtltt1vuFxuVzul1u13vF5vV7vl9v1/wGBwWDwmFw2HxGJxWLxmNx2PyGRyWTym&#10;Vy2XzGZpcBCAACBQOCQWDQeEQmFQuGQ2HQ+IRGJROKRWLReMRmNRuOR2PR+QSGRSOSSWTSeUSmVS&#10;uWS2XS+YTGZTOaTWbTecTmdTueT2fT+gUGhUOiUWjUekUmlUumU2nU+oVGpVOqVWrVesVmtVuuV2&#10;vV+ZrmBj2Lv+BvyBs2BkuBvebheBt+BsWBkWLqyBkqBvOB3CwX/AYGcBKBuSywN/QN6wMwQNcTt7&#10;QcFYLKZWqM+BifDwJ9wNgQMqWebjeBr+BnmBpGDsyBiqJ4mBPqBniBprLbfcbmUuCNjOBu2Hp+Bl&#10;OBgLFQMjwNobrmc3nSnkwJMxsQQ8fwNTwMGwd4XmBtPn+HxePyeXzef0en1ev2ZXPwLrwJuwN5Q8&#10;CQMNwPCQbtwJ6JmDCBnOgZhoGHyLs6ziBgSgYSIG+b2wjCShgmgZ2IGsyBOWhwAoGB6BhCg4+oGQ&#10;ibwygsOwnFUVoEa6BhQgZtOOhwCoGDsPQwgYEIG2SZB0uaBjogZGoOaiBhWgZzIGfCDxSAADr6gY&#10;BoGW61xzFksSymspoEtCBNgAEwIgDSBnWhZyoGDKByMgR0oGGT9IGNqBkpLU7TuopQIGLyBn6i8a&#10;oUVCBivCyBxcgT7oEFjtSHIM8UfSFI0lScVoCIAAIFA4JBYNB4RCYVC4ZDYdD4hEYlE4pFYtF4xG&#10;Y1G45HY9H5BIZFI46wIGP4GSoGt4mAYGooGXIG0oGL5JDwxA3PA2HAx9EydA1jAzpA0ZA2VAxvN6&#10;ZTadT6hUalU6pHAnA3ZA35AwLFxhA2fB5dVYO/7FZLRabVa7ZbY814GKIGO4GxomBIGtoGRYGroG&#10;U7UOoGxaJA0bB2pAxXAx7A2JDwPA21Aw9AxVA7hbs1m85nc9n6cQoGvYGa4Glo/h4EcoGaYGmIOC&#10;IG24HOYEFYG8NBu95vd9v+BDGhloGBo+MYGzoGzIHgoE+4ODIG3oHV4EJ4G3OD2+53e93/B4fF4/&#10;J5fN5/R6fV6/Z7anJoFKIFKoFLIsCoG9IG94GC7U2wAJ2gSeoEn6JMIgTnAAAbkpqgaxvdCMJQm8&#10;jrAArKBK2gSuo0V6BiggYRumtSzINCEKRRFMVIMzIALkgS6IEuyLA2gZyJ0gYNMCwbCoE1SCsSgT&#10;FoExqBMeiTRIE0iBEOgY9RXKEoykthIIGN8cxwj0SgAdKBgygctoQr6BLCgRFIGO8pzVNc2M3DAA&#10;NkgTpI8vSBCSgYXIGaaHiogZVoGP6BkFNtCULQ1D0RRNFUXRlG0dR9ILa+AAPkAD6AA+yKrwgR8o&#10;HTqBPwhQBIGOyBkNB6FjYgZKoXAEBABAgAQMhsLTeez+oHVSBEmgcmoFJ9I2DYSoU2ABJNahZ9IH&#10;O6BF8g9aq0riNlMgYsoGFiBmqhbsIEZKBgehZfoGJCB2UhUw1RYd1XWiMWxeAEYgBGaKgkgZ2oHL&#10;qBQAhFi14gQ0IeI6Bl0hcFQQACix8xDFMYxyJ1mYKBjUgZL3Zi2LorHSBHK5qBj7ZaFkGgZAIGfy&#10;F4OHKB1Gg1iw0iNQgAeqBl2gYjInLZmoGGmMZ5nqQHmgZ4p87N0oLc0XIGb6FgggZ3oHSYg5Vop+&#10;ond94k6iYiZmgZEIGPOfbBsOxbHsmyokgICAACBQOCQWDQeEQmFQuGQ2HQ+IRGJROKRWLReMRmNR&#10;uOR2PR+QSGRSOOsCBj+BkqBreLoaBnmBtqBieFq2BlKBsOBpmBv+BmmBjyBp+BmKDhiBuecwMfQ8&#10;3wNIQMgwOTQIDQN51iBhSSV2vV+wWGxWOyWNnQMYQNcwNQQMHwNCQMKwMcQNkwMJwN2QN+QMCxcL&#10;QNzQMBwMAwsdwNiQN2wNFQNsQMjQMzwN826Bv2Dz6DYey5/QaHRaPSaNrwMUQPEwJjRe2wIvwNdQ&#10;MjwfPABkQMbQNZQNSwMGQM7TOBnKBo+DjqBsWBnSBo2DtSBiuBj3FQ/gwJpQMO1uBvHS+HxePyeX&#10;zQ4NQNy4KBhHm0mBnCmQNUwMsQvBwKkQI+QM5oGCSBnexyBkWzKDiIgZduO4qJs4AB3Lw88JwpCs&#10;LQu0asoFB6roFBaBE0gYTIGQ7DIGG6BrOgwhIGXr3oElCBJUgTCoEZSBjigbWq9FQABiqSqQxIUh&#10;yJIsjSPJEkyVJcmSbJ0nyhKMpSnKkqrAqoARiABVoGbyFgEgYMoGGjUIOCDvoO1KBNOgUuIEK6eo&#10;WYSgoGF6Bmmgb9gApSBJ0gSmodCKBPcgUwQ2g5ooGFyBwSgUXStSFI0ksgnIGWKBlcgYpoWC6BnR&#10;AUAQkgS9oEzSBEYh4FoGFjVL8gY/IGQaFnog4PIHQSEia3iBk2gYzM221J2FYdiIrNgATUABSPVL&#10;7uIGGqBhHA6BOyAB8IPTaBFYgaXIEPaHz4ACuIFTqBVw5SBOYgTnIE6CDOkgTqIEcaBnvYKBAOgY&#10;OXqk6BmbYuAYDgSKvSgT1oNap6oXG6BWggQQoGcCBgUrVC2mABa4uKETIFPCBUWgyjIETsGoE5CJ&#10;QefzCYHlmW5cisNABapPIGMaFsCgR0pi4iDXYAEDINnUPVWtE4oELaBlOj4uIGUT4IEDeX6lqeqa&#10;rq2r6xrOta3rmu69lssS0jB9uWySB7IhRwoHWyBRGgRtoeB00VOgY6zzp4AT8AFAISt6BHhpKBi0&#10;he3AAbMFbNr/FcWsdLoFSqBNuiChIEY+LrzUaN1MAF7IEJLroU1YAMWgT6oE++UbxgqCwegnJcZ2&#10;HYovY9k7GgZaU1oyE822+/ABmKGBzHSB10gXcIFdAAXUAGfXcgt4ABeQAL6iUagA2+GAB4SBZV2X&#10;ve+jvV4OABEJeh6aIEyKBEc/0x+GgWY8whpmIGGaBj6uCBjYgZJp+gYmEHEHes918EBYDEjZitVc&#10;oAB1EPcsQIupAlxgAMatogYTyBuQAASwhQH0ukDUM9cjcEQAQPABAR60B4VQrhZC2F0LyyEBgAAg&#10;UDgkFg0HhEJhULhkNh0PiERiUTikVi0XjEZjUbjkdj0fkEhkUjjrAgY/gZVga8g4bgaPgZFgapgZ&#10;egb6h84gQFgariYCgZTgbLgY2gYYgbngbDgY+ha5gZGgZsgbTh7Bg4Vgbskldr1fsFhsVjskfdED&#10;C8DAMfCdbgb8gdagwGgZWgaKgb7gY9gbSh54gaHgbNgbeicqgT/gYHvMDxUGtdlyWTymVy2XyzXg&#10;YogZHgbKg4ggaWgY50cDN0DfsPx4AvUCWETBUDJcDSeogY6gbFgZ0gaNg7UgYrvcDYkTVEDK8DaM&#10;DGGY6HR6XT6nVhwagblk8DYUPCMDd0Db8DEUfDkDcUDd8DtsCMUDTsDOMDSET1urgQE637/n9/z/&#10;ssea3oG76JDugZEPI8SPtugSqIENSBkuiYtoGUiBnigYUqTAEOw9D8QRDEURxJEsTRPFEUxVFcWR&#10;bF0XxgyiTIElCBCUgZboeWqBxugRjIGHjHIW14AKAgR2o28aBBuo8OIEpiBKchTWpA3yBOBGMsy1&#10;LawHsgYErUti3IEuCdoe56BKIxKBhovqFrwgQ6oGeDGo0EaBwFNbIS5Pk+z8irNIEziBB2gcfocZ&#10;yBhigZYoGKDWQGgT1o0ViBwigTdIE3iBSsAEsIK4SBOIgS+IE46JSMADtIEpCBMjP9YVjWSHuwgV&#10;VgAo00oeBqBnlOcCJHOj8oGBiBiEgZeoGRaBjs+0xgAuVZ2ladqInPIASQgTRIkM6BkwzaBmyj4p&#10;IGVqBlU5SHtIgQ0WfNAAHNat5Xnel63te98XzfV935ft/XvGYARqAEegBHKJTKAABoGwCBEShadI&#10;KuiRVaAClSepqDi6gZRIGULcIlaJuNUgb9X/k+UK+9KBA7MKPPaACuTIgaeIkPiBkG8CBgtkiDU7&#10;ZaBC0gZTpHKmXZTpGkozQIAUGAFCx8h9Xn8g6hIEVyFtadS0JHTIAU2AFO0+glQgBUYAVKAFTorg&#10;OB5g8OlbjuSM1rVSBiAgasIdniBHSz6ByZPc9IrXyDAcgYEIGe6BlwgYk2cgTQSXufKcqsNr6ogQ&#10;HonBKBQOgQPvQg9eIFa6IOWgTkoFdYADWhe9ABKQAHWge64Ty3cdz3Xd953rMICAgAAgUDgkFg0H&#10;hEJhULhkNh0PiERiUTikVi0XjEZjUbjkdj0fkEhkUjjrAgY/gZKga3iYkgbagYBgYPgbyg7LgY0g&#10;ZBgcmhwUgangajgaigYYgbngbDgY+g7YgYmgYigbgi7TgYsgYnl8kr1fsFhsVjslljahgZegYLgb&#10;2h7IgY3mMDCcDdkDfkDAsXdMDC0DRcDO0HF0DaEDuECHUTZ8DYUDN8Hf8HmVmy2XzGZzWbzTXgYo&#10;gY7gbGidOgTBg4Igb5g7ugYRgcugTdh42gZ9gaH0cDxcCYsDOkDRsHakDFcDHsDYkTvcCdczuec6&#10;XT6nV63XhoagblgaTgZuh5Cga9gZigafgZ43Pl88PrUCrECmECrkGycC7kCDkPGEDxqBMCgTBuxA&#10;kCwNA8EMyeaBgYgbtIEpSHHUuiBgagZ8IGe6BgM6KIqIgQuKygZqoO8iBPEgRaIGJsExbF0XxhGM&#10;ZRnGkaxtG8cRzHUdx5HsfR/IEEJ8ACUIElSBJYiz0IEMCBnCgYQIOoDnIGcatwyharIED6BiGgZf&#10;KOpKlqagYOqqtsKo2MKBk9J0oSDOE4zkrydIEnCBG4gYSoXOoATuABlLjCiBLugS8oE5qKweAD8o&#10;KCSBneg52oGCCBiegcVIUPyBkDTEVskyk51FUdSIqzyBNAgTRIE0iLF0gYit3VSDz7P7/gAGaBvu&#10;gtEtcgUGy2gZxN4gbfoE4KBOGgzioE46BOSgTlodVIAElWCBms41S23bluojRdGoI/b8IPDlCIGB&#10;NBgAmyBSi2aD0egR4tSgZnIGFKBhDM6DWsgQ2sggd+oLcwATygQMr9SFvYXhmGorBdfoGXaBiMhc&#10;1oFNqBFIgYuoOSLvoGtEmIXaAANQgVfABKaC4uAGMgBYwAZLXeHZrm2b5xnOdZ3nme59n+gaDoQA&#10;SHIoASOAEkorgjnoFC1/IGSqD2QAEAgBDCBWygS3IEFroIEVaBisg6kQhMaBNMABDIGPKBj4gZCo&#10;3RJ6IGAiBgcgZ66Hve+JCS6BjRhSBGkgYKs+gZ9oGC6B3mgS63PQy9I2RSBjrxlKIPSqBUigVdy0&#10;ABs20/SBn8tbV1AgzK771fWItU4AWpVYAVaitgABSdEIGJaVoOTCBjOgeIABEiBAEgevIFdKBU2g&#10;RBoO3uYOA4TidEAHSod1XVIJlMuIFunW/B8KNXAgeU80ABoywgQZIG1SBCogZWoWO6BkRC6B8JyO&#10;uzTqCBEoQ9QoAF4gAG8QM2hAjbECfOGkgbvnxQPggWJ4TtjWLyMMVMgYIyBoTXa/cgzBIDgAA2QM&#10;dD+IMECNkABQ4AFFwBIIOQgcIyBPXIy1IgR4IIw5h1DuHkPYfEfICIAAIFA4JBYNB4RCYVC4ZDYd&#10;D4hEYlE4pFYtF4xGY1G45HY9H5BIZFI46pYGNoGY4Gwo2T4GjIG+oGMZjBxVA1bAwpAwDA3rAzVA&#10;1rC53AmPA2XAy1A2hAwXAxLI1dAxbA07A0RJK1W65Xa9X7BYY+N4Gp4GD4G/YGyoGUIG/IOEKRb4&#10;GKY3PYEz6dAz7A1RBwLA1DAyDAwNA3zOIGbYe24PUbFkclk8plctlVxAxHAytA71Gjdi4G8YGNYG&#10;/4OP4Gn4GDoO8IGUYG04XNIEqoGh4GnoOtqhE3tA2lA0hA2bl+RyeVy+ZzYsGoG5YGX4GEYGeIHg&#10;YE6YHqoE7ImHoGuZ1PIG6oGVYG1YneAAmoGToGBIG8oGV7Xzv1+/5/f85p5oGBiBgagZhoGDqBn2&#10;sqBjki5AIGMqBgRBSBl6gYuoGfyDvcbSRlIgZAv/EcSRLE0TxRFMVRXFkWxdF8YRjGUZxpGsbRvH&#10;Ecx1HceR7H0fyBIMhSHIkiyNI8juggTpIE6iBFFJEoylKcqIVAKBQGgQEoGfEqy9L8wTDMUxzJMs&#10;zTPNE0zVNc2TbN03zhOM5TnOk6ztO82yUAEmABJwAShPFA0FN8rgBLIAS2gUu0HRlG0dR9IUjGqA&#10;gIAAIFA4JBYNB4RCYVC4ZDYdD4hEYlE4pFYtF4xGY1G45HY9H5BIZFI5JJZNJ5RKZVK5ZLZdL5hM&#10;ZlM5pNZtN5xOZ1O55PZ9P6BQaFQ5SGoG5YGX4GoqJTadT6hUalJnnAwZAwTA3xU65Xa9X7BYbFY7&#10;JZbNZ7RabVa7Zbbdb7hcblc7pdbtd7xeb1e75fb9PQnA1ZA0PA11f8RicVZVtWIGRoG+8Xk8plct&#10;l8xmc0AICAAQAP4ABAABAAAAAAAAAAABBAABAAAA3AMAAAEBBAABAAAAxgIAAAIBAwAEAAAAdtAB&#10;AAMBAwABAAAABQAAAAYBAwABAAAAAgAAABEBBADtAAAAftABABUBAwABAAAABAAAABYBBAABAAAA&#10;AwAAABcBBADtAAAAMtQBABoBBQABAAAA5tcBABsBBQABAAAA7tcBABwBAwABAAAAAQAAACgBAwAB&#10;AAAAAgAAAD0BAwABAAAAAgAAAFIBAwABAAAAAgAAAAAAAAAIAAgACAAIAAgAAABhAQAAOwMAABcF&#10;AAAABwAACgkAADELAAA2DQAAAxAAACgTAABqFgAAoxkAAC8cAAAnHgAAeSAAAJ8iAAARJQAAtCcA&#10;ADYqAABeLAAA2y4AAGoxAACfMwAA7jUAAOQ3AAC3OQAAyzsAAIg+AAAlQQAAuUMAAMhFAABsRwAA&#10;TEkAAJtLAAAwTgAA7FAAALhTAACuVQAA2VcAAPdZAADjWwAAGF4AAOpfAAAqYgAAeWQAAMFmAAAb&#10;aQAAMmsAACttAABYbwAA2XEAAOZzAAAHdgAAG3gAAMB5AAA3ewAAA30AAMF+AAB1gAAAM4IAAKuD&#10;AAD/hAAAvIYAAIWIAABXigAADowAAJGNAAD2jgAAhZAAAHaSAABGlAAAO5YAAL6XAABGmQAADpsA&#10;ABydAADzngAA0qAAAHaiAADbowAA1KUAAMynAACpqQAAlasAACGtAACNrgAAYrAAAEmyAAANtAAA&#10;xrUAAFG3AAC+uAAAhLoAALS8AADLvgAA5MAAAKrCAAAcxAAA48UAAKfHAABtyQAAH8sAAKXMAAA3&#10;zgAAAtAAANXRAACr0wAAdtUAAAPXAABq2AAAQdoAAADcAAC93QAAUt8AAIzgAABV4gAAhOQAAAbn&#10;AAB06QAA1esAAGbtAAC37gAA1fAAAET0AABc9wAAs/oAAEL9AACu/gAA2gABAGIEAQCgBwEA7AoB&#10;AKQNAQA7DwEAGBEBAMESAQBwFAEAOBYBAMwXAQBbGQEAixsBAHodAQB3HwEAbyEBANQiAQBvJAEA&#10;WCYBAEQoAQAhKgEAISwBAJwtAQBjLwEAmTEBAOIzAQAlNgEAnzgBAGA6AQDKOwEARj0BALQ+AQAt&#10;QAEAr0EBABRDAQB3RAEAJkYBAL9HAQBQSQEADksBAKpMAQBJTgEA6k8BAMpRAQCOUwEAhFUBAAFX&#10;AQBXWAEA8FkBAGdbAQDjXAEAc14BAMJfAQBXYQEAKGMBADRlAQAVZwEA9GgBAG9qAQA9bAEAaG4B&#10;AGJwAQBwcgEAYXQBANl1AQBwdwEAS3kBAAN7AQDPfAEAl34BABKAAQCcgQEA+4MBALSHAQDZigEA&#10;Yo4BALWQAQCMkgEAZ5QBAEyWAQAymAEALJoBALmbAQBLnQEAFp8BAM2gAQCiogEAaKQBANalAQBg&#10;pwEAwqkBAHmtAQC+sAEAKLQBAFm2AQCJtwEAprgBAMW5AQB1ugEAJbsBANW7AQCFvAEANb0BABG/&#10;AQD0wQEA2cUBACrJAQAkzQEA/s4BAFkBAADaAQAA3AEAAOkBAAAKAgAAJwIAAAUCAADNAgAAJQMA&#10;AEIDAAA5AwAAjAIAAPgBAABSAgAAJgIAAHICAACjAgAAggIAACgCAAB9AgAAjwIAADUCAABPAgAA&#10;9gEAANMBAAAUAgAAvQIAAJ0CAACUAgAADwIAAKQBAADgAQAATwIAAJUCAAC8AgAAzAIAAPYBAAAr&#10;AgAAHgIAAOwBAAA1AgAA0gEAAEACAABPAgAASAIAAFoCAAAXAgAA+QEAAC0CAACBAgAADQIAACEC&#10;AAAUAgAApQEAAHcBAADMAQAAvgEAALQBAAC+AQAAeAEAAFQBAAC9AQAAyQEAANIBAAC3AQAAgwEA&#10;AGUBAACPAQAA8QEAANABAAD1AQAAgwEAAIgBAADIAQAADgIAANcBAADfAQAApAEAAGUBAAD5AQAA&#10;+AEAAN0BAADsAQAAjAEAAGwBAADVAQAA5wEAAMQBAAC5AQAAiwEAAG0BAADGAQAAMAIAABcCAAAZ&#10;AgAAxgEAAHIBAADHAQAAxAEAAMYBAACyAQAAhgEAAJIBAADLAQAA0wEAANYBAADLAQAAjQEAAGcB&#10;AADXAQAAvwEAAL0BAACVAQAAOgEAAMkBAAAvAgAAggIAAG4CAABhAgAAkQEAAFEBAAAeAgAAbwMA&#10;ABgDAABXAwAAjwIAAGwBAAAsAgAAiAMAAD4DAABMAwAAuAIAAJcBAADdAQAAqQEAAK8BAADIAQAA&#10;lAEAAI8BAAAwAgAA7wEAAP0BAAD4AQAAZQEAAJsBAADpAQAA7AEAAN0BAAAAAgAAewEAAMcBAAA2&#10;AgAASQIAAEMCAAB6AgAAwQEAAGoBAAB8AQAAbgEAAHkBAACCAQAAZQEAAGMBAACvAQAAmQEAAJEB&#10;AAC+AQAAnAEAAJ8BAAChAQAA4AEAAMQBAAD2AQAAfQEAAFYBAACZAQAAdwEAAHwBAACQAQAATwEA&#10;AJUBAADRAQAADAIAAOEBAADfAQAAewEAAM4BAAArAgAA+gEAAA4CAADxAQAAeAEAAJcBAADbAQAA&#10;uAEAAMwBAADIAQAAewEAAIoBAABfAgAAuQMAACUDAACJAwAAUwIAANcBAADbAQAA5QEAAOYBAAD6&#10;AQAAjQEAAJIBAADLAQAAtwEAANUBAADGAQAAbgEAAIoBAABiAgAAtwMAAEUDAABqAwAAMQIAADAB&#10;AAAdAQAAHwEAALAAAACwAAAAsAAAALAAAACwAAAA3AEAAOMCAADlAwAAUQMAAPoDAADaAQAAsQAA&#10;AGBbAwDoAwAAYFsDAOgDAABQSwMEFAAGAAgAAAAhAEZiupzeAAAABwEAAA8AAABkcnMvZG93bnJl&#10;di54bWxMj8FqwzAQRO+F/oPYQm+JrDQOxbUcQmh7CoUmhdLbxtrYJpZkLMV2/r6bU3ubZYaZt/l6&#10;sq0YqA+NdxrUPAFBrvSmcZWGr8Pb7BlEiOgMtt6RhisFWBf3dzlmxo/uk4Z9rASXuJChhjrGLpMy&#10;lDVZDHPfkWPv5HuLkc++kqbHkcttKxdJspIWG8cLNXa0rak87y9Ww/uI4+ZJvQ6782l7/TmkH987&#10;RVo/PkybFxCRpvgXhhs+o0PBTEd/cSaIVsNMpZzUwA+xu1qmCsTxJpYLkEUu//MXvwAAAP//AwBQ&#10;SwMEFAAGAAgAAAAhAGxmV+66AAAAIgEAABkAAABkcnMvX3JlbHMvZTJvRG9jLnhtbC5yZWxzhI/L&#10;CsIwEEX3gv8QZm/TuhCRpt2I0K3oBwzJpA02D5Io9u8NuFEQXM693HOYtn/amT0oJuOdgKaqgZGT&#10;Xhk3CrheTps9sJTRKZy9IwELJei79ao904y5jNJkQmKF4pKAKedw4DzJiSymygdypdE+WszljCMP&#10;KG84Et/W9Y7HTwZ0X0w2KAFxUA2wyxKK+T/ba20kHb28W3L5h4IbW9wFiHGkLMCSMvgOmyobrYF3&#10;Lf/6rHsBAAD//wMAUEsBAi0AFAAGAAgAAAAhAPUTyPUKAQAAFQIAABMAAAAAAAAAAAAAAAAAAAAA&#10;AFtDb250ZW50X1R5cGVzXS54bWxQSwECLQAUAAYACAAAACEAOP0h/9YAAACUAQAACwAAAAAAAAAA&#10;AAAAAAA7AQAAX3JlbHMvLnJlbHNQSwECLQAUAAYACAAAACEAktzD6FQDAADiBwAADgAAAAAAAAAA&#10;AAAAAAA6AgAAZHJzL2Uyb0RvYy54bWxQSwECLQAKAAAAAAAAACEAZ2dkcPbXAQD21wEAFQAAAAAA&#10;AAAAAAAAAAC6BQAAZHJzL21lZGlhL2ltYWdlMS50aWZmUEsBAi0AFAAGAAgAAAAhAEZiupzeAAAA&#10;BwEAAA8AAAAAAAAAAAAAAAAA490BAGRycy9kb3ducmV2LnhtbFBLAQItABQABgAIAAAAIQBsZlfu&#10;ugAAACIBAAAZAAAAAAAAAAAAAAAAAO7eAQBkcnMvX3JlbHMvZTJvRG9jLnhtbC5yZWxzUEsFBgAA&#10;AAAGAAYAfQEAAN/fAQAAAA==&#10;">
                <v:shape id="Picture 7" o:spid="_x0000_s1033" type="#_x0000_t75" style="position:absolute;width:41052;height:29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5zcwwAAANoAAAAPAAAAZHJzL2Rvd25yZXYueG1sRI9BawIx&#10;FITvhf6H8Aq9lJptD2q3RilCoYiXXXvp7bF5boKbl20S1/XfG0HwOMzMN8xiNbpODBSi9azgbVKA&#10;IG68ttwq+N19v85BxISssfNMCs4UYbV8fFhgqf2JKxrq1IoM4ViiApNSX0oZG0MO48T3xNnb++Aw&#10;ZRlaqQOeMtx18r0optKh5bxgsKe1oeZQH52Czfowt1Uo/vbmuH0xtt5Uw8e/Us9P49cniERjuodv&#10;7R+tYAbXK/kGyOUFAAD//wMAUEsBAi0AFAAGAAgAAAAhANvh9svuAAAAhQEAABMAAAAAAAAAAAAA&#10;AAAAAAAAAFtDb250ZW50X1R5cGVzXS54bWxQSwECLQAUAAYACAAAACEAWvQsW78AAAAVAQAACwAA&#10;AAAAAAAAAAAAAAAfAQAAX3JlbHMvLnJlbHNQSwECLQAUAAYACAAAACEAeQuc3MMAAADaAAAADwAA&#10;AAAAAAAAAAAAAAAHAgAAZHJzL2Rvd25yZXYueG1sUEsFBgAAAAADAAMAtwAAAPcCAAAAAA==&#10;">
                  <v:imagedata r:id="rId10" o:title=""/>
                </v:shape>
                <v:shape id="Text Box 2" o:spid="_x0000_s1034" type="#_x0000_t202" style="position:absolute;left:285;top:29427;width:40774;height:114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XQuwAAAANoAAAAPAAAAZHJzL2Rvd25yZXYueG1sRE/Pa8Iw&#10;FL4P/B/CE3ZbU4XJ6IwyJoI3nRPE21vybIrNS21irfvrzUHw+PH9ns57V4uO2lB5VjDKchDE2puK&#10;SwW73+XbB4gQkQ3WnknBjQLMZ4OXKRbGX/mHum0sRQrhUKACG2NTSBm0JYch8w1x4o6+dRgTbEtp&#10;WrymcFfLcZ5PpMOKU4PFhr4t6dP24hSExebc6OPm72TN7X+96N71fnlQ6nXYf32CiNTHp/jhXhkF&#10;aWu6km6AnN0BAAD//wMAUEsBAi0AFAAGAAgAAAAhANvh9svuAAAAhQEAABMAAAAAAAAAAAAAAAAA&#10;AAAAAFtDb250ZW50X1R5cGVzXS54bWxQSwECLQAUAAYACAAAACEAWvQsW78AAAAVAQAACwAAAAAA&#10;AAAAAAAAAAAfAQAAX3JlbHMvLnJlbHNQSwECLQAUAAYACAAAACEA+nl0LsAAAADaAAAADwAAAAAA&#10;AAAAAAAAAAAHAgAAZHJzL2Rvd25yZXYueG1sUEsFBgAAAAADAAMAtwAAAPQCAAAAAA==&#10;">
                  <v:textbox style="mso-fit-shape-to-text:t">
                    <w:txbxContent>
                      <w:p w14:paraId="41232A3E" w14:textId="32003DBB" w:rsidR="00F11D6E" w:rsidRPr="00D341A2" w:rsidRDefault="00F11D6E">
                        <w:pPr>
                          <w:rPr>
                            <w:rFonts w:ascii="Times New Roman" w:hAnsi="Times New Roman" w:cs="Times New Roman"/>
                            <w:sz w:val="24"/>
                            <w:szCs w:val="24"/>
                          </w:rPr>
                        </w:pPr>
                        <w:r w:rsidRPr="00D341A2">
                          <w:rPr>
                            <w:rFonts w:ascii="Times New Roman" w:hAnsi="Times New Roman" w:cs="Times New Roman"/>
                            <w:sz w:val="24"/>
                            <w:szCs w:val="24"/>
                          </w:rPr>
                          <w:t xml:space="preserve">Figure 3. </w:t>
                        </w:r>
                        <w:r w:rsidR="00776CFB" w:rsidRPr="00D341A2">
                          <w:rPr>
                            <w:rFonts w:ascii="Times New Roman" w:hAnsi="Times New Roman" w:cs="Times New Roman"/>
                            <w:sz w:val="24"/>
                            <w:szCs w:val="24"/>
                          </w:rPr>
                          <w:t xml:space="preserve">Predicted importance </w:t>
                        </w:r>
                        <w:r w:rsidR="002A6FD3" w:rsidRPr="00D341A2">
                          <w:rPr>
                            <w:rFonts w:ascii="Times New Roman" w:hAnsi="Times New Roman" w:cs="Times New Roman"/>
                            <w:sz w:val="24"/>
                            <w:szCs w:val="24"/>
                          </w:rPr>
                          <w:t xml:space="preserve">by TBA. Using TBA, we find DNA motifs which </w:t>
                        </w:r>
                        <w:r w:rsidR="00613E66" w:rsidRPr="00D341A2">
                          <w:rPr>
                            <w:rFonts w:ascii="Times New Roman" w:hAnsi="Times New Roman" w:cs="Times New Roman"/>
                            <w:sz w:val="24"/>
                            <w:szCs w:val="24"/>
                          </w:rPr>
                          <w:t>predict</w:t>
                        </w:r>
                        <w:r w:rsidR="002A6FD3" w:rsidRPr="00D341A2">
                          <w:rPr>
                            <w:rFonts w:ascii="Times New Roman" w:hAnsi="Times New Roman" w:cs="Times New Roman"/>
                            <w:sz w:val="24"/>
                            <w:szCs w:val="24"/>
                          </w:rPr>
                          <w:t xml:space="preserve"> </w:t>
                        </w:r>
                        <w:proofErr w:type="spellStart"/>
                        <w:r w:rsidR="002A6FD3" w:rsidRPr="00D341A2">
                          <w:rPr>
                            <w:rFonts w:ascii="Times New Roman" w:hAnsi="Times New Roman" w:cs="Times New Roman"/>
                            <w:sz w:val="24"/>
                            <w:szCs w:val="24"/>
                          </w:rPr>
                          <w:t>Nf-κB</w:t>
                        </w:r>
                        <w:proofErr w:type="spellEnd"/>
                        <w:r w:rsidR="00613E66" w:rsidRPr="00D341A2">
                          <w:rPr>
                            <w:rFonts w:ascii="Times New Roman" w:hAnsi="Times New Roman" w:cs="Times New Roman"/>
                            <w:sz w:val="24"/>
                            <w:szCs w:val="24"/>
                          </w:rPr>
                          <w:t xml:space="preserve"> family member binding to DNA.</w:t>
                        </w:r>
                        <w:r w:rsidR="00C64622" w:rsidRPr="00D341A2">
                          <w:rPr>
                            <w:rFonts w:ascii="Times New Roman" w:hAnsi="Times New Roman" w:cs="Times New Roman"/>
                            <w:sz w:val="24"/>
                            <w:szCs w:val="24"/>
                          </w:rPr>
                          <w:t xml:space="preserve"> Importance score is given as the -Log10 p-value with the m</w:t>
                        </w:r>
                        <w:r w:rsidR="00B7412E" w:rsidRPr="00D341A2">
                          <w:rPr>
                            <w:rFonts w:ascii="Times New Roman" w:hAnsi="Times New Roman" w:cs="Times New Roman"/>
                            <w:sz w:val="24"/>
                            <w:szCs w:val="24"/>
                          </w:rPr>
                          <w:t xml:space="preserve">otifs positively associated with binding in lighter </w:t>
                        </w:r>
                        <w:proofErr w:type="spellStart"/>
                        <w:r w:rsidR="00B7412E" w:rsidRPr="00D341A2">
                          <w:rPr>
                            <w:rFonts w:ascii="Times New Roman" w:hAnsi="Times New Roman" w:cs="Times New Roman"/>
                            <w:sz w:val="24"/>
                            <w:szCs w:val="24"/>
                          </w:rPr>
                          <w:t>colour</w:t>
                        </w:r>
                        <w:proofErr w:type="spellEnd"/>
                        <w:r w:rsidR="001E49F7" w:rsidRPr="00D341A2">
                          <w:rPr>
                            <w:rFonts w:ascii="Times New Roman" w:hAnsi="Times New Roman" w:cs="Times New Roman"/>
                            <w:sz w:val="24"/>
                            <w:szCs w:val="24"/>
                          </w:rPr>
                          <w:t xml:space="preserve"> and negatively associated with binding in darker </w:t>
                        </w:r>
                        <w:proofErr w:type="spellStart"/>
                        <w:r w:rsidR="001E49F7" w:rsidRPr="00D341A2">
                          <w:rPr>
                            <w:rFonts w:ascii="Times New Roman" w:hAnsi="Times New Roman" w:cs="Times New Roman"/>
                            <w:sz w:val="24"/>
                            <w:szCs w:val="24"/>
                          </w:rPr>
                          <w:t>colour</w:t>
                        </w:r>
                        <w:proofErr w:type="spellEnd"/>
                        <w:r w:rsidR="001E49F7" w:rsidRPr="00D341A2">
                          <w:rPr>
                            <w:rFonts w:ascii="Times New Roman" w:hAnsi="Times New Roman" w:cs="Times New Roman"/>
                            <w:sz w:val="24"/>
                            <w:szCs w:val="24"/>
                          </w:rPr>
                          <w:t>.</w:t>
                        </w:r>
                      </w:p>
                    </w:txbxContent>
                  </v:textbox>
                </v:shape>
                <w10:wrap type="square"/>
              </v:group>
            </w:pict>
          </mc:Fallback>
        </mc:AlternateContent>
      </w:r>
      <w:r w:rsidRPr="00B96022">
        <w:rPr>
          <w:rFonts w:ascii="Times New Roman" w:hAnsi="Times New Roman" w:cs="Times New Roman"/>
          <w:sz w:val="24"/>
          <w:szCs w:val="24"/>
          <w:lang w:val="en-CA"/>
        </w:rPr>
        <w:t>quality from the motif)</w:t>
      </w:r>
      <w:r w:rsidR="006912F7">
        <w:rPr>
          <w:rFonts w:ascii="Times New Roman" w:hAnsi="Times New Roman" w:cs="Times New Roman"/>
          <w:sz w:val="24"/>
          <w:szCs w:val="24"/>
          <w:lang w:val="en-CA"/>
        </w:rPr>
        <w:fldChar w:fldCharType="begin" w:fldLock="1"/>
      </w:r>
      <w:r w:rsidR="00685598">
        <w:rPr>
          <w:rFonts w:ascii="Times New Roman" w:hAnsi="Times New Roman" w:cs="Times New Roman"/>
          <w:sz w:val="24"/>
          <w:szCs w:val="24"/>
          <w:lang w:val="en-CA"/>
        </w:rPr>
        <w:instrText>ADDIN CSL_CITATION {"citationItems":[{"id":"ITEM-1","itemData":{"DOI":"10.1093/bioinformatics/btr064","ISSN":"1367-4803","PMID":"21330290","abstract":"UNLABELLED A motif is a short DNA or protein sequence that contributes to the biological function of the sequence in which it resides. Over the past several decades, many computational methods have been described for identifying, characterizing and searching with sequence motifs. Critical to nearly any motif-based sequence analysis pipeline is the ability to scan a sequence database for occurrences of a given motif described by a position-specific frequency matrix. RESULTS We describe Find Individual Motif Occurrences (FIMO), a software tool for scanning DNA or protein sequences with motifs described as position-specific scoring matrices. The program computes a log-likelihood ratio score for each position in a given sequence database, uses established dynamic programming methods to convert this score to a P-value and then applies false discovery rate analysis to estimate a q-value for each position in the given sequence. FIMO provides output in a variety of formats, including HTML, XML and several Santa Cruz Genome Browser formats. The program is efficient, allowing for the scanning of DNA sequences at a rate of 3.5 Mb/s on a single CPU. AVAILABILITY AND IMPLEMENTATION FIMO is part of the MEME Suite software toolkit. A web server and source code are available at http://meme.sdsc.edu.","author":[{"dropping-particle":"","family":"Grant","given":"C. E.","non-dropping-particle":"","parse-names":false,"suffix":""},{"dropping-particle":"","family":"Bailey","given":"T. L.","non-dropping-particle":"","parse-names":false,"suffix":""},{"dropping-particle":"","family":"Noble","given":"W. S.","non-dropping-particle":"","parse-names":false,"suffix":""}],"container-title":"Bioinformatics","id":"ITEM-1","issue":"7","issued":{"date-parts":[["2011","4","1"]]},"page":"1017-1018","title":"FIMO: scanning for occurrences of a given motif","type":"article-journal","volume":"27"},"uris":["http://www.mendeley.com/documents/?uuid=919bebcd-cbab-3397-bda6-8793105c0266"]}],"mendeley":{"formattedCitation":"&lt;sup&gt;20&lt;/sup&gt;","plainTextFormattedCitation":"20","previouslyFormattedCitation":"&lt;sup&gt;22&lt;/sup&gt;"},"properties":{"noteIndex":0},"schema":"https://github.com/citation-style-language/schema/raw/master/csl-citation.json"}</w:instrText>
      </w:r>
      <w:r w:rsidR="006912F7">
        <w:rPr>
          <w:rFonts w:ascii="Times New Roman" w:hAnsi="Times New Roman" w:cs="Times New Roman"/>
          <w:sz w:val="24"/>
          <w:szCs w:val="24"/>
          <w:lang w:val="en-CA"/>
        </w:rPr>
        <w:fldChar w:fldCharType="separate"/>
      </w:r>
      <w:r w:rsidR="00685598" w:rsidRPr="00685598">
        <w:rPr>
          <w:rFonts w:ascii="Times New Roman" w:hAnsi="Times New Roman" w:cs="Times New Roman"/>
          <w:noProof/>
          <w:sz w:val="24"/>
          <w:szCs w:val="24"/>
          <w:vertAlign w:val="superscript"/>
          <w:lang w:val="en-CA"/>
        </w:rPr>
        <w:t>20</w:t>
      </w:r>
      <w:r w:rsidR="006912F7">
        <w:rPr>
          <w:rFonts w:ascii="Times New Roman" w:hAnsi="Times New Roman" w:cs="Times New Roman"/>
          <w:sz w:val="24"/>
          <w:szCs w:val="24"/>
          <w:lang w:val="en-CA"/>
        </w:rPr>
        <w:fldChar w:fldCharType="end"/>
      </w:r>
      <w:r w:rsidRPr="00B96022">
        <w:rPr>
          <w:rFonts w:ascii="Times New Roman" w:hAnsi="Times New Roman" w:cs="Times New Roman"/>
          <w:sz w:val="24"/>
          <w:szCs w:val="24"/>
          <w:lang w:val="en-CA"/>
        </w:rPr>
        <w:t xml:space="preserve">. This ensemble of positively and negatively associated </w:t>
      </w:r>
      <w:r w:rsidR="00C05084" w:rsidRPr="00C05084">
        <w:t xml:space="preserve"> </w:t>
      </w:r>
      <w:r w:rsidRPr="00B96022">
        <w:rPr>
          <w:rFonts w:ascii="Times New Roman" w:hAnsi="Times New Roman" w:cs="Times New Roman"/>
          <w:sz w:val="24"/>
          <w:szCs w:val="24"/>
          <w:lang w:val="en-CA"/>
        </w:rPr>
        <w:t>classifiers captures the relative importance of each DNA motif in the recruitment of TFs to the genome and paints a broad picture of the larger complexes which form on the DNA for transcriptional activation. We can validate our approach by comparing our sequence based map with a data driven map, which was built using replicate ChIP-sequencing data for all family members. Both of these approaches should partition highly similar clusters.</w:t>
      </w:r>
      <w:r w:rsidR="00E803CB" w:rsidRPr="00B96022">
        <w:rPr>
          <w:rFonts w:ascii="Times New Roman" w:hAnsi="Times New Roman" w:cs="Times New Roman"/>
          <w:sz w:val="24"/>
          <w:szCs w:val="24"/>
          <w:lang w:val="en-CA"/>
        </w:rPr>
        <w:t xml:space="preserve"> </w:t>
      </w:r>
      <w:r w:rsidR="003300EB">
        <w:rPr>
          <w:rFonts w:ascii="Times New Roman" w:hAnsi="Times New Roman" w:cs="Times New Roman"/>
          <w:sz w:val="24"/>
          <w:szCs w:val="24"/>
          <w:lang w:val="en-CA"/>
        </w:rPr>
        <w:t>Using mouse bone marrow derived macrophages, w</w:t>
      </w:r>
      <w:r w:rsidR="00B96022">
        <w:rPr>
          <w:rFonts w:ascii="Times New Roman" w:hAnsi="Times New Roman" w:cs="Times New Roman"/>
          <w:sz w:val="24"/>
          <w:szCs w:val="24"/>
          <w:lang w:val="en-CA"/>
        </w:rPr>
        <w:t>e have f</w:t>
      </w:r>
      <w:r w:rsidRPr="00B96022">
        <w:rPr>
          <w:rFonts w:ascii="Times New Roman" w:hAnsi="Times New Roman" w:cs="Times New Roman"/>
          <w:sz w:val="24"/>
          <w:szCs w:val="24"/>
          <w:lang w:val="en-CA"/>
        </w:rPr>
        <w:t xml:space="preserve">ound that </w:t>
      </w:r>
      <w:r w:rsidR="003300EB">
        <w:rPr>
          <w:rFonts w:ascii="Times New Roman" w:hAnsi="Times New Roman" w:cs="Times New Roman"/>
          <w:sz w:val="24"/>
          <w:szCs w:val="24"/>
          <w:lang w:val="en-CA"/>
        </w:rPr>
        <w:t>Nf-κB</w:t>
      </w:r>
      <w:r w:rsidR="00B96022" w:rsidRPr="00B96022">
        <w:rPr>
          <w:rFonts w:ascii="Times New Roman" w:hAnsi="Times New Roman" w:cs="Times New Roman"/>
          <w:sz w:val="24"/>
          <w:szCs w:val="24"/>
          <w:lang w:val="en-CA"/>
        </w:rPr>
        <w:t xml:space="preserve"> </w:t>
      </w:r>
      <w:r w:rsidRPr="00B96022">
        <w:rPr>
          <w:rFonts w:ascii="Times New Roman" w:hAnsi="Times New Roman" w:cs="Times New Roman"/>
          <w:sz w:val="24"/>
          <w:szCs w:val="24"/>
          <w:lang w:val="en-CA"/>
        </w:rPr>
        <w:t xml:space="preserve">monomers bind distinctly and reproducibly to specific loci on the genome. Importantly, </w:t>
      </w:r>
      <w:r w:rsidR="009F2304">
        <w:rPr>
          <w:rFonts w:ascii="Times New Roman" w:hAnsi="Times New Roman" w:cs="Times New Roman"/>
          <w:sz w:val="24"/>
          <w:szCs w:val="24"/>
          <w:lang w:val="en-CA"/>
        </w:rPr>
        <w:t xml:space="preserve">similarly to </w:t>
      </w:r>
      <w:r w:rsidR="00510B01">
        <w:rPr>
          <w:rFonts w:ascii="Times New Roman" w:hAnsi="Times New Roman" w:cs="Times New Roman"/>
          <w:sz w:val="24"/>
          <w:szCs w:val="24"/>
          <w:lang w:val="en-CA"/>
        </w:rPr>
        <w:t xml:space="preserve">our previous work on the </w:t>
      </w:r>
      <w:r w:rsidR="009F2304">
        <w:rPr>
          <w:rFonts w:ascii="Times New Roman" w:hAnsi="Times New Roman" w:cs="Times New Roman"/>
          <w:sz w:val="24"/>
          <w:szCs w:val="24"/>
          <w:lang w:val="en-CA"/>
        </w:rPr>
        <w:t>AP-1</w:t>
      </w:r>
      <w:r w:rsidR="003300EB">
        <w:rPr>
          <w:rFonts w:ascii="Times New Roman" w:hAnsi="Times New Roman" w:cs="Times New Roman"/>
          <w:sz w:val="24"/>
          <w:szCs w:val="24"/>
          <w:lang w:val="en-CA"/>
        </w:rPr>
        <w:t xml:space="preserve"> family</w:t>
      </w:r>
      <w:r w:rsidR="009F2304">
        <w:rPr>
          <w:rFonts w:ascii="Times New Roman" w:hAnsi="Times New Roman" w:cs="Times New Roman"/>
          <w:sz w:val="24"/>
          <w:szCs w:val="24"/>
          <w:lang w:val="en-CA"/>
        </w:rPr>
        <w:t xml:space="preserve">, </w:t>
      </w:r>
      <w:r w:rsidRPr="00B96022">
        <w:rPr>
          <w:rFonts w:ascii="Times New Roman" w:hAnsi="Times New Roman" w:cs="Times New Roman"/>
          <w:sz w:val="24"/>
          <w:szCs w:val="24"/>
          <w:lang w:val="en-CA"/>
        </w:rPr>
        <w:t>binding</w:t>
      </w:r>
      <w:r w:rsidR="003300EB">
        <w:rPr>
          <w:rFonts w:ascii="Times New Roman" w:hAnsi="Times New Roman" w:cs="Times New Roman"/>
          <w:sz w:val="24"/>
          <w:szCs w:val="24"/>
          <w:lang w:val="en-CA"/>
        </w:rPr>
        <w:t xml:space="preserve"> differences</w:t>
      </w:r>
      <w:r w:rsidRPr="00B96022">
        <w:rPr>
          <w:rFonts w:ascii="Times New Roman" w:hAnsi="Times New Roman" w:cs="Times New Roman"/>
          <w:sz w:val="24"/>
          <w:szCs w:val="24"/>
          <w:lang w:val="en-CA"/>
        </w:rPr>
        <w:t xml:space="preserve"> w</w:t>
      </w:r>
      <w:r w:rsidR="003300EB">
        <w:rPr>
          <w:rFonts w:ascii="Times New Roman" w:hAnsi="Times New Roman" w:cs="Times New Roman"/>
          <w:sz w:val="24"/>
          <w:szCs w:val="24"/>
          <w:lang w:val="en-CA"/>
        </w:rPr>
        <w:t>ere</w:t>
      </w:r>
      <w:r w:rsidRPr="00B96022">
        <w:rPr>
          <w:rFonts w:ascii="Times New Roman" w:hAnsi="Times New Roman" w:cs="Times New Roman"/>
          <w:sz w:val="24"/>
          <w:szCs w:val="24"/>
          <w:lang w:val="en-CA"/>
        </w:rPr>
        <w:t xml:space="preserve"> not simply due to the presence of an </w:t>
      </w:r>
      <w:r w:rsidR="003300EB">
        <w:rPr>
          <w:rFonts w:ascii="Times New Roman" w:hAnsi="Times New Roman" w:cs="Times New Roman"/>
          <w:sz w:val="24"/>
          <w:szCs w:val="24"/>
          <w:lang w:val="en-CA"/>
        </w:rPr>
        <w:t>Nf-κB</w:t>
      </w:r>
      <w:r w:rsidRPr="00B96022">
        <w:rPr>
          <w:rFonts w:ascii="Times New Roman" w:hAnsi="Times New Roman" w:cs="Times New Roman"/>
          <w:sz w:val="24"/>
          <w:szCs w:val="24"/>
          <w:lang w:val="en-CA"/>
        </w:rPr>
        <w:t xml:space="preserve"> DNA MOTIF. Instead, using a </w:t>
      </w:r>
      <w:r w:rsidR="00E93F36">
        <w:rPr>
          <w:rFonts w:ascii="Times New Roman" w:hAnsi="Times New Roman" w:cs="Times New Roman"/>
          <w:sz w:val="24"/>
          <w:szCs w:val="24"/>
          <w:lang w:val="en-CA"/>
        </w:rPr>
        <w:t>TBA</w:t>
      </w:r>
      <w:r w:rsidRPr="00B96022">
        <w:rPr>
          <w:rFonts w:ascii="Times New Roman" w:hAnsi="Times New Roman" w:cs="Times New Roman"/>
          <w:sz w:val="24"/>
          <w:szCs w:val="24"/>
          <w:lang w:val="en-CA"/>
        </w:rPr>
        <w:t xml:space="preserve"> on the surrounding DNA MOTIFs, we found that binding of </w:t>
      </w:r>
      <w:r w:rsidR="003300EB">
        <w:rPr>
          <w:rFonts w:ascii="Times New Roman" w:hAnsi="Times New Roman" w:cs="Times New Roman"/>
          <w:sz w:val="24"/>
          <w:szCs w:val="24"/>
          <w:lang w:val="en-CA"/>
        </w:rPr>
        <w:t>Nf-κB</w:t>
      </w:r>
      <w:r w:rsidR="003300EB" w:rsidRPr="00B96022">
        <w:rPr>
          <w:rFonts w:ascii="Times New Roman" w:hAnsi="Times New Roman" w:cs="Times New Roman"/>
          <w:sz w:val="24"/>
          <w:szCs w:val="24"/>
          <w:lang w:val="en-CA"/>
        </w:rPr>
        <w:t xml:space="preserve"> </w:t>
      </w:r>
      <w:r w:rsidRPr="00B96022">
        <w:rPr>
          <w:rFonts w:ascii="Times New Roman" w:hAnsi="Times New Roman" w:cs="Times New Roman"/>
          <w:sz w:val="24"/>
          <w:szCs w:val="24"/>
          <w:lang w:val="en-CA"/>
        </w:rPr>
        <w:t xml:space="preserve">was largely defined by the </w:t>
      </w:r>
      <w:r w:rsidR="003300EB">
        <w:rPr>
          <w:rFonts w:ascii="Times New Roman" w:hAnsi="Times New Roman" w:cs="Times New Roman"/>
          <w:sz w:val="24"/>
          <w:szCs w:val="24"/>
          <w:lang w:val="en-CA"/>
        </w:rPr>
        <w:t>Nf-κB</w:t>
      </w:r>
      <w:r w:rsidR="003300EB" w:rsidRPr="00B96022">
        <w:rPr>
          <w:rFonts w:ascii="Times New Roman" w:hAnsi="Times New Roman" w:cs="Times New Roman"/>
          <w:sz w:val="24"/>
          <w:szCs w:val="24"/>
          <w:lang w:val="en-CA"/>
        </w:rPr>
        <w:t xml:space="preserve"> </w:t>
      </w:r>
      <w:r w:rsidRPr="00B96022">
        <w:rPr>
          <w:rFonts w:ascii="Times New Roman" w:hAnsi="Times New Roman" w:cs="Times New Roman"/>
          <w:sz w:val="24"/>
          <w:szCs w:val="24"/>
          <w:lang w:val="en-CA"/>
        </w:rPr>
        <w:t>motif, however, binding of the specific monomers was selected by the surrounding TF landscape</w:t>
      </w:r>
      <w:r w:rsidR="00582C6C">
        <w:rPr>
          <w:rFonts w:ascii="Times New Roman" w:hAnsi="Times New Roman" w:cs="Times New Roman"/>
          <w:sz w:val="24"/>
          <w:szCs w:val="24"/>
          <w:lang w:val="en-CA"/>
        </w:rPr>
        <w:t xml:space="preserve"> (</w:t>
      </w:r>
      <w:r w:rsidR="00582C6C" w:rsidRPr="00DF1275">
        <w:rPr>
          <w:rFonts w:ascii="Times New Roman" w:hAnsi="Times New Roman" w:cs="Times New Roman"/>
          <w:sz w:val="24"/>
          <w:szCs w:val="24"/>
          <w:lang w:val="en-CA"/>
        </w:rPr>
        <w:t>Figure 3</w:t>
      </w:r>
      <w:r w:rsidR="00582C6C">
        <w:rPr>
          <w:rFonts w:ascii="Times New Roman" w:hAnsi="Times New Roman" w:cs="Times New Roman"/>
          <w:sz w:val="24"/>
          <w:szCs w:val="24"/>
          <w:lang w:val="en-CA"/>
        </w:rPr>
        <w:t>)</w:t>
      </w:r>
      <w:r w:rsidRPr="00B96022">
        <w:rPr>
          <w:rFonts w:ascii="Times New Roman" w:hAnsi="Times New Roman" w:cs="Times New Roman"/>
          <w:sz w:val="24"/>
          <w:szCs w:val="24"/>
          <w:lang w:val="en-CA"/>
        </w:rPr>
        <w:t xml:space="preserve">. </w:t>
      </w:r>
      <w:r w:rsidR="003300EB">
        <w:rPr>
          <w:rFonts w:ascii="Times New Roman" w:hAnsi="Times New Roman" w:cs="Times New Roman"/>
          <w:sz w:val="24"/>
          <w:szCs w:val="24"/>
          <w:lang w:val="en-CA"/>
        </w:rPr>
        <w:t xml:space="preserve">Using this approach, we </w:t>
      </w:r>
      <w:r w:rsidR="00065C32">
        <w:rPr>
          <w:rFonts w:ascii="Times New Roman" w:hAnsi="Times New Roman" w:cs="Times New Roman"/>
          <w:sz w:val="24"/>
          <w:szCs w:val="24"/>
          <w:lang w:val="en-CA"/>
        </w:rPr>
        <w:t>predict</w:t>
      </w:r>
      <w:r w:rsidR="003300EB">
        <w:rPr>
          <w:rFonts w:ascii="Times New Roman" w:hAnsi="Times New Roman" w:cs="Times New Roman"/>
          <w:sz w:val="24"/>
          <w:szCs w:val="24"/>
          <w:lang w:val="en-CA"/>
        </w:rPr>
        <w:t xml:space="preserve"> distinct factors involved in the specific recruitment of Nf-κB family members.</w:t>
      </w:r>
    </w:p>
    <w:p w14:paraId="61729C5C" w14:textId="77777777" w:rsidR="00A82D44" w:rsidRPr="00B96022" w:rsidRDefault="00A82D44" w:rsidP="00F244AF">
      <w:pPr>
        <w:widowControl w:val="0"/>
        <w:spacing w:after="0"/>
        <w:jc w:val="both"/>
        <w:rPr>
          <w:rFonts w:ascii="Times New Roman" w:hAnsi="Times New Roman" w:cs="Times New Roman"/>
          <w:sz w:val="24"/>
          <w:szCs w:val="24"/>
          <w:lang w:val="en-CA"/>
        </w:rPr>
      </w:pPr>
    </w:p>
    <w:p w14:paraId="4FBB081C" w14:textId="70C82658" w:rsidR="00DC42E9" w:rsidRDefault="00DC42E9" w:rsidP="00F244AF">
      <w:pPr>
        <w:pStyle w:val="ListParagraph"/>
        <w:widowControl w:val="0"/>
        <w:numPr>
          <w:ilvl w:val="0"/>
          <w:numId w:val="1"/>
        </w:numPr>
        <w:spacing w:after="0"/>
        <w:ind w:left="0" w:firstLine="0"/>
        <w:contextualSpacing w:val="0"/>
        <w:jc w:val="both"/>
        <w:rPr>
          <w:rFonts w:ascii="Times New Roman" w:hAnsi="Times New Roman" w:cs="Times New Roman"/>
          <w:sz w:val="24"/>
          <w:szCs w:val="24"/>
          <w:lang w:val="en-CA"/>
        </w:rPr>
      </w:pPr>
      <w:r w:rsidRPr="00B96022">
        <w:rPr>
          <w:rFonts w:ascii="Times New Roman" w:hAnsi="Times New Roman" w:cs="Times New Roman"/>
          <w:sz w:val="24"/>
          <w:szCs w:val="24"/>
          <w:lang w:val="en-CA"/>
        </w:rPr>
        <w:t>Objectives</w:t>
      </w:r>
    </w:p>
    <w:p w14:paraId="4973E299" w14:textId="77777777" w:rsidR="00C54C91" w:rsidRPr="00B96022" w:rsidRDefault="00C54C91" w:rsidP="00F244AF">
      <w:pPr>
        <w:pStyle w:val="ListParagraph"/>
        <w:widowControl w:val="0"/>
        <w:spacing w:after="0"/>
        <w:ind w:left="0"/>
        <w:contextualSpacing w:val="0"/>
        <w:jc w:val="both"/>
        <w:rPr>
          <w:rFonts w:ascii="Times New Roman" w:hAnsi="Times New Roman" w:cs="Times New Roman"/>
          <w:sz w:val="24"/>
          <w:szCs w:val="24"/>
          <w:lang w:val="en-CA"/>
        </w:rPr>
      </w:pPr>
    </w:p>
    <w:p w14:paraId="4FBB081D" w14:textId="77777777" w:rsidR="00DC42E9" w:rsidRPr="00B96022" w:rsidRDefault="00DC42E9" w:rsidP="00F244AF">
      <w:pPr>
        <w:pStyle w:val="ListParagraph"/>
        <w:widowControl w:val="0"/>
        <w:numPr>
          <w:ilvl w:val="0"/>
          <w:numId w:val="2"/>
        </w:numPr>
        <w:spacing w:after="0"/>
        <w:ind w:left="0" w:firstLine="0"/>
        <w:contextualSpacing w:val="0"/>
        <w:jc w:val="both"/>
        <w:rPr>
          <w:rFonts w:ascii="Times New Roman" w:hAnsi="Times New Roman" w:cs="Times New Roman"/>
          <w:sz w:val="24"/>
          <w:szCs w:val="24"/>
          <w:lang w:val="en-CA"/>
        </w:rPr>
      </w:pPr>
      <w:r w:rsidRPr="00B96022">
        <w:rPr>
          <w:rFonts w:ascii="Times New Roman" w:hAnsi="Times New Roman" w:cs="Times New Roman"/>
          <w:sz w:val="24"/>
          <w:szCs w:val="24"/>
          <w:lang w:val="en-CA"/>
        </w:rPr>
        <w:t xml:space="preserve">Determining the cis DNA factors which predict each </w:t>
      </w:r>
      <w:r w:rsidR="003300EB">
        <w:rPr>
          <w:rFonts w:ascii="Times New Roman" w:hAnsi="Times New Roman" w:cs="Times New Roman"/>
          <w:sz w:val="24"/>
          <w:szCs w:val="24"/>
          <w:lang w:val="en-CA"/>
        </w:rPr>
        <w:t>Nf-κB</w:t>
      </w:r>
      <w:r w:rsidRPr="00B96022">
        <w:rPr>
          <w:rFonts w:ascii="Times New Roman" w:hAnsi="Times New Roman" w:cs="Times New Roman"/>
          <w:sz w:val="24"/>
          <w:szCs w:val="24"/>
          <w:lang w:val="en-CA"/>
        </w:rPr>
        <w:t xml:space="preserve"> family members specific binding</w:t>
      </w:r>
      <w:r w:rsidR="00990109">
        <w:rPr>
          <w:rFonts w:ascii="Times New Roman" w:hAnsi="Times New Roman" w:cs="Times New Roman"/>
          <w:sz w:val="24"/>
          <w:szCs w:val="24"/>
          <w:lang w:val="en-CA"/>
        </w:rPr>
        <w:t xml:space="preserve"> in monocyte derived macrophages</w:t>
      </w:r>
      <w:r w:rsidRPr="00B96022">
        <w:rPr>
          <w:rFonts w:ascii="Times New Roman" w:hAnsi="Times New Roman" w:cs="Times New Roman"/>
          <w:sz w:val="24"/>
          <w:szCs w:val="24"/>
          <w:lang w:val="en-CA"/>
        </w:rPr>
        <w:t>.</w:t>
      </w:r>
    </w:p>
    <w:p w14:paraId="4FBB081E" w14:textId="77777777" w:rsidR="00DC42E9" w:rsidRPr="00B96022" w:rsidRDefault="00DC42E9" w:rsidP="00F244AF">
      <w:pPr>
        <w:pStyle w:val="ListParagraph"/>
        <w:widowControl w:val="0"/>
        <w:numPr>
          <w:ilvl w:val="0"/>
          <w:numId w:val="2"/>
        </w:numPr>
        <w:spacing w:after="0"/>
        <w:ind w:left="0" w:firstLine="0"/>
        <w:contextualSpacing w:val="0"/>
        <w:jc w:val="both"/>
        <w:rPr>
          <w:rFonts w:ascii="Times New Roman" w:hAnsi="Times New Roman" w:cs="Times New Roman"/>
          <w:sz w:val="24"/>
          <w:szCs w:val="24"/>
          <w:lang w:val="en-CA"/>
        </w:rPr>
      </w:pPr>
      <w:r w:rsidRPr="00B96022">
        <w:rPr>
          <w:rFonts w:ascii="Times New Roman" w:hAnsi="Times New Roman" w:cs="Times New Roman"/>
          <w:sz w:val="24"/>
          <w:szCs w:val="24"/>
          <w:lang w:val="en-CA"/>
        </w:rPr>
        <w:t>Comprehensive comparison of human and mouse macrophage Nf-κB targeting</w:t>
      </w:r>
    </w:p>
    <w:p w14:paraId="4FBB081F" w14:textId="7D1CC9A7" w:rsidR="00DC42E9" w:rsidRPr="00B96022" w:rsidRDefault="00DC42E9" w:rsidP="00F244AF">
      <w:pPr>
        <w:pStyle w:val="ListParagraph"/>
        <w:widowControl w:val="0"/>
        <w:numPr>
          <w:ilvl w:val="0"/>
          <w:numId w:val="2"/>
        </w:numPr>
        <w:spacing w:after="0"/>
        <w:ind w:left="0" w:firstLine="0"/>
        <w:contextualSpacing w:val="0"/>
        <w:jc w:val="both"/>
        <w:rPr>
          <w:rFonts w:ascii="Times New Roman" w:hAnsi="Times New Roman" w:cs="Times New Roman"/>
          <w:sz w:val="24"/>
          <w:szCs w:val="24"/>
          <w:lang w:val="en-CA"/>
        </w:rPr>
      </w:pPr>
      <w:r w:rsidRPr="00B96022">
        <w:rPr>
          <w:rFonts w:ascii="Times New Roman" w:hAnsi="Times New Roman" w:cs="Times New Roman"/>
          <w:sz w:val="24"/>
          <w:szCs w:val="24"/>
          <w:lang w:val="en-CA"/>
        </w:rPr>
        <w:t xml:space="preserve">Using FPLC Mass-spectrometry to identify </w:t>
      </w:r>
      <w:r w:rsidR="007A1B28">
        <w:rPr>
          <w:rFonts w:ascii="Times New Roman" w:hAnsi="Times New Roman" w:cs="Times New Roman"/>
          <w:sz w:val="24"/>
          <w:szCs w:val="24"/>
          <w:lang w:val="en-CA"/>
        </w:rPr>
        <w:t>s</w:t>
      </w:r>
      <w:r w:rsidRPr="00B96022">
        <w:rPr>
          <w:rFonts w:ascii="Times New Roman" w:hAnsi="Times New Roman" w:cs="Times New Roman"/>
          <w:sz w:val="24"/>
          <w:szCs w:val="24"/>
          <w:lang w:val="en-CA"/>
        </w:rPr>
        <w:t xml:space="preserve">pecific </w:t>
      </w:r>
      <w:r w:rsidR="003300EB">
        <w:rPr>
          <w:rFonts w:ascii="Times New Roman" w:hAnsi="Times New Roman" w:cs="Times New Roman"/>
          <w:sz w:val="24"/>
          <w:szCs w:val="24"/>
          <w:lang w:val="en-CA"/>
        </w:rPr>
        <w:t>Nf-κB</w:t>
      </w:r>
      <w:r w:rsidRPr="00B96022">
        <w:rPr>
          <w:rFonts w:ascii="Times New Roman" w:hAnsi="Times New Roman" w:cs="Times New Roman"/>
          <w:sz w:val="24"/>
          <w:szCs w:val="24"/>
          <w:lang w:val="en-CA"/>
        </w:rPr>
        <w:t xml:space="preserve"> family members complexes.</w:t>
      </w:r>
    </w:p>
    <w:p w14:paraId="4FBB0820" w14:textId="77777777" w:rsidR="00E803CB" w:rsidRPr="00B96022" w:rsidRDefault="00E803CB" w:rsidP="00F244AF">
      <w:pPr>
        <w:widowControl w:val="0"/>
        <w:spacing w:after="0"/>
        <w:jc w:val="both"/>
        <w:rPr>
          <w:rFonts w:ascii="Times New Roman" w:hAnsi="Times New Roman" w:cs="Times New Roman"/>
          <w:sz w:val="24"/>
          <w:szCs w:val="24"/>
          <w:lang w:val="en-CA"/>
        </w:rPr>
      </w:pPr>
      <w:r w:rsidRPr="00B96022">
        <w:rPr>
          <w:rFonts w:ascii="Times New Roman" w:hAnsi="Times New Roman" w:cs="Times New Roman"/>
          <w:sz w:val="24"/>
          <w:szCs w:val="24"/>
          <w:lang w:val="en-CA"/>
        </w:rPr>
        <w:t>5. Methodology and program design:</w:t>
      </w:r>
    </w:p>
    <w:p w14:paraId="1D682216" w14:textId="6C6085B4" w:rsidR="00066781" w:rsidRDefault="00E803CB" w:rsidP="00F244AF">
      <w:pPr>
        <w:widowControl w:val="0"/>
        <w:spacing w:after="0"/>
        <w:jc w:val="both"/>
        <w:rPr>
          <w:rFonts w:ascii="Times New Roman" w:hAnsi="Times New Roman" w:cs="Times New Roman"/>
          <w:sz w:val="24"/>
          <w:szCs w:val="24"/>
          <w:lang w:val="en-CA"/>
        </w:rPr>
      </w:pPr>
      <w:r w:rsidRPr="0019254F">
        <w:rPr>
          <w:rFonts w:ascii="Times New Roman" w:hAnsi="Times New Roman" w:cs="Times New Roman"/>
          <w:i/>
          <w:iCs/>
          <w:sz w:val="24"/>
          <w:szCs w:val="24"/>
          <w:lang w:val="en-CA"/>
        </w:rPr>
        <w:t>5.1:</w:t>
      </w:r>
      <w:r w:rsidRPr="00B96022">
        <w:rPr>
          <w:rFonts w:ascii="Times New Roman" w:hAnsi="Times New Roman" w:cs="Times New Roman"/>
          <w:sz w:val="24"/>
          <w:szCs w:val="24"/>
          <w:lang w:val="en-CA"/>
        </w:rPr>
        <w:t xml:space="preserve"> </w:t>
      </w:r>
      <w:r w:rsidRPr="00B96022">
        <w:rPr>
          <w:rFonts w:ascii="Times New Roman" w:hAnsi="Times New Roman" w:cs="Times New Roman"/>
          <w:i/>
          <w:sz w:val="24"/>
          <w:szCs w:val="24"/>
          <w:lang w:val="en-CA"/>
        </w:rPr>
        <w:t xml:space="preserve">Determining the cis DNA factors which predict each </w:t>
      </w:r>
      <w:r w:rsidR="003300EB">
        <w:rPr>
          <w:rFonts w:ascii="Times New Roman" w:hAnsi="Times New Roman" w:cs="Times New Roman"/>
          <w:i/>
          <w:sz w:val="24"/>
          <w:szCs w:val="24"/>
          <w:lang w:val="en-CA"/>
        </w:rPr>
        <w:t>Nf-κB</w:t>
      </w:r>
      <w:r w:rsidRPr="00B96022">
        <w:rPr>
          <w:rFonts w:ascii="Times New Roman" w:hAnsi="Times New Roman" w:cs="Times New Roman"/>
          <w:i/>
          <w:sz w:val="24"/>
          <w:szCs w:val="24"/>
          <w:lang w:val="en-CA"/>
        </w:rPr>
        <w:t xml:space="preserve"> family members specific binding</w:t>
      </w:r>
      <w:r w:rsidR="00990109">
        <w:rPr>
          <w:rFonts w:ascii="Times New Roman" w:hAnsi="Times New Roman" w:cs="Times New Roman"/>
          <w:i/>
          <w:sz w:val="24"/>
          <w:szCs w:val="24"/>
          <w:lang w:val="en-CA"/>
        </w:rPr>
        <w:t xml:space="preserve"> in human monocyte derived macrophages</w:t>
      </w:r>
      <w:r w:rsidRPr="00B96022">
        <w:rPr>
          <w:rFonts w:ascii="Times New Roman" w:hAnsi="Times New Roman" w:cs="Times New Roman"/>
          <w:i/>
          <w:sz w:val="24"/>
          <w:szCs w:val="24"/>
          <w:lang w:val="en-CA"/>
        </w:rPr>
        <w:t>.</w:t>
      </w:r>
      <w:r w:rsidRPr="00B96022">
        <w:rPr>
          <w:rFonts w:ascii="Times New Roman" w:hAnsi="Times New Roman" w:cs="Times New Roman"/>
          <w:sz w:val="24"/>
          <w:szCs w:val="24"/>
          <w:lang w:val="en-CA"/>
        </w:rPr>
        <w:t xml:space="preserve"> </w:t>
      </w:r>
      <w:r w:rsidR="00B96022" w:rsidRPr="00B96022">
        <w:rPr>
          <w:rFonts w:ascii="Times New Roman" w:hAnsi="Times New Roman" w:cs="Times New Roman"/>
          <w:sz w:val="24"/>
          <w:szCs w:val="24"/>
          <w:lang w:val="en-CA"/>
        </w:rPr>
        <w:t xml:space="preserve">Here, I will use chromatin immunoprecipitation followed by next generation sequencing (ChIP-seq) and RNA-seq to study </w:t>
      </w:r>
      <w:r w:rsidR="003300EB">
        <w:rPr>
          <w:rFonts w:ascii="Times New Roman" w:hAnsi="Times New Roman" w:cs="Times New Roman"/>
          <w:sz w:val="24"/>
          <w:szCs w:val="24"/>
          <w:lang w:val="en-CA"/>
        </w:rPr>
        <w:t>Nf-κB</w:t>
      </w:r>
      <w:r w:rsidR="00B96022" w:rsidRPr="00B96022">
        <w:rPr>
          <w:rFonts w:ascii="Times New Roman" w:hAnsi="Times New Roman" w:cs="Times New Roman"/>
          <w:sz w:val="24"/>
          <w:szCs w:val="24"/>
          <w:lang w:val="en-CA"/>
        </w:rPr>
        <w:t xml:space="preserve"> in both human and mouse macrophage in </w:t>
      </w:r>
      <w:r w:rsidR="00B96022" w:rsidRPr="00B96022">
        <w:rPr>
          <w:rFonts w:ascii="Times New Roman" w:hAnsi="Times New Roman" w:cs="Times New Roman"/>
          <w:sz w:val="24"/>
          <w:szCs w:val="24"/>
          <w:lang w:val="en-CA"/>
        </w:rPr>
        <w:lastRenderedPageBreak/>
        <w:t xml:space="preserve">an activated setting (LPS activation). </w:t>
      </w:r>
      <w:r w:rsidR="003300EB">
        <w:rPr>
          <w:rFonts w:ascii="Times New Roman" w:hAnsi="Times New Roman" w:cs="Times New Roman"/>
          <w:sz w:val="24"/>
          <w:szCs w:val="24"/>
          <w:lang w:val="en-CA"/>
        </w:rPr>
        <w:t>Importantly, b</w:t>
      </w:r>
      <w:r w:rsidR="00B96022" w:rsidRPr="00B96022">
        <w:rPr>
          <w:rFonts w:ascii="Times New Roman" w:hAnsi="Times New Roman" w:cs="Times New Roman"/>
          <w:sz w:val="24"/>
          <w:szCs w:val="24"/>
          <w:lang w:val="en-CA"/>
        </w:rPr>
        <w:t xml:space="preserve">oth human and mouse macrophages express all </w:t>
      </w:r>
      <w:r w:rsidR="003300EB">
        <w:rPr>
          <w:rFonts w:ascii="Times New Roman" w:hAnsi="Times New Roman" w:cs="Times New Roman"/>
          <w:sz w:val="24"/>
          <w:szCs w:val="24"/>
          <w:lang w:val="en-CA"/>
        </w:rPr>
        <w:t>Nf-κB</w:t>
      </w:r>
      <w:r w:rsidR="00B96022" w:rsidRPr="00B96022">
        <w:rPr>
          <w:rFonts w:ascii="Times New Roman" w:hAnsi="Times New Roman" w:cs="Times New Roman"/>
          <w:sz w:val="24"/>
          <w:szCs w:val="24"/>
          <w:lang w:val="en-CA"/>
        </w:rPr>
        <w:t xml:space="preserve"> family members</w:t>
      </w:r>
      <w:r w:rsidR="001E3C43">
        <w:rPr>
          <w:rFonts w:ascii="Times New Roman" w:hAnsi="Times New Roman" w:cs="Times New Roman"/>
          <w:sz w:val="24"/>
          <w:szCs w:val="24"/>
          <w:lang w:val="en-CA"/>
        </w:rPr>
        <w:t xml:space="preserve"> and our antibodies which we have </w:t>
      </w:r>
      <w:r w:rsidR="007C703D">
        <w:rPr>
          <w:rFonts w:ascii="Times New Roman" w:hAnsi="Times New Roman" w:cs="Times New Roman"/>
          <w:sz w:val="24"/>
          <w:szCs w:val="24"/>
          <w:lang w:val="en-CA"/>
        </w:rPr>
        <w:t xml:space="preserve">optimized </w:t>
      </w:r>
      <w:r w:rsidR="001E3C43">
        <w:rPr>
          <w:rFonts w:ascii="Times New Roman" w:hAnsi="Times New Roman" w:cs="Times New Roman"/>
          <w:sz w:val="24"/>
          <w:szCs w:val="24"/>
          <w:lang w:val="en-CA"/>
        </w:rPr>
        <w:t>on mouse Nf-κB</w:t>
      </w:r>
      <w:r w:rsidR="001E3C43" w:rsidRPr="00B96022">
        <w:rPr>
          <w:rFonts w:ascii="Times New Roman" w:hAnsi="Times New Roman" w:cs="Times New Roman"/>
          <w:sz w:val="24"/>
          <w:szCs w:val="24"/>
          <w:lang w:val="en-CA"/>
        </w:rPr>
        <w:t xml:space="preserve"> family members</w:t>
      </w:r>
      <w:r w:rsidR="001E3C43">
        <w:rPr>
          <w:rFonts w:ascii="Times New Roman" w:hAnsi="Times New Roman" w:cs="Times New Roman"/>
          <w:sz w:val="24"/>
          <w:szCs w:val="24"/>
          <w:lang w:val="en-CA"/>
        </w:rPr>
        <w:t xml:space="preserve"> are predicted to work against human</w:t>
      </w:r>
      <w:r w:rsidR="00BC0FC1">
        <w:rPr>
          <w:rFonts w:ascii="Times New Roman" w:hAnsi="Times New Roman" w:cs="Times New Roman"/>
          <w:sz w:val="24"/>
          <w:szCs w:val="24"/>
          <w:lang w:val="en-CA"/>
        </w:rPr>
        <w:t xml:space="preserve">. </w:t>
      </w:r>
      <w:r w:rsidR="0023612D">
        <w:rPr>
          <w:rFonts w:ascii="Times New Roman" w:hAnsi="Times New Roman" w:cs="Times New Roman"/>
          <w:sz w:val="24"/>
          <w:szCs w:val="24"/>
          <w:lang w:val="en-CA"/>
        </w:rPr>
        <w:t>With help from</w:t>
      </w:r>
      <w:r w:rsidR="00BC0FC1">
        <w:rPr>
          <w:rFonts w:ascii="Times New Roman" w:hAnsi="Times New Roman" w:cs="Times New Roman"/>
          <w:sz w:val="24"/>
          <w:szCs w:val="24"/>
          <w:lang w:val="en-CA"/>
        </w:rPr>
        <w:t xml:space="preserve"> the lab of Dr. Larry Lands</w:t>
      </w:r>
      <w:r w:rsidR="00066781">
        <w:rPr>
          <w:rFonts w:ascii="Times New Roman" w:hAnsi="Times New Roman" w:cs="Times New Roman"/>
          <w:sz w:val="24"/>
          <w:szCs w:val="24"/>
          <w:lang w:val="en-CA"/>
        </w:rPr>
        <w:t>, my neighbour at the Meakins-Christie institute</w:t>
      </w:r>
      <w:r w:rsidR="00BC0FC1">
        <w:rPr>
          <w:rFonts w:ascii="Times New Roman" w:hAnsi="Times New Roman" w:cs="Times New Roman"/>
          <w:sz w:val="24"/>
          <w:szCs w:val="24"/>
          <w:lang w:val="en-CA"/>
        </w:rPr>
        <w:t>, we have access to large numbers of</w:t>
      </w:r>
      <w:r w:rsidR="00ED1DED">
        <w:rPr>
          <w:rFonts w:ascii="Times New Roman" w:hAnsi="Times New Roman" w:cs="Times New Roman"/>
          <w:sz w:val="24"/>
          <w:szCs w:val="24"/>
          <w:lang w:val="en-CA"/>
        </w:rPr>
        <w:t xml:space="preserve"> monocyte derived macrophages, making this </w:t>
      </w:r>
      <w:r w:rsidR="00066781">
        <w:rPr>
          <w:rFonts w:ascii="Times New Roman" w:hAnsi="Times New Roman" w:cs="Times New Roman"/>
          <w:sz w:val="24"/>
          <w:szCs w:val="24"/>
          <w:lang w:val="en-CA"/>
        </w:rPr>
        <w:t xml:space="preserve">dataset </w:t>
      </w:r>
      <w:r w:rsidR="00B77B29">
        <w:rPr>
          <w:rFonts w:ascii="Times New Roman" w:hAnsi="Times New Roman" w:cs="Times New Roman"/>
          <w:sz w:val="24"/>
          <w:szCs w:val="24"/>
          <w:lang w:val="en-CA"/>
        </w:rPr>
        <w:t xml:space="preserve">a </w:t>
      </w:r>
      <w:r w:rsidR="006E31BF">
        <w:rPr>
          <w:rFonts w:ascii="Times New Roman" w:hAnsi="Times New Roman" w:cs="Times New Roman"/>
          <w:sz w:val="24"/>
          <w:szCs w:val="24"/>
          <w:lang w:val="en-CA"/>
        </w:rPr>
        <w:t>simple and</w:t>
      </w:r>
      <w:r w:rsidR="00B77B29">
        <w:rPr>
          <w:rFonts w:ascii="Times New Roman" w:hAnsi="Times New Roman" w:cs="Times New Roman"/>
          <w:sz w:val="24"/>
          <w:szCs w:val="24"/>
          <w:lang w:val="en-CA"/>
        </w:rPr>
        <w:t xml:space="preserve"> </w:t>
      </w:r>
      <w:r w:rsidR="006E31BF">
        <w:rPr>
          <w:rFonts w:ascii="Times New Roman" w:hAnsi="Times New Roman" w:cs="Times New Roman"/>
          <w:sz w:val="24"/>
          <w:szCs w:val="24"/>
          <w:lang w:val="en-CA"/>
        </w:rPr>
        <w:t xml:space="preserve">opportunistic </w:t>
      </w:r>
      <w:r w:rsidR="003A04A5">
        <w:rPr>
          <w:rFonts w:ascii="Times New Roman" w:hAnsi="Times New Roman" w:cs="Times New Roman"/>
          <w:sz w:val="24"/>
          <w:szCs w:val="24"/>
          <w:lang w:val="en-CA"/>
        </w:rPr>
        <w:t xml:space="preserve">way </w:t>
      </w:r>
      <w:r w:rsidR="00B77B29">
        <w:rPr>
          <w:rFonts w:ascii="Times New Roman" w:hAnsi="Times New Roman" w:cs="Times New Roman"/>
          <w:sz w:val="24"/>
          <w:szCs w:val="24"/>
          <w:lang w:val="en-CA"/>
        </w:rPr>
        <w:t xml:space="preserve">to greatly increase our understanding of </w:t>
      </w:r>
      <w:r w:rsidR="006E31BF">
        <w:rPr>
          <w:rFonts w:ascii="Times New Roman" w:hAnsi="Times New Roman" w:cs="Times New Roman"/>
          <w:sz w:val="24"/>
          <w:szCs w:val="24"/>
          <w:lang w:val="en-CA"/>
        </w:rPr>
        <w:t>TF binding</w:t>
      </w:r>
      <w:r w:rsidR="00B96022" w:rsidRPr="00B96022">
        <w:rPr>
          <w:rFonts w:ascii="Times New Roman" w:hAnsi="Times New Roman" w:cs="Times New Roman"/>
          <w:sz w:val="24"/>
          <w:szCs w:val="24"/>
          <w:lang w:val="en-CA"/>
        </w:rPr>
        <w:t xml:space="preserve">. In order to integrate data for each of the aims, the same protocol for macrophage activation will be used throughout. The time windows of interest will be 4 hours for LPS treatment, when promoters and enhancers exhibit the complete repertoire of activated or repressed histone modifications. For human macrophage isolation, monocytes will be purified using CD-14 magnetic beads and plated into 10% human serum and M-CSF for 4 days to produce macrophages </w:t>
      </w:r>
      <w:r w:rsidR="00231ABD">
        <w:rPr>
          <w:rFonts w:ascii="Times New Roman" w:hAnsi="Times New Roman" w:cs="Times New Roman"/>
          <w:sz w:val="24"/>
          <w:szCs w:val="24"/>
          <w:lang w:val="en-CA"/>
        </w:rPr>
        <w:fldChar w:fldCharType="begin" w:fldLock="1"/>
      </w:r>
      <w:r w:rsidR="00685598">
        <w:rPr>
          <w:rFonts w:ascii="Times New Roman" w:hAnsi="Times New Roman" w:cs="Times New Roman"/>
          <w:sz w:val="24"/>
          <w:szCs w:val="24"/>
          <w:lang w:val="en-CA"/>
        </w:rPr>
        <w:instrText>ADDIN CSL_CITATION {"citationItems":[{"id":"ITEM-1","itemData":{"ISSN":"1386-0291","PMID":"18503129","abstract":"Monocytes are broadly discussed in the literature as cells, which can get properties of endothelial progenitor cells after angiogenic stimulation. Angiogenically stimulated monocytes can be used to promote implant vascularisation. A necessity therefore is that these cells can be stored and used after storage without a loose of their characteristic phenotype. In this study we tested, if freshly thawed cryopreserved human monocytes are positive for the mo/macrophage markers CD14 and CD68 and the endothelial marker CD31 after thawing and following angiogenic stimulation in a VEGF-A(165) enriched (10 ng/ml) angiogenic medium. Thereby the monocytes were tested before and after differentiation towards macrophages. The results revealed that freshly thawed human CD14 positive monocytes are positive for CD14, CD68 and CD31 after angiogenic stimulation. This CD specification was much more intense in the differentiated cells. The differentiation step also resulted in an increased cell count. Both results can be attributed to the method of differentiation, were cell culture bags were used instead of common cell culture dishes. Additionally the differentiation medium (X-VIVO 10+10% FCS) was specifically adapted to the requirements of monocytes/macrophages. The study showed that human CD14 positive monocytes can be thawed after cryopreservation without loss of their monocytes/macrophage phenotype and without loss of their ability to get angiogenically stimulated. To enhance the efficiency of both steps (thawing, angiogenic stimulation) it can be useful to differentiate the thawed cells in cell culture bags by the use of X-VIVO 10 (+10% FCS) before angiogenic stimulation.","author":[{"dropping-particle":"","family":"Hiebl","given":"B","non-dropping-particle":"","parse-names":false,"suffix":""},{"dropping-particle":"","family":"Fuhrmann","given":"R","non-dropping-particle":"","parse-names":false,"suffix":""},{"dropping-particle":"","family":"Franke","given":"R P","non-dropping-particle":"","parse-names":false,"suffix":""}],"container-title":"Clinical hemorheology and microcirculation","id":"ITEM-1","issue":"1-4","issued":{"date-parts":[["2008","1"]]},"page":"221-8","title":"Characterization of cryopreserved CD14+-human monocytes after differentiation towards macrophages and stimulation with VEGF-A(165).","type":"article-journal","volume":"39"},"uris":["http://www.mendeley.com/documents/?uuid=dfc52d2d-a4be-40ee-a8b4-cd9032c5f35b"]},{"id":"ITEM-2","itemData":{"DOI":"10.1371/journal.pone.0042656","ISSN":"1932-6203","PMID":"22880072","abstract":"The tumor promoting role of M2 macrophages has been described in in vivo models and the presence of macrophages in certain tumor types has been linked to a poor clinical outcome. In light of burgeoning activities to clinically develop new therapies targeting tumor-associated macrophages (TAMs), reliable in vitro models faithfully mimicking the tumor promoting functions of TAMs are required. Generation and activation of human monocyte-derived macrophages (MDM) in vitro, described as M1 or M2 macrophages attributed with tumoricidal or tumor-promoting functions, respectively, has been widely reported using mainly serum containing culture methods. In this study, we compared the properties of macrophages originating from monocytes cultured either in media containing serum together with M-CSF for M2 and GM-CSF for M1 macrophages or in serum-free media supplemented with M-CSF or GM-CSF and cytokines such as IL-4, IL-10 to induce activated M2 or LPS together with IFN-γ to generate activated M1 phenotype. We observed differences in cell morphology as well as increased surface receptor expression levels in serum-containing culture whereas similar or higher cytokine production levels were detected under serum-free culture conditions. More importantly, MDM differentiated under serum-free conditions displayed enhanced tumoricidal activity for M1 and tumor promoting property for M2 macrophages in contrast to MDM differentiated in the presence of serum. Moreover, evaluation of MDM phagocytic activity in serum free condition resulted in greater phagocytic properties of M2 compared to M1. Our data therefore confirm the tumor promoting properties of M2 macrophages in vitro and encourage the targeting of TAMs for cancer therapy.","author":[{"dropping-particle":"","family":"Rey-Giraud","given":"Flora","non-dropping-particle":"","parse-names":false,"suffix":""},{"dropping-particle":"","family":"Hafner","given":"Mathias","non-dropping-particle":"","parse-names":false,"suffix":""},{"dropping-particle":"","family":"Ries","given":"Carola H","non-dropping-particle":"","parse-names":false,"suffix":""}],"container-title":"PloS one","id":"ITEM-2","issue":"8","issued":{"date-parts":[["2012","1"]]},"page":"e42656","title":"In vitro generation of monocyte-derived macrophages under serum-free conditions improves their tumor promoting functions.","type":"article-journal","volume":"7"},"uris":["http://www.mendeley.com/documents/?uuid=886bf609-ad81-476f-9b06-49acd3ca0b77"]}],"mendeley":{"formattedCitation":"&lt;sup&gt;21,22&lt;/sup&gt;","plainTextFormattedCitation":"21,22","previouslyFormattedCitation":"&lt;sup&gt;23,24&lt;/sup&gt;"},"properties":{"noteIndex":0},"schema":"https://github.com/citation-style-language/schema/raw/master/csl-citation.json"}</w:instrText>
      </w:r>
      <w:r w:rsidR="00231ABD">
        <w:rPr>
          <w:rFonts w:ascii="Times New Roman" w:hAnsi="Times New Roman" w:cs="Times New Roman"/>
          <w:sz w:val="24"/>
          <w:szCs w:val="24"/>
          <w:lang w:val="en-CA"/>
        </w:rPr>
        <w:fldChar w:fldCharType="separate"/>
      </w:r>
      <w:r w:rsidR="00685598" w:rsidRPr="00685598">
        <w:rPr>
          <w:rFonts w:ascii="Times New Roman" w:hAnsi="Times New Roman" w:cs="Times New Roman"/>
          <w:noProof/>
          <w:sz w:val="24"/>
          <w:szCs w:val="24"/>
          <w:vertAlign w:val="superscript"/>
          <w:lang w:val="en-CA"/>
        </w:rPr>
        <w:t>21,22</w:t>
      </w:r>
      <w:r w:rsidR="00231ABD">
        <w:rPr>
          <w:rFonts w:ascii="Times New Roman" w:hAnsi="Times New Roman" w:cs="Times New Roman"/>
          <w:sz w:val="24"/>
          <w:szCs w:val="24"/>
          <w:lang w:val="en-CA"/>
        </w:rPr>
        <w:fldChar w:fldCharType="end"/>
      </w:r>
      <w:r w:rsidR="00B96022" w:rsidRPr="00B96022">
        <w:rPr>
          <w:rFonts w:ascii="Times New Roman" w:hAnsi="Times New Roman" w:cs="Times New Roman"/>
          <w:sz w:val="24"/>
          <w:szCs w:val="24"/>
          <w:lang w:val="en-CA"/>
        </w:rPr>
        <w:t>. For mice, bone marrow derived macrophages will be isolated by flushing bones of 8 week old mice and treat</w:t>
      </w:r>
      <w:r w:rsidR="003300EB">
        <w:rPr>
          <w:rFonts w:ascii="Times New Roman" w:hAnsi="Times New Roman" w:cs="Times New Roman"/>
          <w:sz w:val="24"/>
          <w:szCs w:val="24"/>
          <w:lang w:val="en-CA"/>
        </w:rPr>
        <w:t>ed</w:t>
      </w:r>
      <w:r w:rsidR="00B96022" w:rsidRPr="00B96022">
        <w:rPr>
          <w:rFonts w:ascii="Times New Roman" w:hAnsi="Times New Roman" w:cs="Times New Roman"/>
          <w:sz w:val="24"/>
          <w:szCs w:val="24"/>
          <w:lang w:val="en-CA"/>
        </w:rPr>
        <w:t xml:space="preserve"> for 7 days with M-CSF.</w:t>
      </w:r>
      <w:r w:rsidR="00B96022" w:rsidRPr="00B96022">
        <w:rPr>
          <w:rFonts w:ascii="Times New Roman" w:hAnsi="Times New Roman" w:cs="Times New Roman"/>
          <w:sz w:val="24"/>
          <w:szCs w:val="24"/>
          <w:lang w:val="en-CA"/>
        </w:rPr>
        <w:tab/>
      </w:r>
    </w:p>
    <w:p w14:paraId="4FBB0821" w14:textId="27E83C57" w:rsidR="00E803CB" w:rsidRDefault="00B96022" w:rsidP="00F244AF">
      <w:pPr>
        <w:widowControl w:val="0"/>
        <w:spacing w:after="0"/>
        <w:jc w:val="both"/>
        <w:rPr>
          <w:rFonts w:ascii="Times New Roman" w:hAnsi="Times New Roman" w:cs="Times New Roman"/>
          <w:sz w:val="24"/>
          <w:szCs w:val="24"/>
          <w:lang w:val="en-CA"/>
        </w:rPr>
      </w:pPr>
      <w:r w:rsidRPr="00B96022">
        <w:rPr>
          <w:rFonts w:ascii="Times New Roman" w:hAnsi="Times New Roman" w:cs="Times New Roman"/>
          <w:sz w:val="24"/>
          <w:szCs w:val="24"/>
          <w:lang w:val="en-CA"/>
        </w:rPr>
        <w:t>Previously, I used machine learning to elucidate the cis elements that defined binding of AP-1</w:t>
      </w:r>
      <w:r w:rsidR="00D8268D">
        <w:rPr>
          <w:rFonts w:ascii="Times New Roman" w:hAnsi="Times New Roman" w:cs="Times New Roman"/>
          <w:sz w:val="24"/>
          <w:szCs w:val="24"/>
          <w:lang w:val="en-CA"/>
        </w:rPr>
        <w:t xml:space="preserve"> </w:t>
      </w:r>
      <w:r w:rsidR="00231ABD">
        <w:rPr>
          <w:rFonts w:ascii="Times New Roman" w:hAnsi="Times New Roman" w:cs="Times New Roman"/>
          <w:sz w:val="24"/>
          <w:szCs w:val="24"/>
          <w:lang w:val="en-CA"/>
        </w:rPr>
        <w:fldChar w:fldCharType="begin" w:fldLock="1"/>
      </w:r>
      <w:r w:rsidR="005B11E5">
        <w:rPr>
          <w:rFonts w:ascii="Times New Roman" w:hAnsi="Times New Roman" w:cs="Times New Roman"/>
          <w:sz w:val="24"/>
          <w:szCs w:val="24"/>
          <w:lang w:val="en-CA"/>
        </w:rPr>
        <w:instrText>ADDIN CSL_CITATION {"citationItems":[{"id":"ITEM-1","itemData":{"DOI":"10.1038/s41467-018-08236-0","ISSN":"2041-1723","PMID":"30679424","abstract":"Mechanisms by which members of the AP-1 family of transcription factors play non-redundant biological roles despite recognizing the same DNA sequence remain poorly understood. To address this question, here we investigate the molecular functions and genome-wide DNA binding patterns of AP-1 family members in primary and immortalized mouse macrophages. ChIP-sequencing shows overlapping and distinct binding profiles for each factor that were remodeled following TLR4 ligation. Development of a machine learning approach that jointly weighs hundreds of DNA recognition elements yields dozens of motifs predicted to drive factor-specific binding profiles. Machine learning-based predictions are confirmed by analysis of the effects of mutations in genetically diverse mice and by loss of function experiments. These findings provide evidence that non-redundant genomic locations of different AP-1 family members in macrophages largely result from collaborative interactions with diverse, locus-specific ensembles of transcription factors and suggest a general mechanism for encoding functional specificities of their common recognition motif.","author":[{"dropping-particle":"","family":"Fonseca","given":"Gregory J.","non-dropping-particle":"","parse-names":false,"suffix":""},{"dropping-particle":"","family":"Tao","given":"Jenhan","non-dropping-particle":"","parse-names":false,"suffix":""},{"dropping-particle":"","family":"Westin","given":"Emma M.","non-dropping-particle":"","parse-names":false,"suffix":""},{"dropping-particle":"","family":"Duttke","given":"Sascha H.","non-dropping-particle":"","parse-names":false,"suffix":""},{"dropping-particle":"","family":"Spann","given":"Nathanael J.","non-dropping-particle":"","parse-names":false,"suffix":""},{"dropping-particle":"","family":"Strid","given":"Tobias","non-dropping-particle":"","parse-names":false,"suffix":""},{"dropping-particle":"","family":"Shen","given":"Zeyang","non-dropping-particle":"","parse-names":false,"suffix":""},{"dropping-particle":"","family":"Stender","given":"Joshua D.","non-dropping-particle":"","parse-names":false,"suffix":""},{"dropping-particle":"","family":"Sakai","given":"Mashito","non-dropping-particle":"","parse-names":false,"suffix":""},{"dropping-particle":"","family":"Link","given":"Verena M.","non-dropping-particle":"","parse-names":false,"suffix":""},{"dropping-particle":"","family":"Benner","given":"Christopher","non-dropping-particle":"","parse-names":false,"suffix":""},{"dropping-particle":"","family":"Glass","given":"Christopher K.","non-dropping-particle":"","parse-names":false,"suffix":""}],"container-title":"Nature Communications","id":"ITEM-1","issue":"1","issued":{"date-parts":[["2019","12","24"]]},"page":"414","title":"Diverse motif ensembles specify non-redundant DNA binding activities of AP-1 family members in macrophages","type":"article-journal","volume":"10"},"uris":["http://www.mendeley.com/documents/?uuid=b768eb15-030c-39d5-8678-b52d1c03e94d"]}],"mendeley":{"formattedCitation":"&lt;sup&gt;2&lt;/sup&gt;","plainTextFormattedCitation":"2","previouslyFormattedCitation":"&lt;sup&gt;2&lt;/sup&gt;"},"properties":{"noteIndex":0},"schema":"https://github.com/citation-style-language/schema/raw/master/csl-citation.json"}</w:instrText>
      </w:r>
      <w:r w:rsidR="00231ABD">
        <w:rPr>
          <w:rFonts w:ascii="Times New Roman" w:hAnsi="Times New Roman" w:cs="Times New Roman"/>
          <w:sz w:val="24"/>
          <w:szCs w:val="24"/>
          <w:lang w:val="en-CA"/>
        </w:rPr>
        <w:fldChar w:fldCharType="separate"/>
      </w:r>
      <w:r w:rsidR="00231ABD" w:rsidRPr="00231ABD">
        <w:rPr>
          <w:rFonts w:ascii="Times New Roman" w:hAnsi="Times New Roman" w:cs="Times New Roman"/>
          <w:noProof/>
          <w:sz w:val="24"/>
          <w:szCs w:val="24"/>
          <w:vertAlign w:val="superscript"/>
          <w:lang w:val="en-CA"/>
        </w:rPr>
        <w:t>2</w:t>
      </w:r>
      <w:r w:rsidR="00231ABD">
        <w:rPr>
          <w:rFonts w:ascii="Times New Roman" w:hAnsi="Times New Roman" w:cs="Times New Roman"/>
          <w:sz w:val="24"/>
          <w:szCs w:val="24"/>
          <w:lang w:val="en-CA"/>
        </w:rPr>
        <w:fldChar w:fldCharType="end"/>
      </w:r>
      <w:r w:rsidR="00D8268D">
        <w:rPr>
          <w:rFonts w:ascii="Times New Roman" w:hAnsi="Times New Roman" w:cs="Times New Roman"/>
          <w:sz w:val="24"/>
          <w:szCs w:val="24"/>
          <w:lang w:val="en-CA"/>
        </w:rPr>
        <w:t>.</w:t>
      </w:r>
      <w:r w:rsidRPr="00B96022">
        <w:rPr>
          <w:rFonts w:ascii="Times New Roman" w:hAnsi="Times New Roman" w:cs="Times New Roman"/>
          <w:sz w:val="24"/>
          <w:szCs w:val="24"/>
          <w:lang w:val="en-CA"/>
        </w:rPr>
        <w:t xml:space="preserve"> Similar to the AP-1 family, the </w:t>
      </w:r>
      <w:r w:rsidR="003300EB">
        <w:rPr>
          <w:rFonts w:ascii="Times New Roman" w:hAnsi="Times New Roman" w:cs="Times New Roman"/>
          <w:sz w:val="24"/>
          <w:szCs w:val="24"/>
          <w:lang w:val="en-CA"/>
        </w:rPr>
        <w:t>Nf-κB</w:t>
      </w:r>
      <w:r w:rsidRPr="00B96022">
        <w:rPr>
          <w:rFonts w:ascii="Times New Roman" w:hAnsi="Times New Roman" w:cs="Times New Roman"/>
          <w:sz w:val="24"/>
          <w:szCs w:val="24"/>
          <w:lang w:val="en-CA"/>
        </w:rPr>
        <w:t xml:space="preserve"> family bind to a highly similar DNA motif. Using this approach, I will define the TF environment which specifies each </w:t>
      </w:r>
      <w:r w:rsidR="003300EB">
        <w:rPr>
          <w:rFonts w:ascii="Times New Roman" w:hAnsi="Times New Roman" w:cs="Times New Roman"/>
          <w:sz w:val="24"/>
          <w:szCs w:val="24"/>
          <w:lang w:val="en-CA"/>
        </w:rPr>
        <w:t>Nf-κB</w:t>
      </w:r>
      <w:r w:rsidRPr="00B96022">
        <w:rPr>
          <w:rFonts w:ascii="Times New Roman" w:hAnsi="Times New Roman" w:cs="Times New Roman"/>
          <w:sz w:val="24"/>
          <w:szCs w:val="24"/>
          <w:lang w:val="en-CA"/>
        </w:rPr>
        <w:t xml:space="preserve"> family member binding in mouse and human macrophages. I will then test our model globally by using CRISPR-Cas9 to selectively remove TFs which are predicted to select </w:t>
      </w:r>
      <w:r w:rsidR="003300EB">
        <w:rPr>
          <w:rFonts w:ascii="Times New Roman" w:hAnsi="Times New Roman" w:cs="Times New Roman"/>
          <w:sz w:val="24"/>
          <w:szCs w:val="24"/>
          <w:lang w:val="en-CA"/>
        </w:rPr>
        <w:t>Nf-κB</w:t>
      </w:r>
      <w:r w:rsidRPr="00B96022">
        <w:rPr>
          <w:rFonts w:ascii="Times New Roman" w:hAnsi="Times New Roman" w:cs="Times New Roman"/>
          <w:sz w:val="24"/>
          <w:szCs w:val="24"/>
          <w:lang w:val="en-CA"/>
        </w:rPr>
        <w:t xml:space="preserve"> family members for occupancy at functional loci</w:t>
      </w:r>
      <w:r w:rsidR="00A24E3E">
        <w:rPr>
          <w:rFonts w:ascii="Times New Roman" w:hAnsi="Times New Roman" w:cs="Times New Roman"/>
          <w:sz w:val="24"/>
          <w:szCs w:val="24"/>
          <w:lang w:val="en-CA"/>
        </w:rPr>
        <w:t xml:space="preserve"> (Figure 2)</w:t>
      </w:r>
      <w:r w:rsidRPr="00B96022">
        <w:rPr>
          <w:rFonts w:ascii="Times New Roman" w:hAnsi="Times New Roman" w:cs="Times New Roman"/>
          <w:sz w:val="24"/>
          <w:szCs w:val="24"/>
          <w:lang w:val="en-CA"/>
        </w:rPr>
        <w:t>. I will then use the results of the logistic regression model</w:t>
      </w:r>
      <w:r w:rsidR="009349D7">
        <w:rPr>
          <w:rFonts w:ascii="Times New Roman" w:hAnsi="Times New Roman" w:cs="Times New Roman"/>
          <w:sz w:val="24"/>
          <w:szCs w:val="24"/>
          <w:lang w:val="en-CA"/>
        </w:rPr>
        <w:t xml:space="preserve"> (Figure 3)</w:t>
      </w:r>
      <w:r w:rsidRPr="00B96022">
        <w:rPr>
          <w:rFonts w:ascii="Times New Roman" w:hAnsi="Times New Roman" w:cs="Times New Roman"/>
          <w:sz w:val="24"/>
          <w:szCs w:val="24"/>
          <w:lang w:val="en-CA"/>
        </w:rPr>
        <w:t xml:space="preserve"> to inform the attention neural network model, DEEPBIND. I will use DEEPBIND to define the transcriptional factor motifs sets which are found to collaborate to recruit specific </w:t>
      </w:r>
      <w:r w:rsidR="003300EB">
        <w:rPr>
          <w:rFonts w:ascii="Times New Roman" w:hAnsi="Times New Roman" w:cs="Times New Roman"/>
          <w:sz w:val="24"/>
          <w:szCs w:val="24"/>
          <w:lang w:val="en-CA"/>
        </w:rPr>
        <w:t>Nf-κB</w:t>
      </w:r>
      <w:r w:rsidRPr="00B96022">
        <w:rPr>
          <w:rFonts w:ascii="Times New Roman" w:hAnsi="Times New Roman" w:cs="Times New Roman"/>
          <w:sz w:val="24"/>
          <w:szCs w:val="24"/>
          <w:lang w:val="en-CA"/>
        </w:rPr>
        <w:t xml:space="preserve"> family members. I will also test our model more specifically by CRISPR-Cas9 deletion of motifs at specific sites </w:t>
      </w:r>
      <w:r w:rsidR="009349D7">
        <w:rPr>
          <w:rFonts w:ascii="Times New Roman" w:hAnsi="Times New Roman" w:cs="Times New Roman"/>
          <w:sz w:val="24"/>
          <w:szCs w:val="24"/>
          <w:lang w:val="en-CA"/>
        </w:rPr>
        <w:t xml:space="preserve">which our models predict and effect </w:t>
      </w:r>
      <w:r w:rsidRPr="00B96022">
        <w:rPr>
          <w:rFonts w:ascii="Times New Roman" w:hAnsi="Times New Roman" w:cs="Times New Roman"/>
          <w:sz w:val="24"/>
          <w:szCs w:val="24"/>
          <w:lang w:val="en-CA"/>
        </w:rPr>
        <w:t xml:space="preserve">and by the creation of artificial </w:t>
      </w:r>
      <w:r w:rsidR="0030079C">
        <w:rPr>
          <w:rFonts w:ascii="Times New Roman" w:hAnsi="Times New Roman" w:cs="Times New Roman"/>
          <w:sz w:val="24"/>
          <w:szCs w:val="24"/>
          <w:lang w:val="en-CA"/>
        </w:rPr>
        <w:t>binding elements</w:t>
      </w:r>
      <w:r w:rsidRPr="00B96022">
        <w:rPr>
          <w:rFonts w:ascii="Times New Roman" w:hAnsi="Times New Roman" w:cs="Times New Roman"/>
          <w:sz w:val="24"/>
          <w:szCs w:val="24"/>
          <w:lang w:val="en-CA"/>
        </w:rPr>
        <w:t xml:space="preserve"> </w:t>
      </w:r>
      <w:r w:rsidR="008302C9">
        <w:rPr>
          <w:rFonts w:ascii="Times New Roman" w:hAnsi="Times New Roman" w:cs="Times New Roman"/>
          <w:sz w:val="24"/>
          <w:szCs w:val="24"/>
          <w:lang w:val="en-CA"/>
        </w:rPr>
        <w:t>(sets of motifs with predicted</w:t>
      </w:r>
      <w:r w:rsidRPr="00B96022">
        <w:rPr>
          <w:rFonts w:ascii="Times New Roman" w:hAnsi="Times New Roman" w:cs="Times New Roman"/>
          <w:sz w:val="24"/>
          <w:szCs w:val="24"/>
          <w:lang w:val="en-CA"/>
        </w:rPr>
        <w:t xml:space="preserve"> binding specificity to select </w:t>
      </w:r>
      <w:r w:rsidR="003300EB">
        <w:rPr>
          <w:rFonts w:ascii="Times New Roman" w:hAnsi="Times New Roman" w:cs="Times New Roman"/>
          <w:sz w:val="24"/>
          <w:szCs w:val="24"/>
          <w:lang w:val="en-CA"/>
        </w:rPr>
        <w:t>Nf-κB</w:t>
      </w:r>
      <w:r w:rsidRPr="00B96022">
        <w:rPr>
          <w:rFonts w:ascii="Times New Roman" w:hAnsi="Times New Roman" w:cs="Times New Roman"/>
          <w:sz w:val="24"/>
          <w:szCs w:val="24"/>
          <w:lang w:val="en-CA"/>
        </w:rPr>
        <w:t xml:space="preserve"> family members</w:t>
      </w:r>
      <w:r w:rsidR="008302C9">
        <w:rPr>
          <w:rFonts w:ascii="Times New Roman" w:hAnsi="Times New Roman" w:cs="Times New Roman"/>
          <w:sz w:val="24"/>
          <w:szCs w:val="24"/>
          <w:lang w:val="en-CA"/>
        </w:rPr>
        <w:t>)</w:t>
      </w:r>
      <w:r w:rsidRPr="00B96022">
        <w:rPr>
          <w:rFonts w:ascii="Times New Roman" w:hAnsi="Times New Roman" w:cs="Times New Roman"/>
          <w:sz w:val="24"/>
          <w:szCs w:val="24"/>
          <w:lang w:val="en-CA"/>
        </w:rPr>
        <w:t xml:space="preserve">. </w:t>
      </w:r>
      <w:r w:rsidR="00C3407B">
        <w:rPr>
          <w:rFonts w:ascii="Times New Roman" w:hAnsi="Times New Roman" w:cs="Times New Roman"/>
          <w:sz w:val="24"/>
          <w:szCs w:val="24"/>
          <w:lang w:val="en-CA"/>
        </w:rPr>
        <w:t xml:space="preserve">In the future, we will study how changes in the </w:t>
      </w:r>
      <w:r w:rsidR="008019DF">
        <w:rPr>
          <w:rFonts w:ascii="Times New Roman" w:hAnsi="Times New Roman" w:cs="Times New Roman"/>
          <w:sz w:val="24"/>
          <w:szCs w:val="24"/>
          <w:lang w:val="en-CA"/>
        </w:rPr>
        <w:t>transcription factor milieu</w:t>
      </w:r>
      <w:r w:rsidR="000005AC">
        <w:rPr>
          <w:rFonts w:ascii="Times New Roman" w:hAnsi="Times New Roman" w:cs="Times New Roman"/>
          <w:sz w:val="24"/>
          <w:szCs w:val="24"/>
          <w:lang w:val="en-CA"/>
        </w:rPr>
        <w:t xml:space="preserve"> as a response by other signalling molecules such as IL-4</w:t>
      </w:r>
      <w:r w:rsidR="00AF0C3F">
        <w:rPr>
          <w:rFonts w:ascii="Times New Roman" w:hAnsi="Times New Roman" w:cs="Times New Roman"/>
          <w:sz w:val="24"/>
          <w:szCs w:val="24"/>
          <w:lang w:val="en-CA"/>
        </w:rPr>
        <w:t xml:space="preserve"> (M2 macrophages)</w:t>
      </w:r>
      <w:r w:rsidR="000005AC">
        <w:rPr>
          <w:rFonts w:ascii="Times New Roman" w:hAnsi="Times New Roman" w:cs="Times New Roman"/>
          <w:sz w:val="24"/>
          <w:szCs w:val="24"/>
          <w:lang w:val="en-CA"/>
        </w:rPr>
        <w:t xml:space="preserve"> or IL-13</w:t>
      </w:r>
      <w:r w:rsidR="00AF0C3F">
        <w:rPr>
          <w:rFonts w:ascii="Times New Roman" w:hAnsi="Times New Roman" w:cs="Times New Roman"/>
          <w:sz w:val="24"/>
          <w:szCs w:val="24"/>
          <w:lang w:val="en-CA"/>
        </w:rPr>
        <w:t xml:space="preserve"> (</w:t>
      </w:r>
      <w:r w:rsidR="00F35FC6">
        <w:rPr>
          <w:rFonts w:ascii="Times New Roman" w:hAnsi="Times New Roman" w:cs="Times New Roman"/>
          <w:sz w:val="24"/>
          <w:szCs w:val="24"/>
          <w:lang w:val="en-CA"/>
        </w:rPr>
        <w:t>Wound healing macrophages)</w:t>
      </w:r>
      <w:r w:rsidR="000005AC">
        <w:rPr>
          <w:rFonts w:ascii="Times New Roman" w:hAnsi="Times New Roman" w:cs="Times New Roman"/>
          <w:sz w:val="24"/>
          <w:szCs w:val="24"/>
          <w:lang w:val="en-CA"/>
        </w:rPr>
        <w:t xml:space="preserve"> can lead to different </w:t>
      </w:r>
      <w:r w:rsidR="00AF0C3F">
        <w:rPr>
          <w:rFonts w:ascii="Times New Roman" w:hAnsi="Times New Roman" w:cs="Times New Roman"/>
          <w:sz w:val="24"/>
          <w:szCs w:val="24"/>
          <w:lang w:val="en-CA"/>
        </w:rPr>
        <w:t>co-associating transcription factor networks.</w:t>
      </w:r>
    </w:p>
    <w:p w14:paraId="2A8C2B29" w14:textId="7B3FABF6" w:rsidR="00795DF1" w:rsidRPr="00322C88" w:rsidRDefault="00322C88" w:rsidP="00F244AF">
      <w:pPr>
        <w:widowControl w:val="0"/>
        <w:spacing w:after="0"/>
        <w:jc w:val="both"/>
        <w:rPr>
          <w:rFonts w:ascii="Times New Roman" w:hAnsi="Times New Roman" w:cs="Times New Roman"/>
          <w:sz w:val="24"/>
          <w:szCs w:val="24"/>
          <w:lang w:val="en-CA"/>
        </w:rPr>
      </w:pPr>
      <w:r>
        <w:rPr>
          <w:rFonts w:ascii="Times New Roman" w:hAnsi="Times New Roman" w:cs="Times New Roman"/>
          <w:i/>
          <w:iCs/>
          <w:sz w:val="24"/>
          <w:szCs w:val="24"/>
          <w:lang w:val="en-CA"/>
        </w:rPr>
        <w:t>Anticipated results.</w:t>
      </w:r>
      <w:r>
        <w:rPr>
          <w:rFonts w:ascii="Times New Roman" w:hAnsi="Times New Roman" w:cs="Times New Roman"/>
          <w:sz w:val="24"/>
          <w:szCs w:val="24"/>
          <w:lang w:val="en-CA"/>
        </w:rPr>
        <w:t xml:space="preserve"> </w:t>
      </w:r>
      <w:r w:rsidR="008520CB">
        <w:rPr>
          <w:rFonts w:ascii="Times New Roman" w:hAnsi="Times New Roman" w:cs="Times New Roman"/>
          <w:sz w:val="24"/>
          <w:szCs w:val="24"/>
          <w:lang w:val="en-CA"/>
        </w:rPr>
        <w:t>Our preliminary data using mice has shown disti</w:t>
      </w:r>
      <w:r w:rsidR="003A393C">
        <w:rPr>
          <w:rFonts w:ascii="Times New Roman" w:hAnsi="Times New Roman" w:cs="Times New Roman"/>
          <w:sz w:val="24"/>
          <w:szCs w:val="24"/>
          <w:lang w:val="en-CA"/>
        </w:rPr>
        <w:t>n</w:t>
      </w:r>
      <w:r w:rsidR="008520CB">
        <w:rPr>
          <w:rFonts w:ascii="Times New Roman" w:hAnsi="Times New Roman" w:cs="Times New Roman"/>
          <w:sz w:val="24"/>
          <w:szCs w:val="24"/>
          <w:lang w:val="en-CA"/>
        </w:rPr>
        <w:t xml:space="preserve">ct </w:t>
      </w:r>
      <w:r w:rsidR="00D04E2D">
        <w:rPr>
          <w:rFonts w:ascii="Times New Roman" w:hAnsi="Times New Roman" w:cs="Times New Roman"/>
          <w:sz w:val="24"/>
          <w:szCs w:val="24"/>
          <w:lang w:val="en-CA"/>
        </w:rPr>
        <w:t xml:space="preserve">DNA motif </w:t>
      </w:r>
      <w:r w:rsidR="008520CB">
        <w:rPr>
          <w:rFonts w:ascii="Times New Roman" w:hAnsi="Times New Roman" w:cs="Times New Roman"/>
          <w:sz w:val="24"/>
          <w:szCs w:val="24"/>
          <w:lang w:val="en-CA"/>
        </w:rPr>
        <w:t>preference for the recruitment of Nf-κB</w:t>
      </w:r>
      <w:r w:rsidR="008520CB" w:rsidRPr="00B96022">
        <w:rPr>
          <w:rFonts w:ascii="Times New Roman" w:hAnsi="Times New Roman" w:cs="Times New Roman"/>
          <w:sz w:val="24"/>
          <w:szCs w:val="24"/>
          <w:lang w:val="en-CA"/>
        </w:rPr>
        <w:t xml:space="preserve"> family members</w:t>
      </w:r>
      <w:r w:rsidR="008520CB">
        <w:rPr>
          <w:rFonts w:ascii="Times New Roman" w:hAnsi="Times New Roman" w:cs="Times New Roman"/>
          <w:sz w:val="24"/>
          <w:szCs w:val="24"/>
          <w:lang w:val="en-CA"/>
        </w:rPr>
        <w:t xml:space="preserve"> to </w:t>
      </w:r>
      <w:r w:rsidR="003A393C">
        <w:rPr>
          <w:rFonts w:ascii="Times New Roman" w:hAnsi="Times New Roman" w:cs="Times New Roman"/>
          <w:sz w:val="24"/>
          <w:szCs w:val="24"/>
          <w:lang w:val="en-CA"/>
        </w:rPr>
        <w:t>chromatin locations.</w:t>
      </w:r>
      <w:r w:rsidR="00D04E2D">
        <w:rPr>
          <w:rFonts w:ascii="Times New Roman" w:hAnsi="Times New Roman" w:cs="Times New Roman"/>
          <w:sz w:val="24"/>
          <w:szCs w:val="24"/>
          <w:lang w:val="en-CA"/>
        </w:rPr>
        <w:t xml:space="preserve"> We expect</w:t>
      </w:r>
      <w:r w:rsidR="0048275A">
        <w:rPr>
          <w:rFonts w:ascii="Times New Roman" w:hAnsi="Times New Roman" w:cs="Times New Roman"/>
          <w:sz w:val="24"/>
          <w:szCs w:val="24"/>
          <w:lang w:val="en-CA"/>
        </w:rPr>
        <w:t xml:space="preserve"> </w:t>
      </w:r>
      <w:r w:rsidR="00B12CF0">
        <w:rPr>
          <w:rFonts w:ascii="Times New Roman" w:hAnsi="Times New Roman" w:cs="Times New Roman"/>
          <w:sz w:val="24"/>
          <w:szCs w:val="24"/>
          <w:lang w:val="en-CA"/>
        </w:rPr>
        <w:t xml:space="preserve">similar results in human macrophages. We also expect to build </w:t>
      </w:r>
      <w:r w:rsidR="00D451DF">
        <w:rPr>
          <w:rFonts w:ascii="Times New Roman" w:hAnsi="Times New Roman" w:cs="Times New Roman"/>
          <w:sz w:val="24"/>
          <w:szCs w:val="24"/>
          <w:lang w:val="en-CA"/>
        </w:rPr>
        <w:t>artificial enhancers with preference for each Nf-κB</w:t>
      </w:r>
      <w:r w:rsidR="00D451DF" w:rsidRPr="00B96022">
        <w:rPr>
          <w:rFonts w:ascii="Times New Roman" w:hAnsi="Times New Roman" w:cs="Times New Roman"/>
          <w:sz w:val="24"/>
          <w:szCs w:val="24"/>
          <w:lang w:val="en-CA"/>
        </w:rPr>
        <w:t xml:space="preserve"> family members</w:t>
      </w:r>
      <w:r w:rsidR="00D451DF">
        <w:rPr>
          <w:rFonts w:ascii="Times New Roman" w:hAnsi="Times New Roman" w:cs="Times New Roman"/>
          <w:sz w:val="24"/>
          <w:szCs w:val="24"/>
          <w:lang w:val="en-CA"/>
        </w:rPr>
        <w:t>. These will provide</w:t>
      </w:r>
      <w:r w:rsidR="007B1C8A">
        <w:rPr>
          <w:rFonts w:ascii="Times New Roman" w:hAnsi="Times New Roman" w:cs="Times New Roman"/>
          <w:sz w:val="24"/>
          <w:szCs w:val="24"/>
          <w:lang w:val="en-CA"/>
        </w:rPr>
        <w:t xml:space="preserve"> a future resource to interrogate Nf-κB</w:t>
      </w:r>
      <w:r w:rsidR="007B1C8A" w:rsidRPr="00B96022">
        <w:rPr>
          <w:rFonts w:ascii="Times New Roman" w:hAnsi="Times New Roman" w:cs="Times New Roman"/>
          <w:sz w:val="24"/>
          <w:szCs w:val="24"/>
          <w:lang w:val="en-CA"/>
        </w:rPr>
        <w:t xml:space="preserve"> family members</w:t>
      </w:r>
      <w:r w:rsidR="007B1C8A">
        <w:rPr>
          <w:rFonts w:ascii="Times New Roman" w:hAnsi="Times New Roman" w:cs="Times New Roman"/>
          <w:sz w:val="24"/>
          <w:szCs w:val="24"/>
          <w:lang w:val="en-CA"/>
        </w:rPr>
        <w:t xml:space="preserve"> binding and activation requirements using screening technologies such as CRISPR.</w:t>
      </w:r>
    </w:p>
    <w:p w14:paraId="4FEC5DC3" w14:textId="7FDFEB19" w:rsidR="003577A8" w:rsidRDefault="00EC77C4" w:rsidP="00F244AF">
      <w:pPr>
        <w:widowControl w:val="0"/>
        <w:spacing w:after="0"/>
        <w:jc w:val="both"/>
        <w:rPr>
          <w:rFonts w:ascii="Times New Roman" w:hAnsi="Times New Roman" w:cs="Times New Roman"/>
          <w:sz w:val="24"/>
          <w:szCs w:val="24"/>
          <w:lang w:val="en-CA"/>
        </w:rPr>
      </w:pPr>
      <w:r>
        <w:rPr>
          <w:rFonts w:ascii="Times New Roman" w:hAnsi="Times New Roman" w:cs="Times New Roman"/>
          <w:i/>
          <w:sz w:val="24"/>
          <w:szCs w:val="24"/>
          <w:lang w:val="en-CA"/>
        </w:rPr>
        <w:br/>
      </w:r>
      <w:r w:rsidR="00B96022" w:rsidRPr="00B96022">
        <w:rPr>
          <w:rFonts w:ascii="Times New Roman" w:hAnsi="Times New Roman" w:cs="Times New Roman"/>
          <w:i/>
          <w:sz w:val="24"/>
          <w:szCs w:val="24"/>
          <w:lang w:val="en-CA"/>
        </w:rPr>
        <w:t xml:space="preserve">5.2 Comprehensive comparison of </w:t>
      </w:r>
      <w:r w:rsidR="00BE027F" w:rsidRPr="00B96022">
        <w:rPr>
          <w:rFonts w:ascii="Times New Roman" w:hAnsi="Times New Roman" w:cs="Times New Roman"/>
          <w:i/>
          <w:sz w:val="24"/>
          <w:szCs w:val="24"/>
          <w:lang w:val="en-CA"/>
        </w:rPr>
        <w:t>Nf-κB targeting</w:t>
      </w:r>
      <w:r w:rsidR="00BE027F">
        <w:rPr>
          <w:rFonts w:ascii="Times New Roman" w:hAnsi="Times New Roman" w:cs="Times New Roman"/>
          <w:i/>
          <w:sz w:val="24"/>
          <w:szCs w:val="24"/>
          <w:lang w:val="en-CA"/>
        </w:rPr>
        <w:t xml:space="preserve"> in</w:t>
      </w:r>
      <w:r w:rsidR="00BE027F" w:rsidRPr="00B96022">
        <w:rPr>
          <w:rFonts w:ascii="Times New Roman" w:hAnsi="Times New Roman" w:cs="Times New Roman"/>
          <w:i/>
          <w:sz w:val="24"/>
          <w:szCs w:val="24"/>
          <w:lang w:val="en-CA"/>
        </w:rPr>
        <w:t xml:space="preserve"> </w:t>
      </w:r>
      <w:r w:rsidR="00B96022" w:rsidRPr="00B96022">
        <w:rPr>
          <w:rFonts w:ascii="Times New Roman" w:hAnsi="Times New Roman" w:cs="Times New Roman"/>
          <w:i/>
          <w:sz w:val="24"/>
          <w:szCs w:val="24"/>
          <w:lang w:val="en-CA"/>
        </w:rPr>
        <w:t>human and mouse macrophage</w:t>
      </w:r>
      <w:r w:rsidR="00B96022">
        <w:rPr>
          <w:rFonts w:ascii="Times New Roman" w:hAnsi="Times New Roman" w:cs="Times New Roman"/>
          <w:sz w:val="24"/>
          <w:szCs w:val="24"/>
          <w:lang w:val="en-CA"/>
        </w:rPr>
        <w:t xml:space="preserve">. </w:t>
      </w:r>
      <w:r w:rsidR="00F3393F">
        <w:rPr>
          <w:rFonts w:ascii="Times New Roman" w:hAnsi="Times New Roman" w:cs="Times New Roman"/>
          <w:sz w:val="24"/>
          <w:szCs w:val="24"/>
          <w:lang w:val="en-CA"/>
        </w:rPr>
        <w:t xml:space="preserve">Currently, the level of </w:t>
      </w:r>
      <w:r w:rsidR="00466FB4">
        <w:rPr>
          <w:rFonts w:ascii="Times New Roman" w:hAnsi="Times New Roman" w:cs="Times New Roman"/>
          <w:sz w:val="24"/>
          <w:szCs w:val="24"/>
          <w:lang w:val="en-CA"/>
        </w:rPr>
        <w:t xml:space="preserve">conservation in Nf-κB activity has not been determined at the </w:t>
      </w:r>
      <w:r w:rsidR="00A26C07">
        <w:rPr>
          <w:rFonts w:ascii="Times New Roman" w:hAnsi="Times New Roman" w:cs="Times New Roman"/>
          <w:sz w:val="24"/>
          <w:szCs w:val="24"/>
          <w:lang w:val="en-CA"/>
        </w:rPr>
        <w:t xml:space="preserve">level of genomic binding. As well, the </w:t>
      </w:r>
      <w:r w:rsidR="002D68BA">
        <w:rPr>
          <w:rFonts w:ascii="Times New Roman" w:hAnsi="Times New Roman" w:cs="Times New Roman"/>
          <w:sz w:val="24"/>
          <w:szCs w:val="24"/>
          <w:lang w:val="en-CA"/>
        </w:rPr>
        <w:t xml:space="preserve">conservation of </w:t>
      </w:r>
      <w:r w:rsidR="00A26C07">
        <w:rPr>
          <w:rFonts w:ascii="Times New Roman" w:hAnsi="Times New Roman" w:cs="Times New Roman"/>
          <w:sz w:val="24"/>
          <w:szCs w:val="24"/>
          <w:lang w:val="en-CA"/>
        </w:rPr>
        <w:t xml:space="preserve">particular </w:t>
      </w:r>
      <w:r w:rsidR="002D68BA">
        <w:rPr>
          <w:rFonts w:ascii="Times New Roman" w:hAnsi="Times New Roman" w:cs="Times New Roman"/>
          <w:sz w:val="24"/>
          <w:szCs w:val="24"/>
          <w:lang w:val="en-CA"/>
        </w:rPr>
        <w:t xml:space="preserve">Nf-κB family member </w:t>
      </w:r>
      <w:r w:rsidR="00FA6588">
        <w:rPr>
          <w:rFonts w:ascii="Times New Roman" w:hAnsi="Times New Roman" w:cs="Times New Roman"/>
          <w:sz w:val="24"/>
          <w:szCs w:val="24"/>
          <w:lang w:val="en-CA"/>
        </w:rPr>
        <w:t xml:space="preserve">distribution and </w:t>
      </w:r>
      <w:r w:rsidR="006B3714">
        <w:rPr>
          <w:rFonts w:ascii="Times New Roman" w:hAnsi="Times New Roman" w:cs="Times New Roman"/>
          <w:sz w:val="24"/>
          <w:szCs w:val="24"/>
          <w:lang w:val="en-CA"/>
        </w:rPr>
        <w:t xml:space="preserve">co-recruiter requirements have not been studied. To accomplish this, </w:t>
      </w:r>
      <w:r w:rsidR="00A65CA1">
        <w:rPr>
          <w:rFonts w:ascii="Times New Roman" w:hAnsi="Times New Roman" w:cs="Times New Roman"/>
          <w:sz w:val="24"/>
          <w:szCs w:val="24"/>
          <w:lang w:val="en-CA"/>
        </w:rPr>
        <w:t xml:space="preserve">we will </w:t>
      </w:r>
      <w:r w:rsidR="0032510D">
        <w:rPr>
          <w:rFonts w:ascii="Times New Roman" w:hAnsi="Times New Roman" w:cs="Times New Roman"/>
          <w:sz w:val="24"/>
          <w:szCs w:val="24"/>
          <w:lang w:val="en-CA"/>
        </w:rPr>
        <w:t>measure the similarity in transcriptional effects by comparing the similarity of response in the CRISPR-Cas9 mediated Nf-κB</w:t>
      </w:r>
      <w:r w:rsidR="0032510D" w:rsidRPr="00B96022">
        <w:rPr>
          <w:rFonts w:ascii="Times New Roman" w:hAnsi="Times New Roman" w:cs="Times New Roman"/>
          <w:sz w:val="24"/>
          <w:szCs w:val="24"/>
          <w:lang w:val="en-CA"/>
        </w:rPr>
        <w:t xml:space="preserve"> </w:t>
      </w:r>
      <w:r w:rsidR="0032510D">
        <w:rPr>
          <w:rFonts w:ascii="Times New Roman" w:hAnsi="Times New Roman" w:cs="Times New Roman"/>
          <w:sz w:val="24"/>
          <w:szCs w:val="24"/>
          <w:lang w:val="en-CA"/>
        </w:rPr>
        <w:t>knock out exp</w:t>
      </w:r>
      <w:r w:rsidR="006C489F">
        <w:rPr>
          <w:rFonts w:ascii="Times New Roman" w:hAnsi="Times New Roman" w:cs="Times New Roman"/>
          <w:sz w:val="24"/>
          <w:szCs w:val="24"/>
          <w:lang w:val="en-CA"/>
        </w:rPr>
        <w:t>e</w:t>
      </w:r>
      <w:r w:rsidR="0032510D">
        <w:rPr>
          <w:rFonts w:ascii="Times New Roman" w:hAnsi="Times New Roman" w:cs="Times New Roman"/>
          <w:sz w:val="24"/>
          <w:szCs w:val="24"/>
          <w:lang w:val="en-CA"/>
        </w:rPr>
        <w:t>riments</w:t>
      </w:r>
      <w:r w:rsidR="002F3FB3">
        <w:rPr>
          <w:rFonts w:ascii="Times New Roman" w:hAnsi="Times New Roman" w:cs="Times New Roman"/>
          <w:sz w:val="24"/>
          <w:szCs w:val="24"/>
          <w:lang w:val="en-CA"/>
        </w:rPr>
        <w:t xml:space="preserve"> (Figure 2)</w:t>
      </w:r>
      <w:r w:rsidR="0032510D">
        <w:rPr>
          <w:rFonts w:ascii="Times New Roman" w:hAnsi="Times New Roman" w:cs="Times New Roman"/>
          <w:sz w:val="24"/>
          <w:szCs w:val="24"/>
          <w:lang w:val="en-CA"/>
        </w:rPr>
        <w:t xml:space="preserve"> by </w:t>
      </w:r>
      <w:r w:rsidR="00A4432B">
        <w:rPr>
          <w:rFonts w:ascii="Times New Roman" w:hAnsi="Times New Roman" w:cs="Times New Roman"/>
          <w:sz w:val="24"/>
          <w:szCs w:val="24"/>
          <w:lang w:val="en-CA"/>
        </w:rPr>
        <w:t>hierarchical clustering and principal component analysis. W</w:t>
      </w:r>
      <w:r w:rsidR="006B3714">
        <w:rPr>
          <w:rFonts w:ascii="Times New Roman" w:hAnsi="Times New Roman" w:cs="Times New Roman"/>
          <w:sz w:val="24"/>
          <w:szCs w:val="24"/>
          <w:lang w:val="en-CA"/>
        </w:rPr>
        <w:t xml:space="preserve">e will </w:t>
      </w:r>
      <w:r w:rsidR="00A4432B">
        <w:rPr>
          <w:rFonts w:ascii="Times New Roman" w:hAnsi="Times New Roman" w:cs="Times New Roman"/>
          <w:sz w:val="24"/>
          <w:szCs w:val="24"/>
          <w:lang w:val="en-CA"/>
        </w:rPr>
        <w:t>also</w:t>
      </w:r>
      <w:r w:rsidR="006B3714">
        <w:rPr>
          <w:rFonts w:ascii="Times New Roman" w:hAnsi="Times New Roman" w:cs="Times New Roman"/>
          <w:sz w:val="24"/>
          <w:szCs w:val="24"/>
          <w:lang w:val="en-CA"/>
        </w:rPr>
        <w:t xml:space="preserve"> </w:t>
      </w:r>
      <w:r w:rsidR="00D86708">
        <w:rPr>
          <w:rFonts w:ascii="Times New Roman" w:hAnsi="Times New Roman" w:cs="Times New Roman"/>
          <w:sz w:val="24"/>
          <w:szCs w:val="24"/>
          <w:lang w:val="en-CA"/>
        </w:rPr>
        <w:t>analyz</w:t>
      </w:r>
      <w:r w:rsidR="00A4432B">
        <w:rPr>
          <w:rFonts w:ascii="Times New Roman" w:hAnsi="Times New Roman" w:cs="Times New Roman"/>
          <w:sz w:val="24"/>
          <w:szCs w:val="24"/>
          <w:lang w:val="en-CA"/>
        </w:rPr>
        <w:t>e</w:t>
      </w:r>
      <w:r w:rsidR="00D86708">
        <w:rPr>
          <w:rFonts w:ascii="Times New Roman" w:hAnsi="Times New Roman" w:cs="Times New Roman"/>
          <w:sz w:val="24"/>
          <w:szCs w:val="24"/>
          <w:lang w:val="en-CA"/>
        </w:rPr>
        <w:t xml:space="preserve"> the similarities between the total distribution </w:t>
      </w:r>
      <w:r w:rsidR="00310A71">
        <w:rPr>
          <w:rFonts w:ascii="Times New Roman" w:hAnsi="Times New Roman" w:cs="Times New Roman"/>
          <w:sz w:val="24"/>
          <w:szCs w:val="24"/>
          <w:lang w:val="en-CA"/>
        </w:rPr>
        <w:t>and make up of the DNA binding of Nf-κB factors</w:t>
      </w:r>
      <w:r w:rsidR="00A4432B">
        <w:rPr>
          <w:rFonts w:ascii="Times New Roman" w:hAnsi="Times New Roman" w:cs="Times New Roman"/>
          <w:sz w:val="24"/>
          <w:szCs w:val="24"/>
          <w:lang w:val="en-CA"/>
        </w:rPr>
        <w:t xml:space="preserve"> and </w:t>
      </w:r>
      <w:r w:rsidR="007003E9">
        <w:rPr>
          <w:rFonts w:ascii="Times New Roman" w:hAnsi="Times New Roman" w:cs="Times New Roman"/>
          <w:sz w:val="24"/>
          <w:szCs w:val="24"/>
          <w:lang w:val="en-CA"/>
        </w:rPr>
        <w:t>determine overlap in promoter targeting</w:t>
      </w:r>
      <w:r w:rsidR="00310A71">
        <w:rPr>
          <w:rFonts w:ascii="Times New Roman" w:hAnsi="Times New Roman" w:cs="Times New Roman"/>
          <w:sz w:val="24"/>
          <w:szCs w:val="24"/>
          <w:lang w:val="en-CA"/>
        </w:rPr>
        <w:t>. Unfortunately, enhancer</w:t>
      </w:r>
      <w:r w:rsidR="00064174">
        <w:rPr>
          <w:rFonts w:ascii="Times New Roman" w:hAnsi="Times New Roman" w:cs="Times New Roman"/>
          <w:sz w:val="24"/>
          <w:szCs w:val="24"/>
          <w:lang w:val="en-CA"/>
        </w:rPr>
        <w:t xml:space="preserve">s, which make up the majority of Nf-κB target regions, may not be highly conserved </w:t>
      </w:r>
      <w:r w:rsidR="00FD6284">
        <w:rPr>
          <w:rFonts w:ascii="Times New Roman" w:hAnsi="Times New Roman" w:cs="Times New Roman"/>
          <w:sz w:val="24"/>
          <w:szCs w:val="24"/>
          <w:lang w:val="en-CA"/>
        </w:rPr>
        <w:t xml:space="preserve">between mouse and humans. However, the </w:t>
      </w:r>
      <w:r w:rsidR="00AD3A63">
        <w:rPr>
          <w:rFonts w:ascii="Times New Roman" w:hAnsi="Times New Roman" w:cs="Times New Roman"/>
          <w:sz w:val="24"/>
          <w:szCs w:val="24"/>
          <w:lang w:val="en-CA"/>
        </w:rPr>
        <w:t xml:space="preserve">patterns of co-associating motifs can be used in lieu of </w:t>
      </w:r>
      <w:r w:rsidR="008939B0">
        <w:rPr>
          <w:rFonts w:ascii="Times New Roman" w:hAnsi="Times New Roman" w:cs="Times New Roman"/>
          <w:sz w:val="24"/>
          <w:szCs w:val="24"/>
          <w:lang w:val="en-CA"/>
        </w:rPr>
        <w:t>location as a global measure of binding similarity</w:t>
      </w:r>
      <w:r w:rsidR="000E3D0A">
        <w:rPr>
          <w:rFonts w:ascii="Times New Roman" w:hAnsi="Times New Roman" w:cs="Times New Roman"/>
          <w:sz w:val="24"/>
          <w:szCs w:val="24"/>
          <w:lang w:val="en-CA"/>
        </w:rPr>
        <w:t xml:space="preserve"> (Figure 3)</w:t>
      </w:r>
      <w:r w:rsidR="008939B0">
        <w:rPr>
          <w:rFonts w:ascii="Times New Roman" w:hAnsi="Times New Roman" w:cs="Times New Roman"/>
          <w:sz w:val="24"/>
          <w:szCs w:val="24"/>
          <w:lang w:val="en-CA"/>
        </w:rPr>
        <w:t xml:space="preserve">. To do this, we </w:t>
      </w:r>
      <w:r w:rsidR="006576C7">
        <w:rPr>
          <w:rFonts w:ascii="Times New Roman" w:hAnsi="Times New Roman" w:cs="Times New Roman"/>
          <w:sz w:val="24"/>
          <w:szCs w:val="24"/>
          <w:lang w:val="en-CA"/>
        </w:rPr>
        <w:t xml:space="preserve">will </w:t>
      </w:r>
      <w:r w:rsidR="00DE5F94">
        <w:rPr>
          <w:rFonts w:ascii="Times New Roman" w:hAnsi="Times New Roman" w:cs="Times New Roman"/>
          <w:sz w:val="24"/>
          <w:szCs w:val="24"/>
          <w:lang w:val="en-CA"/>
        </w:rPr>
        <w:t xml:space="preserve">align </w:t>
      </w:r>
      <w:r w:rsidR="004006BD">
        <w:rPr>
          <w:rFonts w:ascii="Times New Roman" w:hAnsi="Times New Roman" w:cs="Times New Roman"/>
          <w:sz w:val="24"/>
          <w:szCs w:val="24"/>
          <w:lang w:val="en-CA"/>
        </w:rPr>
        <w:t xml:space="preserve">the predicted co-associating </w:t>
      </w:r>
      <w:r w:rsidR="00EC010F">
        <w:rPr>
          <w:rFonts w:ascii="Times New Roman" w:hAnsi="Times New Roman" w:cs="Times New Roman"/>
          <w:sz w:val="24"/>
          <w:szCs w:val="24"/>
          <w:lang w:val="en-CA"/>
        </w:rPr>
        <w:t xml:space="preserve">DNA motifs from </w:t>
      </w:r>
      <w:r w:rsidR="009F324E">
        <w:rPr>
          <w:rFonts w:ascii="Times New Roman" w:hAnsi="Times New Roman" w:cs="Times New Roman"/>
          <w:sz w:val="24"/>
          <w:szCs w:val="24"/>
          <w:lang w:val="en-CA"/>
        </w:rPr>
        <w:t>TBA</w:t>
      </w:r>
      <w:r w:rsidR="00EC010F">
        <w:rPr>
          <w:rFonts w:ascii="Times New Roman" w:hAnsi="Times New Roman" w:cs="Times New Roman"/>
          <w:sz w:val="24"/>
          <w:szCs w:val="24"/>
          <w:lang w:val="en-CA"/>
        </w:rPr>
        <w:t xml:space="preserve"> from </w:t>
      </w:r>
      <w:r w:rsidR="00DE5F94">
        <w:rPr>
          <w:rFonts w:ascii="Times New Roman" w:hAnsi="Times New Roman" w:cs="Times New Roman"/>
          <w:sz w:val="24"/>
          <w:szCs w:val="24"/>
          <w:lang w:val="en-CA"/>
        </w:rPr>
        <w:t>all of our mouse and human Nf-κB ChIP-seq samples</w:t>
      </w:r>
      <w:r w:rsidR="00EC010F">
        <w:rPr>
          <w:rFonts w:ascii="Times New Roman" w:hAnsi="Times New Roman" w:cs="Times New Roman"/>
          <w:sz w:val="24"/>
          <w:szCs w:val="24"/>
          <w:lang w:val="en-CA"/>
        </w:rPr>
        <w:t xml:space="preserve">. We will determine similarity using measures such as </w:t>
      </w:r>
      <w:r w:rsidR="00D25831">
        <w:rPr>
          <w:rFonts w:ascii="Times New Roman" w:hAnsi="Times New Roman" w:cs="Times New Roman"/>
          <w:sz w:val="24"/>
          <w:szCs w:val="24"/>
          <w:lang w:val="en-CA"/>
        </w:rPr>
        <w:t xml:space="preserve">hierarchical clustering and principal component analysis. We will also </w:t>
      </w:r>
      <w:r w:rsidR="0096025A">
        <w:rPr>
          <w:rFonts w:ascii="Times New Roman" w:hAnsi="Times New Roman" w:cs="Times New Roman"/>
          <w:sz w:val="24"/>
          <w:szCs w:val="24"/>
          <w:lang w:val="en-CA"/>
        </w:rPr>
        <w:t xml:space="preserve">look for similarity in the sets of co-associated DNA motifs as measured by </w:t>
      </w:r>
      <w:r w:rsidR="00A65CA1">
        <w:rPr>
          <w:rFonts w:ascii="Times New Roman" w:hAnsi="Times New Roman" w:cs="Times New Roman"/>
          <w:sz w:val="24"/>
          <w:szCs w:val="24"/>
          <w:lang w:val="en-CA"/>
        </w:rPr>
        <w:t xml:space="preserve">DEEPBIND. </w:t>
      </w:r>
      <w:r w:rsidR="007003E9">
        <w:rPr>
          <w:rFonts w:ascii="Times New Roman" w:hAnsi="Times New Roman" w:cs="Times New Roman"/>
          <w:sz w:val="24"/>
          <w:szCs w:val="24"/>
          <w:lang w:val="en-CA"/>
        </w:rPr>
        <w:t xml:space="preserve">With these datasets, we will </w:t>
      </w:r>
      <w:r w:rsidR="00BD3D41">
        <w:rPr>
          <w:rFonts w:ascii="Times New Roman" w:hAnsi="Times New Roman" w:cs="Times New Roman"/>
          <w:sz w:val="24"/>
          <w:szCs w:val="24"/>
          <w:lang w:val="en-CA"/>
        </w:rPr>
        <w:t xml:space="preserve">be able to measure the similarity </w:t>
      </w:r>
      <w:r w:rsidR="00213082">
        <w:rPr>
          <w:rFonts w:ascii="Times New Roman" w:hAnsi="Times New Roman" w:cs="Times New Roman"/>
          <w:sz w:val="24"/>
          <w:szCs w:val="24"/>
          <w:lang w:val="en-CA"/>
        </w:rPr>
        <w:t>in</w:t>
      </w:r>
      <w:r w:rsidR="00BD3D41">
        <w:rPr>
          <w:rFonts w:ascii="Times New Roman" w:hAnsi="Times New Roman" w:cs="Times New Roman"/>
          <w:sz w:val="24"/>
          <w:szCs w:val="24"/>
          <w:lang w:val="en-CA"/>
        </w:rPr>
        <w:t xml:space="preserve"> function between human and mouse Nf-κB</w:t>
      </w:r>
      <w:r w:rsidR="00C4442B">
        <w:rPr>
          <w:rFonts w:ascii="Times New Roman" w:hAnsi="Times New Roman" w:cs="Times New Roman"/>
          <w:sz w:val="24"/>
          <w:szCs w:val="24"/>
          <w:lang w:val="en-CA"/>
        </w:rPr>
        <w:t xml:space="preserve"> on transcriptional targeting and activation. We will then perform </w:t>
      </w:r>
      <w:r w:rsidR="00746CB0">
        <w:rPr>
          <w:rFonts w:ascii="Times New Roman" w:hAnsi="Times New Roman" w:cs="Times New Roman"/>
          <w:sz w:val="24"/>
          <w:szCs w:val="24"/>
          <w:lang w:val="en-CA"/>
        </w:rPr>
        <w:t xml:space="preserve">rescue experiments where we will replace </w:t>
      </w:r>
      <w:r w:rsidR="00213082">
        <w:rPr>
          <w:rFonts w:ascii="Times New Roman" w:hAnsi="Times New Roman" w:cs="Times New Roman"/>
          <w:sz w:val="24"/>
          <w:szCs w:val="24"/>
          <w:lang w:val="en-CA"/>
        </w:rPr>
        <w:t>each</w:t>
      </w:r>
      <w:r w:rsidR="00746CB0">
        <w:rPr>
          <w:rFonts w:ascii="Times New Roman" w:hAnsi="Times New Roman" w:cs="Times New Roman"/>
          <w:sz w:val="24"/>
          <w:szCs w:val="24"/>
          <w:lang w:val="en-CA"/>
        </w:rPr>
        <w:t xml:space="preserve"> mouse </w:t>
      </w:r>
      <w:r w:rsidR="00903588">
        <w:rPr>
          <w:rFonts w:ascii="Times New Roman" w:hAnsi="Times New Roman" w:cs="Times New Roman"/>
          <w:sz w:val="24"/>
          <w:szCs w:val="24"/>
          <w:lang w:val="en-CA"/>
        </w:rPr>
        <w:t xml:space="preserve">Nf-κB family member with the human equivalent by using a </w:t>
      </w:r>
      <w:r w:rsidR="00903588" w:rsidRPr="00D57AD0">
        <w:rPr>
          <w:rFonts w:ascii="Times New Roman" w:hAnsi="Times New Roman" w:cs="Times New Roman"/>
          <w:sz w:val="24"/>
          <w:szCs w:val="24"/>
          <w:lang w:val="en-CA"/>
        </w:rPr>
        <w:t xml:space="preserve">vector </w:t>
      </w:r>
      <w:r w:rsidR="00903588" w:rsidRPr="00D57AD0">
        <w:rPr>
          <w:rFonts w:ascii="Times New Roman" w:hAnsi="Times New Roman" w:cs="Times New Roman"/>
          <w:sz w:val="24"/>
          <w:szCs w:val="24"/>
          <w:lang w:val="en-CA"/>
        </w:rPr>
        <w:lastRenderedPageBreak/>
        <w:t xml:space="preserve">which contains both </w:t>
      </w:r>
      <w:r w:rsidR="00332389" w:rsidRPr="00D57AD0">
        <w:rPr>
          <w:rFonts w:ascii="Times New Roman" w:hAnsi="Times New Roman" w:cs="Times New Roman"/>
          <w:sz w:val="24"/>
          <w:szCs w:val="24"/>
          <w:lang w:val="en-CA"/>
        </w:rPr>
        <w:t>expression of the human Nf-κB family member as well as guide RNAs targeting only the mouse Nf-κB equivalent</w:t>
      </w:r>
      <w:r w:rsidR="00213082">
        <w:rPr>
          <w:rFonts w:ascii="Times New Roman" w:hAnsi="Times New Roman" w:cs="Times New Roman"/>
          <w:sz w:val="24"/>
          <w:szCs w:val="24"/>
          <w:lang w:val="en-CA"/>
        </w:rPr>
        <w:t xml:space="preserve"> in mouse BMDMs containing saCas9</w:t>
      </w:r>
      <w:r w:rsidR="00BE4C63">
        <w:rPr>
          <w:rFonts w:ascii="Times New Roman" w:hAnsi="Times New Roman" w:cs="Times New Roman"/>
          <w:sz w:val="24"/>
          <w:szCs w:val="24"/>
          <w:lang w:val="en-CA"/>
        </w:rPr>
        <w:t>, which are available through the Meakins-Christie</w:t>
      </w:r>
      <w:r w:rsidR="00332389" w:rsidRPr="00D57AD0">
        <w:rPr>
          <w:rFonts w:ascii="Times New Roman" w:hAnsi="Times New Roman" w:cs="Times New Roman"/>
          <w:sz w:val="24"/>
          <w:szCs w:val="24"/>
          <w:lang w:val="en-CA"/>
        </w:rPr>
        <w:t>. We will then measure</w:t>
      </w:r>
      <w:r w:rsidR="00213D9D" w:rsidRPr="00D57AD0">
        <w:rPr>
          <w:rFonts w:ascii="Times New Roman" w:hAnsi="Times New Roman" w:cs="Times New Roman"/>
          <w:sz w:val="24"/>
          <w:szCs w:val="24"/>
          <w:lang w:val="en-CA"/>
        </w:rPr>
        <w:t xml:space="preserve"> transcriptional response to LPS at 4 </w:t>
      </w:r>
      <w:r w:rsidR="002A4CC7" w:rsidRPr="00D57AD0">
        <w:rPr>
          <w:rFonts w:ascii="Times New Roman" w:hAnsi="Times New Roman" w:cs="Times New Roman"/>
          <w:sz w:val="24"/>
          <w:szCs w:val="24"/>
          <w:lang w:val="en-CA"/>
        </w:rPr>
        <w:t xml:space="preserve">and 24 hours and determine the similarity to </w:t>
      </w:r>
      <w:r w:rsidR="00DC7A03" w:rsidRPr="00D57AD0">
        <w:rPr>
          <w:rFonts w:ascii="Times New Roman" w:hAnsi="Times New Roman" w:cs="Times New Roman"/>
          <w:sz w:val="24"/>
          <w:szCs w:val="24"/>
          <w:lang w:val="en-CA"/>
        </w:rPr>
        <w:t>control infected samples.</w:t>
      </w:r>
      <w:r w:rsidR="00F05A1C" w:rsidRPr="00D57AD0">
        <w:rPr>
          <w:rFonts w:ascii="Times New Roman" w:hAnsi="Times New Roman" w:cs="Times New Roman"/>
          <w:sz w:val="24"/>
          <w:szCs w:val="24"/>
          <w:lang w:val="en-CA"/>
        </w:rPr>
        <w:t xml:space="preserve"> Finally, we will test the specificity of </w:t>
      </w:r>
      <w:r w:rsidR="00A3089C" w:rsidRPr="00D57AD0">
        <w:rPr>
          <w:rFonts w:ascii="Times New Roman" w:hAnsi="Times New Roman" w:cs="Times New Roman"/>
          <w:sz w:val="24"/>
          <w:szCs w:val="24"/>
          <w:lang w:val="en-CA"/>
        </w:rPr>
        <w:t xml:space="preserve">the artificial enhancers which we developed in 5.1 </w:t>
      </w:r>
      <w:r w:rsidR="001331C8" w:rsidRPr="00D57AD0">
        <w:rPr>
          <w:rFonts w:ascii="Times New Roman" w:hAnsi="Times New Roman" w:cs="Times New Roman"/>
          <w:sz w:val="24"/>
          <w:szCs w:val="24"/>
          <w:lang w:val="en-CA"/>
        </w:rPr>
        <w:t xml:space="preserve">for human Nf-κB family members </w:t>
      </w:r>
      <w:r w:rsidR="00A3089C" w:rsidRPr="00D57AD0">
        <w:rPr>
          <w:rFonts w:ascii="Times New Roman" w:hAnsi="Times New Roman" w:cs="Times New Roman"/>
          <w:sz w:val="24"/>
          <w:szCs w:val="24"/>
          <w:lang w:val="en-CA"/>
        </w:rPr>
        <w:t>for their ability to specifically activate in mouse</w:t>
      </w:r>
      <w:r w:rsidR="00A21076">
        <w:rPr>
          <w:rFonts w:ascii="Times New Roman" w:hAnsi="Times New Roman" w:cs="Times New Roman"/>
          <w:sz w:val="24"/>
          <w:szCs w:val="24"/>
          <w:lang w:val="en-CA"/>
        </w:rPr>
        <w:t>.</w:t>
      </w:r>
    </w:p>
    <w:p w14:paraId="3F4A1334" w14:textId="42BA35AA" w:rsidR="007B1C8A" w:rsidRPr="007B1C8A" w:rsidRDefault="007B1C8A" w:rsidP="00F244AF">
      <w:pPr>
        <w:widowControl w:val="0"/>
        <w:spacing w:after="0"/>
        <w:jc w:val="both"/>
        <w:rPr>
          <w:rFonts w:ascii="Times New Roman" w:hAnsi="Times New Roman" w:cs="Times New Roman"/>
          <w:sz w:val="24"/>
          <w:szCs w:val="24"/>
          <w:lang w:val="en-CA"/>
        </w:rPr>
      </w:pPr>
      <w:r>
        <w:rPr>
          <w:rFonts w:ascii="Times New Roman" w:hAnsi="Times New Roman" w:cs="Times New Roman"/>
          <w:i/>
          <w:iCs/>
          <w:sz w:val="24"/>
          <w:szCs w:val="24"/>
          <w:lang w:val="en-CA"/>
        </w:rPr>
        <w:t>Anticipated results.</w:t>
      </w:r>
      <w:r>
        <w:rPr>
          <w:rFonts w:ascii="Times New Roman" w:hAnsi="Times New Roman" w:cs="Times New Roman"/>
          <w:sz w:val="24"/>
          <w:szCs w:val="24"/>
          <w:lang w:val="en-CA"/>
        </w:rPr>
        <w:t xml:space="preserve"> </w:t>
      </w:r>
      <w:r w:rsidR="00A7470B">
        <w:rPr>
          <w:rFonts w:ascii="Times New Roman" w:hAnsi="Times New Roman" w:cs="Times New Roman"/>
          <w:sz w:val="24"/>
          <w:szCs w:val="24"/>
          <w:lang w:val="en-CA"/>
        </w:rPr>
        <w:t>Human and mouse Nf-κB</w:t>
      </w:r>
      <w:r w:rsidR="00A7470B" w:rsidRPr="00B96022">
        <w:rPr>
          <w:rFonts w:ascii="Times New Roman" w:hAnsi="Times New Roman" w:cs="Times New Roman"/>
          <w:sz w:val="24"/>
          <w:szCs w:val="24"/>
          <w:lang w:val="en-CA"/>
        </w:rPr>
        <w:t xml:space="preserve"> family members</w:t>
      </w:r>
      <w:r w:rsidR="007D745C">
        <w:rPr>
          <w:rFonts w:ascii="Times New Roman" w:hAnsi="Times New Roman" w:cs="Times New Roman"/>
          <w:sz w:val="24"/>
          <w:szCs w:val="24"/>
          <w:lang w:val="en-CA"/>
        </w:rPr>
        <w:t xml:space="preserve"> share high levels of homology </w:t>
      </w:r>
      <w:r w:rsidR="008244F1">
        <w:rPr>
          <w:rFonts w:ascii="Times New Roman" w:hAnsi="Times New Roman" w:cs="Times New Roman"/>
          <w:sz w:val="24"/>
          <w:szCs w:val="24"/>
          <w:lang w:val="en-CA"/>
        </w:rPr>
        <w:t xml:space="preserve">ranging from </w:t>
      </w:r>
      <w:r w:rsidR="00FE30FD">
        <w:rPr>
          <w:rFonts w:ascii="Times New Roman" w:hAnsi="Times New Roman" w:cs="Times New Roman"/>
          <w:sz w:val="24"/>
          <w:szCs w:val="24"/>
          <w:lang w:val="en-CA"/>
        </w:rPr>
        <w:t>76-91% identity</w:t>
      </w:r>
      <w:r w:rsidR="007D745C">
        <w:rPr>
          <w:rFonts w:ascii="Times New Roman" w:hAnsi="Times New Roman" w:cs="Times New Roman"/>
          <w:sz w:val="24"/>
          <w:szCs w:val="24"/>
          <w:lang w:val="en-CA"/>
        </w:rPr>
        <w:t xml:space="preserve">. However, these discrete differences likely code for </w:t>
      </w:r>
      <w:r w:rsidR="0086122B">
        <w:rPr>
          <w:rFonts w:ascii="Times New Roman" w:hAnsi="Times New Roman" w:cs="Times New Roman"/>
          <w:sz w:val="24"/>
          <w:szCs w:val="24"/>
          <w:lang w:val="en-CA"/>
        </w:rPr>
        <w:t>slight variation in species signal response</w:t>
      </w:r>
      <w:r w:rsidR="004419FC">
        <w:rPr>
          <w:rFonts w:ascii="Times New Roman" w:hAnsi="Times New Roman" w:cs="Times New Roman"/>
          <w:sz w:val="24"/>
          <w:szCs w:val="24"/>
          <w:lang w:val="en-CA"/>
        </w:rPr>
        <w:t xml:space="preserve"> and protein binding</w:t>
      </w:r>
      <w:r w:rsidR="00D26353">
        <w:rPr>
          <w:rFonts w:ascii="Times New Roman" w:hAnsi="Times New Roman" w:cs="Times New Roman"/>
          <w:sz w:val="24"/>
          <w:szCs w:val="24"/>
          <w:lang w:val="en-CA"/>
        </w:rPr>
        <w:t xml:space="preserve"> motifs</w:t>
      </w:r>
      <w:r w:rsidR="0086122B">
        <w:rPr>
          <w:rFonts w:ascii="Times New Roman" w:hAnsi="Times New Roman" w:cs="Times New Roman"/>
          <w:sz w:val="24"/>
          <w:szCs w:val="24"/>
          <w:lang w:val="en-CA"/>
        </w:rPr>
        <w:t xml:space="preserve">. We expect to define the </w:t>
      </w:r>
      <w:r w:rsidR="00B266D0">
        <w:rPr>
          <w:rFonts w:ascii="Times New Roman" w:hAnsi="Times New Roman" w:cs="Times New Roman"/>
          <w:sz w:val="24"/>
          <w:szCs w:val="24"/>
          <w:lang w:val="en-CA"/>
        </w:rPr>
        <w:t>differences in recruitment between these family members</w:t>
      </w:r>
      <w:r w:rsidR="00DE2B07">
        <w:rPr>
          <w:rFonts w:ascii="Times New Roman" w:hAnsi="Times New Roman" w:cs="Times New Roman"/>
          <w:sz w:val="24"/>
          <w:szCs w:val="24"/>
          <w:lang w:val="en-CA"/>
        </w:rPr>
        <w:t xml:space="preserve">. In the future, we will </w:t>
      </w:r>
      <w:r w:rsidR="005D443B">
        <w:rPr>
          <w:rFonts w:ascii="Times New Roman" w:hAnsi="Times New Roman" w:cs="Times New Roman"/>
          <w:sz w:val="24"/>
          <w:szCs w:val="24"/>
          <w:lang w:val="en-CA"/>
        </w:rPr>
        <w:t xml:space="preserve">mutational analysis to determine the protein interactions which </w:t>
      </w:r>
      <w:r w:rsidR="00031284">
        <w:rPr>
          <w:rFonts w:ascii="Times New Roman" w:hAnsi="Times New Roman" w:cs="Times New Roman"/>
          <w:sz w:val="24"/>
          <w:szCs w:val="24"/>
          <w:lang w:val="en-CA"/>
        </w:rPr>
        <w:t>drive these d</w:t>
      </w:r>
      <w:r w:rsidR="00DE2B07">
        <w:rPr>
          <w:rFonts w:ascii="Times New Roman" w:hAnsi="Times New Roman" w:cs="Times New Roman"/>
          <w:sz w:val="24"/>
          <w:szCs w:val="24"/>
          <w:lang w:val="en-CA"/>
        </w:rPr>
        <w:t>ifferences</w:t>
      </w:r>
      <w:r w:rsidR="002E56FA">
        <w:rPr>
          <w:rFonts w:ascii="Times New Roman" w:hAnsi="Times New Roman" w:cs="Times New Roman"/>
          <w:sz w:val="24"/>
          <w:szCs w:val="24"/>
          <w:lang w:val="en-CA"/>
        </w:rPr>
        <w:t>.</w:t>
      </w:r>
    </w:p>
    <w:p w14:paraId="0E632A2F" w14:textId="0565FDB8" w:rsidR="001331C8" w:rsidRDefault="00EC77C4" w:rsidP="00F244AF">
      <w:pPr>
        <w:widowControl w:val="0"/>
        <w:spacing w:after="0"/>
        <w:jc w:val="both"/>
        <w:rPr>
          <w:rFonts w:ascii="Times New Roman" w:hAnsi="Times New Roman" w:cs="Times New Roman"/>
          <w:sz w:val="24"/>
          <w:szCs w:val="24"/>
          <w:lang w:val="en-CA"/>
        </w:rPr>
      </w:pPr>
      <w:r>
        <w:rPr>
          <w:rFonts w:ascii="Times New Roman" w:hAnsi="Times New Roman" w:cs="Times New Roman"/>
          <w:i/>
          <w:sz w:val="24"/>
          <w:szCs w:val="24"/>
          <w:lang w:val="en-CA"/>
        </w:rPr>
        <w:br/>
      </w:r>
      <w:r w:rsidR="00664424">
        <w:rPr>
          <w:rFonts w:ascii="Times New Roman" w:hAnsi="Times New Roman" w:cs="Times New Roman"/>
          <w:i/>
          <w:sz w:val="24"/>
          <w:szCs w:val="24"/>
          <w:lang w:val="en-CA"/>
        </w:rPr>
        <w:t>5</w:t>
      </w:r>
      <w:r w:rsidR="00664424" w:rsidRPr="00664424">
        <w:rPr>
          <w:rFonts w:ascii="Times New Roman" w:hAnsi="Times New Roman" w:cs="Times New Roman"/>
          <w:i/>
          <w:iCs/>
          <w:sz w:val="24"/>
          <w:szCs w:val="24"/>
          <w:lang w:val="en-CA"/>
        </w:rPr>
        <w:t>.</w:t>
      </w:r>
      <w:r w:rsidR="00664424">
        <w:rPr>
          <w:rFonts w:ascii="Times New Roman" w:hAnsi="Times New Roman" w:cs="Times New Roman"/>
          <w:i/>
          <w:iCs/>
          <w:sz w:val="24"/>
          <w:szCs w:val="24"/>
          <w:lang w:val="en-CA"/>
        </w:rPr>
        <w:t xml:space="preserve">3. </w:t>
      </w:r>
      <w:r w:rsidR="00D57AD0" w:rsidRPr="00664424">
        <w:rPr>
          <w:rFonts w:ascii="Times New Roman" w:hAnsi="Times New Roman" w:cs="Times New Roman"/>
          <w:i/>
          <w:iCs/>
          <w:sz w:val="24"/>
          <w:szCs w:val="24"/>
          <w:lang w:val="en-CA"/>
        </w:rPr>
        <w:t>Using Mass-spectrometry to identify specific Nf-κB family members complexes</w:t>
      </w:r>
      <w:r w:rsidR="00D57AD0" w:rsidRPr="00664424">
        <w:rPr>
          <w:rFonts w:ascii="Times New Roman" w:hAnsi="Times New Roman" w:cs="Times New Roman"/>
          <w:sz w:val="24"/>
          <w:szCs w:val="24"/>
          <w:lang w:val="en-CA"/>
        </w:rPr>
        <w:t>.</w:t>
      </w:r>
      <w:r w:rsidR="00664424" w:rsidRPr="00664424">
        <w:rPr>
          <w:rFonts w:ascii="Times New Roman" w:hAnsi="Times New Roman" w:cs="Times New Roman"/>
          <w:sz w:val="24"/>
          <w:szCs w:val="24"/>
          <w:lang w:val="en-CA"/>
        </w:rPr>
        <w:t xml:space="preserve"> With an understanding of the </w:t>
      </w:r>
      <w:r w:rsidR="0019254F">
        <w:rPr>
          <w:rFonts w:ascii="Times New Roman" w:hAnsi="Times New Roman" w:cs="Times New Roman"/>
          <w:sz w:val="24"/>
          <w:szCs w:val="24"/>
          <w:lang w:val="en-CA"/>
        </w:rPr>
        <w:t xml:space="preserve">TF sets which </w:t>
      </w:r>
      <w:r w:rsidR="004601BF">
        <w:rPr>
          <w:rFonts w:ascii="Times New Roman" w:hAnsi="Times New Roman" w:cs="Times New Roman"/>
          <w:sz w:val="24"/>
          <w:szCs w:val="24"/>
          <w:lang w:val="en-CA"/>
        </w:rPr>
        <w:t xml:space="preserve">are co-recruited with each Nf-κB family member, we will study the </w:t>
      </w:r>
      <w:r w:rsidR="009262DE">
        <w:rPr>
          <w:rFonts w:ascii="Times New Roman" w:hAnsi="Times New Roman" w:cs="Times New Roman"/>
          <w:sz w:val="24"/>
          <w:szCs w:val="24"/>
          <w:lang w:val="en-CA"/>
        </w:rPr>
        <w:t>large</w:t>
      </w:r>
      <w:r w:rsidR="002675FE">
        <w:rPr>
          <w:rFonts w:ascii="Times New Roman" w:hAnsi="Times New Roman" w:cs="Times New Roman"/>
          <w:sz w:val="24"/>
          <w:szCs w:val="24"/>
          <w:lang w:val="en-CA"/>
        </w:rPr>
        <w:t>-</w:t>
      </w:r>
      <w:r w:rsidR="009262DE">
        <w:rPr>
          <w:rFonts w:ascii="Times New Roman" w:hAnsi="Times New Roman" w:cs="Times New Roman"/>
          <w:sz w:val="24"/>
          <w:szCs w:val="24"/>
          <w:lang w:val="en-CA"/>
        </w:rPr>
        <w:t xml:space="preserve">scale complexes which </w:t>
      </w:r>
      <w:r w:rsidR="008F28B3">
        <w:rPr>
          <w:rFonts w:ascii="Times New Roman" w:hAnsi="Times New Roman" w:cs="Times New Roman"/>
          <w:sz w:val="24"/>
          <w:szCs w:val="24"/>
          <w:lang w:val="en-CA"/>
        </w:rPr>
        <w:t xml:space="preserve">are recruited by </w:t>
      </w:r>
      <w:r w:rsidR="00BE519F">
        <w:rPr>
          <w:rFonts w:ascii="Times New Roman" w:hAnsi="Times New Roman" w:cs="Times New Roman"/>
          <w:sz w:val="24"/>
          <w:szCs w:val="24"/>
          <w:lang w:val="en-CA"/>
        </w:rPr>
        <w:t>Nf-κB family member</w:t>
      </w:r>
      <w:r w:rsidR="005378A0">
        <w:rPr>
          <w:rFonts w:ascii="Times New Roman" w:hAnsi="Times New Roman" w:cs="Times New Roman"/>
          <w:sz w:val="24"/>
          <w:szCs w:val="24"/>
          <w:lang w:val="en-CA"/>
        </w:rPr>
        <w:t>s</w:t>
      </w:r>
      <w:r w:rsidR="009262DE">
        <w:rPr>
          <w:rFonts w:ascii="Times New Roman" w:hAnsi="Times New Roman" w:cs="Times New Roman"/>
          <w:sz w:val="24"/>
          <w:szCs w:val="24"/>
          <w:lang w:val="en-CA"/>
        </w:rPr>
        <w:t>.</w:t>
      </w:r>
      <w:r w:rsidR="00B7081A">
        <w:rPr>
          <w:rFonts w:ascii="Times New Roman" w:hAnsi="Times New Roman" w:cs="Times New Roman"/>
          <w:sz w:val="24"/>
          <w:szCs w:val="24"/>
          <w:lang w:val="en-CA"/>
        </w:rPr>
        <w:t xml:space="preserve"> To do this, we will make use of the state of the art proteomics core</w:t>
      </w:r>
      <w:r w:rsidR="0023393A">
        <w:rPr>
          <w:rFonts w:ascii="Times New Roman" w:hAnsi="Times New Roman" w:cs="Times New Roman"/>
          <w:sz w:val="24"/>
          <w:szCs w:val="24"/>
          <w:lang w:val="en-CA"/>
        </w:rPr>
        <w:t xml:space="preserve"> of the RI-MUHC.</w:t>
      </w:r>
      <w:r w:rsidR="00A13DE6">
        <w:rPr>
          <w:rFonts w:ascii="Times New Roman" w:hAnsi="Times New Roman" w:cs="Times New Roman"/>
          <w:sz w:val="24"/>
          <w:szCs w:val="24"/>
          <w:lang w:val="en-CA"/>
        </w:rPr>
        <w:t xml:space="preserve"> Initially, we will perform immunoprecipitation</w:t>
      </w:r>
      <w:r w:rsidR="00B62731">
        <w:rPr>
          <w:rFonts w:ascii="Times New Roman" w:hAnsi="Times New Roman" w:cs="Times New Roman"/>
          <w:sz w:val="24"/>
          <w:szCs w:val="24"/>
          <w:lang w:val="en-CA"/>
        </w:rPr>
        <w:t xml:space="preserve"> (IP)</w:t>
      </w:r>
      <w:r w:rsidR="00A13DE6">
        <w:rPr>
          <w:rFonts w:ascii="Times New Roman" w:hAnsi="Times New Roman" w:cs="Times New Roman"/>
          <w:sz w:val="24"/>
          <w:szCs w:val="24"/>
          <w:lang w:val="en-CA"/>
        </w:rPr>
        <w:t xml:space="preserve"> on </w:t>
      </w:r>
      <w:r w:rsidR="00842F4A">
        <w:rPr>
          <w:rFonts w:ascii="Times New Roman" w:hAnsi="Times New Roman" w:cs="Times New Roman"/>
          <w:sz w:val="24"/>
          <w:szCs w:val="24"/>
          <w:lang w:val="en-CA"/>
        </w:rPr>
        <w:t xml:space="preserve">RelA and p52 to cover one of the activating and one of the repressing </w:t>
      </w:r>
      <w:r w:rsidR="00B62731">
        <w:rPr>
          <w:rFonts w:ascii="Times New Roman" w:hAnsi="Times New Roman" w:cs="Times New Roman"/>
          <w:sz w:val="24"/>
          <w:szCs w:val="24"/>
          <w:lang w:val="en-CA"/>
        </w:rPr>
        <w:t xml:space="preserve">family members. </w:t>
      </w:r>
      <w:r w:rsidR="00EE7ADC">
        <w:rPr>
          <w:rFonts w:ascii="Times New Roman" w:hAnsi="Times New Roman" w:cs="Times New Roman"/>
          <w:sz w:val="24"/>
          <w:szCs w:val="24"/>
          <w:lang w:val="en-CA"/>
        </w:rPr>
        <w:t>Nuclei will be extracted from</w:t>
      </w:r>
      <w:r w:rsidR="00B62731">
        <w:rPr>
          <w:rFonts w:ascii="Times New Roman" w:hAnsi="Times New Roman" w:cs="Times New Roman"/>
          <w:sz w:val="24"/>
          <w:szCs w:val="24"/>
          <w:lang w:val="en-CA"/>
        </w:rPr>
        <w:t xml:space="preserve"> </w:t>
      </w:r>
      <w:r w:rsidR="003349C7">
        <w:rPr>
          <w:rFonts w:ascii="Times New Roman" w:hAnsi="Times New Roman" w:cs="Times New Roman"/>
          <w:sz w:val="24"/>
          <w:szCs w:val="24"/>
          <w:lang w:val="en-CA"/>
        </w:rPr>
        <w:t xml:space="preserve">mouse </w:t>
      </w:r>
      <w:r w:rsidR="0063226C">
        <w:rPr>
          <w:rFonts w:ascii="Times New Roman" w:hAnsi="Times New Roman" w:cs="Times New Roman"/>
          <w:sz w:val="24"/>
          <w:szCs w:val="24"/>
          <w:lang w:val="en-CA"/>
        </w:rPr>
        <w:t>bone marrow derived macrophages</w:t>
      </w:r>
      <w:r w:rsidR="00C92B25">
        <w:rPr>
          <w:rFonts w:ascii="Times New Roman" w:hAnsi="Times New Roman" w:cs="Times New Roman"/>
          <w:sz w:val="24"/>
          <w:szCs w:val="24"/>
          <w:lang w:val="en-CA"/>
        </w:rPr>
        <w:t xml:space="preserve"> </w:t>
      </w:r>
      <w:r w:rsidR="00EE7ADC">
        <w:rPr>
          <w:rFonts w:ascii="Times New Roman" w:hAnsi="Times New Roman" w:cs="Times New Roman"/>
          <w:sz w:val="24"/>
          <w:szCs w:val="24"/>
          <w:lang w:val="en-CA"/>
        </w:rPr>
        <w:t xml:space="preserve">and treated with </w:t>
      </w:r>
      <w:r w:rsidR="003E5CBE">
        <w:rPr>
          <w:rFonts w:ascii="Times New Roman" w:hAnsi="Times New Roman" w:cs="Times New Roman"/>
          <w:sz w:val="24"/>
          <w:szCs w:val="24"/>
          <w:lang w:val="en-CA"/>
        </w:rPr>
        <w:t>MNase</w:t>
      </w:r>
      <w:r w:rsidR="005C3000">
        <w:rPr>
          <w:rFonts w:ascii="Times New Roman" w:hAnsi="Times New Roman" w:cs="Times New Roman"/>
          <w:sz w:val="24"/>
          <w:szCs w:val="24"/>
          <w:lang w:val="en-CA"/>
        </w:rPr>
        <w:t xml:space="preserve"> to free DNA bound complexes. Pr</w:t>
      </w:r>
      <w:r w:rsidR="00C92B25">
        <w:rPr>
          <w:rFonts w:ascii="Times New Roman" w:hAnsi="Times New Roman" w:cs="Times New Roman"/>
          <w:sz w:val="24"/>
          <w:szCs w:val="24"/>
          <w:lang w:val="en-CA"/>
        </w:rPr>
        <w:t xml:space="preserve">ecipitates will be run on </w:t>
      </w:r>
      <w:r w:rsidR="003076A7">
        <w:rPr>
          <w:rFonts w:ascii="Times New Roman" w:hAnsi="Times New Roman" w:cs="Times New Roman"/>
          <w:sz w:val="24"/>
          <w:szCs w:val="24"/>
          <w:lang w:val="en-CA"/>
        </w:rPr>
        <w:t>an FPLC</w:t>
      </w:r>
      <w:r w:rsidR="00EE5897">
        <w:rPr>
          <w:rFonts w:ascii="Times New Roman" w:hAnsi="Times New Roman" w:cs="Times New Roman"/>
          <w:sz w:val="24"/>
          <w:szCs w:val="24"/>
          <w:lang w:val="en-CA"/>
        </w:rPr>
        <w:t xml:space="preserve"> to </w:t>
      </w:r>
      <w:r w:rsidR="003349C7">
        <w:rPr>
          <w:rFonts w:ascii="Times New Roman" w:hAnsi="Times New Roman" w:cs="Times New Roman"/>
          <w:sz w:val="24"/>
          <w:szCs w:val="24"/>
          <w:lang w:val="en-CA"/>
        </w:rPr>
        <w:t>separate</w:t>
      </w:r>
      <w:r w:rsidR="00EE5897">
        <w:rPr>
          <w:rFonts w:ascii="Times New Roman" w:hAnsi="Times New Roman" w:cs="Times New Roman"/>
          <w:sz w:val="24"/>
          <w:szCs w:val="24"/>
          <w:lang w:val="en-CA"/>
        </w:rPr>
        <w:t xml:space="preserve"> complexes.</w:t>
      </w:r>
      <w:r w:rsidR="00FA4EB9">
        <w:rPr>
          <w:rFonts w:ascii="Times New Roman" w:hAnsi="Times New Roman" w:cs="Times New Roman"/>
          <w:sz w:val="24"/>
          <w:szCs w:val="24"/>
          <w:lang w:val="en-CA"/>
        </w:rPr>
        <w:t xml:space="preserve"> Complexes will be </w:t>
      </w:r>
      <w:r w:rsidR="002A000B">
        <w:rPr>
          <w:rFonts w:ascii="Times New Roman" w:hAnsi="Times New Roman" w:cs="Times New Roman"/>
          <w:sz w:val="24"/>
          <w:szCs w:val="24"/>
          <w:lang w:val="en-CA"/>
        </w:rPr>
        <w:t>sequenced via LC-</w:t>
      </w:r>
      <w:r w:rsidR="00112800">
        <w:rPr>
          <w:rFonts w:ascii="Times New Roman" w:hAnsi="Times New Roman" w:cs="Times New Roman"/>
          <w:sz w:val="24"/>
          <w:szCs w:val="24"/>
          <w:lang w:val="en-CA"/>
        </w:rPr>
        <w:t>MS/</w:t>
      </w:r>
      <w:r w:rsidR="002A000B">
        <w:rPr>
          <w:rFonts w:ascii="Times New Roman" w:hAnsi="Times New Roman" w:cs="Times New Roman"/>
          <w:sz w:val="24"/>
          <w:szCs w:val="24"/>
          <w:lang w:val="en-CA"/>
        </w:rPr>
        <w:t>M</w:t>
      </w:r>
      <w:r w:rsidR="009E1519">
        <w:rPr>
          <w:rFonts w:ascii="Times New Roman" w:hAnsi="Times New Roman" w:cs="Times New Roman"/>
          <w:sz w:val="24"/>
          <w:szCs w:val="24"/>
          <w:lang w:val="en-CA"/>
        </w:rPr>
        <w:t>S.</w:t>
      </w:r>
      <w:r w:rsidR="00D0501E">
        <w:rPr>
          <w:rFonts w:ascii="Times New Roman" w:hAnsi="Times New Roman" w:cs="Times New Roman"/>
          <w:sz w:val="24"/>
          <w:szCs w:val="24"/>
          <w:lang w:val="en-CA"/>
        </w:rPr>
        <w:t xml:space="preserve"> </w:t>
      </w:r>
      <w:r w:rsidR="005531B5">
        <w:rPr>
          <w:rFonts w:ascii="Times New Roman" w:hAnsi="Times New Roman" w:cs="Times New Roman"/>
          <w:sz w:val="24"/>
          <w:szCs w:val="24"/>
          <w:lang w:val="en-CA"/>
        </w:rPr>
        <w:t>Sequencing from the complexes will then be aligned</w:t>
      </w:r>
      <w:r w:rsidR="00511CC6">
        <w:rPr>
          <w:rFonts w:ascii="Times New Roman" w:hAnsi="Times New Roman" w:cs="Times New Roman"/>
          <w:sz w:val="24"/>
          <w:szCs w:val="24"/>
          <w:lang w:val="en-CA"/>
        </w:rPr>
        <w:t xml:space="preserve">. </w:t>
      </w:r>
      <w:r w:rsidR="009F5CCF">
        <w:rPr>
          <w:rFonts w:ascii="Times New Roman" w:hAnsi="Times New Roman" w:cs="Times New Roman"/>
          <w:sz w:val="24"/>
          <w:szCs w:val="24"/>
          <w:lang w:val="en-CA"/>
        </w:rPr>
        <w:t xml:space="preserve">The sequenced complexes will be </w:t>
      </w:r>
      <w:r w:rsidR="001808AB">
        <w:rPr>
          <w:rFonts w:ascii="Times New Roman" w:hAnsi="Times New Roman" w:cs="Times New Roman"/>
          <w:sz w:val="24"/>
          <w:szCs w:val="24"/>
          <w:lang w:val="en-CA"/>
        </w:rPr>
        <w:t xml:space="preserve">sorted into the TF sets determined in </w:t>
      </w:r>
      <w:r w:rsidR="00B451A7">
        <w:rPr>
          <w:rFonts w:ascii="Times New Roman" w:hAnsi="Times New Roman" w:cs="Times New Roman"/>
          <w:sz w:val="24"/>
          <w:szCs w:val="24"/>
          <w:lang w:val="en-CA"/>
        </w:rPr>
        <w:t>5.</w:t>
      </w:r>
      <w:r w:rsidR="001808AB">
        <w:rPr>
          <w:rFonts w:ascii="Times New Roman" w:hAnsi="Times New Roman" w:cs="Times New Roman"/>
          <w:sz w:val="24"/>
          <w:szCs w:val="24"/>
          <w:lang w:val="en-CA"/>
        </w:rPr>
        <w:t>1</w:t>
      </w:r>
      <w:r w:rsidR="00A1716A">
        <w:rPr>
          <w:rFonts w:ascii="Times New Roman" w:hAnsi="Times New Roman" w:cs="Times New Roman"/>
          <w:sz w:val="24"/>
          <w:szCs w:val="24"/>
          <w:lang w:val="en-CA"/>
        </w:rPr>
        <w:t xml:space="preserve"> for each factor based on</w:t>
      </w:r>
      <w:r w:rsidR="00F734BD">
        <w:rPr>
          <w:rFonts w:ascii="Times New Roman" w:hAnsi="Times New Roman" w:cs="Times New Roman"/>
          <w:sz w:val="24"/>
          <w:szCs w:val="24"/>
          <w:lang w:val="en-CA"/>
        </w:rPr>
        <w:t xml:space="preserve"> the inclusion of the </w:t>
      </w:r>
      <w:r w:rsidR="00A1716A">
        <w:rPr>
          <w:rFonts w:ascii="Times New Roman" w:hAnsi="Times New Roman" w:cs="Times New Roman"/>
          <w:sz w:val="24"/>
          <w:szCs w:val="24"/>
          <w:lang w:val="en-CA"/>
        </w:rPr>
        <w:t>TFs from these</w:t>
      </w:r>
      <w:r w:rsidR="00F734BD">
        <w:rPr>
          <w:rFonts w:ascii="Times New Roman" w:hAnsi="Times New Roman" w:cs="Times New Roman"/>
          <w:sz w:val="24"/>
          <w:szCs w:val="24"/>
          <w:lang w:val="en-CA"/>
        </w:rPr>
        <w:t xml:space="preserve"> sets</w:t>
      </w:r>
      <w:r w:rsidR="00F156E0">
        <w:rPr>
          <w:rFonts w:ascii="Times New Roman" w:hAnsi="Times New Roman" w:cs="Times New Roman"/>
          <w:sz w:val="24"/>
          <w:szCs w:val="24"/>
          <w:lang w:val="en-CA"/>
        </w:rPr>
        <w:t>.</w:t>
      </w:r>
      <w:r w:rsidR="00511CC6">
        <w:rPr>
          <w:rFonts w:ascii="Times New Roman" w:hAnsi="Times New Roman" w:cs="Times New Roman"/>
          <w:sz w:val="24"/>
          <w:szCs w:val="24"/>
          <w:lang w:val="en-CA"/>
        </w:rPr>
        <w:t xml:space="preserve"> </w:t>
      </w:r>
      <w:r w:rsidR="00EE5729">
        <w:rPr>
          <w:rFonts w:ascii="Times New Roman" w:hAnsi="Times New Roman" w:cs="Times New Roman"/>
          <w:sz w:val="24"/>
          <w:szCs w:val="24"/>
          <w:lang w:val="en-CA"/>
        </w:rPr>
        <w:t>We will then assign these complexes to locations on the genome based on the TF set</w:t>
      </w:r>
      <w:r w:rsidR="009909D4">
        <w:rPr>
          <w:rFonts w:ascii="Times New Roman" w:hAnsi="Times New Roman" w:cs="Times New Roman"/>
          <w:sz w:val="24"/>
          <w:szCs w:val="24"/>
          <w:lang w:val="en-CA"/>
        </w:rPr>
        <w:t xml:space="preserve">. Will we test the accuracy of this approach using ChIP-PCR for </w:t>
      </w:r>
      <w:r w:rsidR="00713407">
        <w:rPr>
          <w:rFonts w:ascii="Times New Roman" w:hAnsi="Times New Roman" w:cs="Times New Roman"/>
          <w:sz w:val="24"/>
          <w:szCs w:val="24"/>
          <w:lang w:val="en-CA"/>
        </w:rPr>
        <w:t>members of the MASS-spec sequenced complex at the predicted binding sites based on TF set assignment.</w:t>
      </w:r>
      <w:r w:rsidR="0077794E">
        <w:rPr>
          <w:rFonts w:ascii="Times New Roman" w:hAnsi="Times New Roman" w:cs="Times New Roman"/>
          <w:sz w:val="24"/>
          <w:szCs w:val="24"/>
          <w:lang w:val="en-CA"/>
        </w:rPr>
        <w:t xml:space="preserve"> We will then perform genome run-on sequencing (GRO-seq) to determine the relative level of RNA polymerase </w:t>
      </w:r>
      <w:r w:rsidR="00B27C95">
        <w:rPr>
          <w:rFonts w:ascii="Times New Roman" w:hAnsi="Times New Roman" w:cs="Times New Roman"/>
          <w:sz w:val="24"/>
          <w:szCs w:val="24"/>
          <w:lang w:val="en-CA"/>
        </w:rPr>
        <w:t xml:space="preserve">genome-wide in both untreated and LPS-4h treated BMDMs. Using this, we can </w:t>
      </w:r>
      <w:r w:rsidR="00933B06">
        <w:rPr>
          <w:rFonts w:ascii="Times New Roman" w:hAnsi="Times New Roman" w:cs="Times New Roman"/>
          <w:sz w:val="24"/>
          <w:szCs w:val="24"/>
          <w:lang w:val="en-CA"/>
        </w:rPr>
        <w:t>assign a level of activation in LPS treatment or an increase in activation from untreated to LPS treat</w:t>
      </w:r>
      <w:r w:rsidR="00550FD7">
        <w:rPr>
          <w:rFonts w:ascii="Times New Roman" w:hAnsi="Times New Roman" w:cs="Times New Roman"/>
          <w:sz w:val="24"/>
          <w:szCs w:val="24"/>
          <w:lang w:val="en-CA"/>
        </w:rPr>
        <w:t>ment for the TF sets and their accompanying complexes at a genome wide scale.</w:t>
      </w:r>
      <w:r w:rsidR="006922DC">
        <w:rPr>
          <w:rFonts w:ascii="Times New Roman" w:hAnsi="Times New Roman" w:cs="Times New Roman"/>
          <w:sz w:val="24"/>
          <w:szCs w:val="24"/>
          <w:lang w:val="en-CA"/>
        </w:rPr>
        <w:t xml:space="preserve"> This will help us to determine the transcriptional function of TF sets</w:t>
      </w:r>
      <w:r w:rsidR="00F374BC">
        <w:rPr>
          <w:rFonts w:ascii="Times New Roman" w:hAnsi="Times New Roman" w:cs="Times New Roman"/>
          <w:sz w:val="24"/>
          <w:szCs w:val="24"/>
          <w:lang w:val="en-CA"/>
        </w:rPr>
        <w:t>.</w:t>
      </w:r>
    </w:p>
    <w:p w14:paraId="4AFE43E1" w14:textId="77777777" w:rsidR="00773969" w:rsidRPr="00773969" w:rsidRDefault="00773969" w:rsidP="00F244AF">
      <w:pPr>
        <w:widowControl w:val="0"/>
        <w:spacing w:after="0"/>
        <w:jc w:val="both"/>
        <w:rPr>
          <w:rFonts w:ascii="Times New Roman" w:hAnsi="Times New Roman" w:cs="Times New Roman"/>
          <w:iCs/>
          <w:sz w:val="24"/>
          <w:szCs w:val="24"/>
          <w:lang w:val="en-CA"/>
        </w:rPr>
      </w:pPr>
    </w:p>
    <w:p w14:paraId="74E3A33E" w14:textId="01A81E4C" w:rsidR="00EA103C" w:rsidRPr="00B74C78" w:rsidRDefault="00B74C78" w:rsidP="00F244AF">
      <w:pPr>
        <w:widowControl w:val="0"/>
        <w:spacing w:after="0"/>
        <w:jc w:val="both"/>
        <w:rPr>
          <w:rFonts w:ascii="Times New Roman" w:hAnsi="Times New Roman" w:cs="Times New Roman"/>
          <w:sz w:val="24"/>
          <w:szCs w:val="24"/>
          <w:lang w:val="en-CA"/>
        </w:rPr>
      </w:pPr>
      <w:r w:rsidRPr="00B74C78">
        <w:rPr>
          <w:rFonts w:ascii="Times New Roman" w:hAnsi="Times New Roman" w:cs="Times New Roman"/>
          <w:iCs/>
          <w:sz w:val="24"/>
          <w:szCs w:val="24"/>
          <w:lang w:val="en-CA"/>
        </w:rPr>
        <w:t>6.</w:t>
      </w:r>
      <w:r>
        <w:rPr>
          <w:rFonts w:ascii="Times New Roman" w:hAnsi="Times New Roman" w:cs="Times New Roman"/>
          <w:iCs/>
          <w:sz w:val="24"/>
          <w:szCs w:val="24"/>
          <w:lang w:val="en-CA"/>
        </w:rPr>
        <w:t xml:space="preserve"> </w:t>
      </w:r>
      <w:r w:rsidR="00EA103C" w:rsidRPr="00B74C78">
        <w:rPr>
          <w:rFonts w:ascii="Times New Roman" w:hAnsi="Times New Roman" w:cs="Times New Roman"/>
          <w:iCs/>
          <w:sz w:val="24"/>
          <w:szCs w:val="24"/>
          <w:lang w:val="en-CA"/>
        </w:rPr>
        <w:t>Significance</w:t>
      </w:r>
      <w:r w:rsidR="006758AA" w:rsidRPr="00B74C78">
        <w:rPr>
          <w:rFonts w:ascii="Times New Roman" w:hAnsi="Times New Roman" w:cs="Times New Roman"/>
          <w:iCs/>
          <w:sz w:val="24"/>
          <w:szCs w:val="24"/>
          <w:lang w:val="en-CA"/>
        </w:rPr>
        <w:t>.</w:t>
      </w:r>
      <w:r w:rsidR="00336E39" w:rsidRPr="00B74C78">
        <w:rPr>
          <w:rFonts w:ascii="Times New Roman" w:hAnsi="Times New Roman" w:cs="Times New Roman"/>
          <w:iCs/>
          <w:sz w:val="24"/>
          <w:szCs w:val="24"/>
          <w:lang w:val="en-CA"/>
        </w:rPr>
        <w:t xml:space="preserve"> </w:t>
      </w:r>
      <w:r w:rsidR="005C4A80" w:rsidRPr="00B74C78">
        <w:rPr>
          <w:rFonts w:ascii="Times New Roman" w:hAnsi="Times New Roman" w:cs="Times New Roman"/>
          <w:iCs/>
          <w:sz w:val="24"/>
          <w:szCs w:val="24"/>
          <w:lang w:val="en-CA"/>
        </w:rPr>
        <w:t xml:space="preserve">In this program, </w:t>
      </w:r>
      <w:r w:rsidR="0077212D" w:rsidRPr="00B74C78">
        <w:rPr>
          <w:rFonts w:ascii="Times New Roman" w:hAnsi="Times New Roman" w:cs="Times New Roman"/>
          <w:iCs/>
          <w:sz w:val="24"/>
          <w:szCs w:val="24"/>
          <w:lang w:val="en-CA"/>
        </w:rPr>
        <w:t>we will thoroughly study the cis DNA elements</w:t>
      </w:r>
      <w:r w:rsidR="00F74B9E" w:rsidRPr="00B74C78">
        <w:rPr>
          <w:rFonts w:ascii="Times New Roman" w:hAnsi="Times New Roman" w:cs="Times New Roman"/>
          <w:iCs/>
          <w:sz w:val="24"/>
          <w:szCs w:val="24"/>
          <w:lang w:val="en-CA"/>
        </w:rPr>
        <w:t xml:space="preserve"> (DNA binding motifs)</w:t>
      </w:r>
      <w:r w:rsidR="0077212D" w:rsidRPr="00B74C78">
        <w:rPr>
          <w:rFonts w:ascii="Times New Roman" w:hAnsi="Times New Roman" w:cs="Times New Roman"/>
          <w:iCs/>
          <w:sz w:val="24"/>
          <w:szCs w:val="24"/>
          <w:lang w:val="en-CA"/>
        </w:rPr>
        <w:t xml:space="preserve"> which define the specific binding of </w:t>
      </w:r>
      <w:r w:rsidR="0077212D" w:rsidRPr="00B74C78">
        <w:rPr>
          <w:rFonts w:ascii="Times New Roman" w:hAnsi="Times New Roman" w:cs="Times New Roman"/>
          <w:sz w:val="24"/>
          <w:szCs w:val="24"/>
          <w:lang w:val="en-CA"/>
        </w:rPr>
        <w:t xml:space="preserve">Nf-κB family members. </w:t>
      </w:r>
      <w:r w:rsidR="000A55F1" w:rsidRPr="00B74C78">
        <w:rPr>
          <w:rFonts w:ascii="Times New Roman" w:hAnsi="Times New Roman" w:cs="Times New Roman"/>
          <w:sz w:val="24"/>
          <w:szCs w:val="24"/>
          <w:lang w:val="en-CA"/>
        </w:rPr>
        <w:t>We will define the similarities and differences in the Nf-κB network in human and mouse macrophages. Lastly, w</w:t>
      </w:r>
      <w:r w:rsidR="00945F63" w:rsidRPr="00B74C78">
        <w:rPr>
          <w:rFonts w:ascii="Times New Roman" w:hAnsi="Times New Roman" w:cs="Times New Roman"/>
          <w:sz w:val="24"/>
          <w:szCs w:val="24"/>
          <w:lang w:val="en-CA"/>
        </w:rPr>
        <w:t xml:space="preserve">e will use this information to </w:t>
      </w:r>
      <w:r w:rsidR="00E26277" w:rsidRPr="00B74C78">
        <w:rPr>
          <w:rFonts w:ascii="Times New Roman" w:hAnsi="Times New Roman" w:cs="Times New Roman"/>
          <w:sz w:val="24"/>
          <w:szCs w:val="24"/>
          <w:lang w:val="en-CA"/>
        </w:rPr>
        <w:t xml:space="preserve">build interacting sets of DNA motifs and build the large scale </w:t>
      </w:r>
      <w:r w:rsidR="00A53FF8" w:rsidRPr="00B74C78">
        <w:rPr>
          <w:rFonts w:ascii="Times New Roman" w:hAnsi="Times New Roman" w:cs="Times New Roman"/>
          <w:sz w:val="24"/>
          <w:szCs w:val="24"/>
          <w:lang w:val="en-CA"/>
        </w:rPr>
        <w:t xml:space="preserve">transcriptional complexes from MASS-spec data. </w:t>
      </w:r>
      <w:r w:rsidR="00CC19C7" w:rsidRPr="00B74C78">
        <w:rPr>
          <w:rFonts w:ascii="Times New Roman" w:hAnsi="Times New Roman" w:cs="Times New Roman"/>
          <w:sz w:val="24"/>
          <w:szCs w:val="24"/>
          <w:lang w:val="en-CA"/>
        </w:rPr>
        <w:t>This work</w:t>
      </w:r>
      <w:r w:rsidR="005C4A80" w:rsidRPr="00B74C78">
        <w:rPr>
          <w:rFonts w:ascii="Times New Roman" w:hAnsi="Times New Roman" w:cs="Times New Roman"/>
          <w:iCs/>
          <w:sz w:val="24"/>
          <w:szCs w:val="24"/>
          <w:lang w:val="en-CA"/>
        </w:rPr>
        <w:t xml:space="preserve"> will develop bioinformatic pipelines to </w:t>
      </w:r>
      <w:r w:rsidR="001B134F" w:rsidRPr="00B74C78">
        <w:rPr>
          <w:rFonts w:ascii="Times New Roman" w:hAnsi="Times New Roman" w:cs="Times New Roman"/>
          <w:iCs/>
          <w:sz w:val="24"/>
          <w:szCs w:val="24"/>
          <w:lang w:val="en-CA"/>
        </w:rPr>
        <w:t>define</w:t>
      </w:r>
      <w:r w:rsidR="005C4A80" w:rsidRPr="00B74C78">
        <w:rPr>
          <w:rFonts w:ascii="Times New Roman" w:hAnsi="Times New Roman" w:cs="Times New Roman"/>
          <w:iCs/>
          <w:sz w:val="24"/>
          <w:szCs w:val="24"/>
          <w:lang w:val="en-CA"/>
        </w:rPr>
        <w:t xml:space="preserve"> differences in </w:t>
      </w:r>
      <w:r w:rsidR="001B134F" w:rsidRPr="00B74C78">
        <w:rPr>
          <w:rFonts w:ascii="Times New Roman" w:hAnsi="Times New Roman" w:cs="Times New Roman"/>
          <w:iCs/>
          <w:sz w:val="24"/>
          <w:szCs w:val="24"/>
          <w:lang w:val="en-CA"/>
        </w:rPr>
        <w:t>DNA binding by the accompanying DNA motifs</w:t>
      </w:r>
      <w:r w:rsidR="00CD5EBB" w:rsidRPr="00B74C78">
        <w:rPr>
          <w:rFonts w:ascii="Times New Roman" w:hAnsi="Times New Roman" w:cs="Times New Roman"/>
          <w:iCs/>
          <w:sz w:val="24"/>
          <w:szCs w:val="24"/>
          <w:lang w:val="en-CA"/>
        </w:rPr>
        <w:t xml:space="preserve"> at a genome-wide scale. This will allow for </w:t>
      </w:r>
      <w:r w:rsidR="004F30AE" w:rsidRPr="00B74C78">
        <w:rPr>
          <w:rFonts w:ascii="Times New Roman" w:hAnsi="Times New Roman" w:cs="Times New Roman"/>
          <w:iCs/>
          <w:sz w:val="24"/>
          <w:szCs w:val="24"/>
          <w:lang w:val="en-CA"/>
        </w:rPr>
        <w:t xml:space="preserve">rapid </w:t>
      </w:r>
      <w:r w:rsidR="0083703D" w:rsidRPr="00B74C78">
        <w:rPr>
          <w:rFonts w:ascii="Times New Roman" w:hAnsi="Times New Roman" w:cs="Times New Roman"/>
          <w:iCs/>
          <w:sz w:val="24"/>
          <w:szCs w:val="24"/>
          <w:lang w:val="en-CA"/>
        </w:rPr>
        <w:t>and in</w:t>
      </w:r>
      <w:r w:rsidR="00D76B36" w:rsidRPr="00B74C78">
        <w:rPr>
          <w:rFonts w:ascii="Times New Roman" w:hAnsi="Times New Roman" w:cs="Times New Roman"/>
          <w:iCs/>
          <w:sz w:val="24"/>
          <w:szCs w:val="24"/>
          <w:lang w:val="en-CA"/>
        </w:rPr>
        <w:t xml:space="preserve"> </w:t>
      </w:r>
      <w:r w:rsidR="0083703D" w:rsidRPr="00B74C78">
        <w:rPr>
          <w:rFonts w:ascii="Times New Roman" w:hAnsi="Times New Roman" w:cs="Times New Roman"/>
          <w:iCs/>
          <w:sz w:val="24"/>
          <w:szCs w:val="24"/>
          <w:lang w:val="en-CA"/>
        </w:rPr>
        <w:t xml:space="preserve">depth </w:t>
      </w:r>
      <w:r w:rsidR="004F30AE" w:rsidRPr="00B74C78">
        <w:rPr>
          <w:rFonts w:ascii="Times New Roman" w:hAnsi="Times New Roman" w:cs="Times New Roman"/>
          <w:iCs/>
          <w:sz w:val="24"/>
          <w:szCs w:val="24"/>
          <w:lang w:val="en-CA"/>
        </w:rPr>
        <w:t>analysis of ChIP-seq</w:t>
      </w:r>
      <w:r w:rsidR="006863CF" w:rsidRPr="00B74C78">
        <w:rPr>
          <w:rFonts w:ascii="Times New Roman" w:hAnsi="Times New Roman" w:cs="Times New Roman"/>
          <w:iCs/>
          <w:sz w:val="24"/>
          <w:szCs w:val="24"/>
          <w:lang w:val="en-CA"/>
        </w:rPr>
        <w:t xml:space="preserve"> </w:t>
      </w:r>
      <w:r w:rsidR="00D5015D" w:rsidRPr="00B74C78">
        <w:rPr>
          <w:rFonts w:ascii="Times New Roman" w:hAnsi="Times New Roman" w:cs="Times New Roman"/>
          <w:iCs/>
          <w:sz w:val="24"/>
          <w:szCs w:val="24"/>
          <w:lang w:val="en-CA"/>
        </w:rPr>
        <w:t xml:space="preserve">results </w:t>
      </w:r>
      <w:r w:rsidR="0083703D" w:rsidRPr="00B74C78">
        <w:rPr>
          <w:rFonts w:ascii="Times New Roman" w:hAnsi="Times New Roman" w:cs="Times New Roman"/>
          <w:iCs/>
          <w:sz w:val="24"/>
          <w:szCs w:val="24"/>
          <w:lang w:val="en-CA"/>
        </w:rPr>
        <w:t>using machine learning</w:t>
      </w:r>
      <w:r w:rsidR="002C259B" w:rsidRPr="00B74C78">
        <w:rPr>
          <w:rFonts w:ascii="Times New Roman" w:hAnsi="Times New Roman" w:cs="Times New Roman"/>
          <w:iCs/>
          <w:sz w:val="24"/>
          <w:szCs w:val="24"/>
          <w:lang w:val="en-CA"/>
        </w:rPr>
        <w:t xml:space="preserve"> models. We will release this package as a simple command line</w:t>
      </w:r>
      <w:r w:rsidR="0058795C" w:rsidRPr="00B74C78">
        <w:rPr>
          <w:rFonts w:ascii="Times New Roman" w:hAnsi="Times New Roman" w:cs="Times New Roman"/>
          <w:iCs/>
          <w:sz w:val="24"/>
          <w:szCs w:val="24"/>
          <w:lang w:val="en-CA"/>
        </w:rPr>
        <w:t xml:space="preserve"> program to open this type of research to the widest possible </w:t>
      </w:r>
      <w:r w:rsidR="00D01B75" w:rsidRPr="00B74C78">
        <w:rPr>
          <w:rFonts w:ascii="Times New Roman" w:hAnsi="Times New Roman" w:cs="Times New Roman"/>
          <w:iCs/>
          <w:sz w:val="24"/>
          <w:szCs w:val="24"/>
          <w:lang w:val="en-CA"/>
        </w:rPr>
        <w:t>audience</w:t>
      </w:r>
      <w:r w:rsidR="0077212D" w:rsidRPr="00B74C78">
        <w:rPr>
          <w:rFonts w:ascii="Times New Roman" w:hAnsi="Times New Roman" w:cs="Times New Roman"/>
          <w:iCs/>
          <w:sz w:val="24"/>
          <w:szCs w:val="24"/>
          <w:lang w:val="en-CA"/>
        </w:rPr>
        <w:t>.</w:t>
      </w:r>
      <w:r w:rsidR="00773CC4" w:rsidRPr="00B74C78">
        <w:rPr>
          <w:rFonts w:ascii="Times New Roman" w:hAnsi="Times New Roman" w:cs="Times New Roman"/>
          <w:iCs/>
          <w:sz w:val="24"/>
          <w:szCs w:val="24"/>
          <w:lang w:val="en-CA"/>
        </w:rPr>
        <w:t xml:space="preserve"> </w:t>
      </w:r>
      <w:r w:rsidR="00DA5C31" w:rsidRPr="00B74C78">
        <w:rPr>
          <w:rFonts w:ascii="Times New Roman" w:hAnsi="Times New Roman" w:cs="Times New Roman"/>
          <w:iCs/>
          <w:sz w:val="24"/>
          <w:szCs w:val="24"/>
          <w:lang w:val="en-CA"/>
        </w:rPr>
        <w:t xml:space="preserve">Through this work, we hope to better understand </w:t>
      </w:r>
      <w:r w:rsidR="00647604" w:rsidRPr="00B74C78">
        <w:rPr>
          <w:rFonts w:ascii="Times New Roman" w:hAnsi="Times New Roman" w:cs="Times New Roman"/>
          <w:iCs/>
          <w:sz w:val="24"/>
          <w:szCs w:val="24"/>
          <w:lang w:val="en-CA"/>
        </w:rPr>
        <w:t xml:space="preserve">transcriptional activation </w:t>
      </w:r>
      <w:r w:rsidR="000A649D" w:rsidRPr="00B74C78">
        <w:rPr>
          <w:rFonts w:ascii="Times New Roman" w:hAnsi="Times New Roman" w:cs="Times New Roman"/>
          <w:iCs/>
          <w:sz w:val="24"/>
          <w:szCs w:val="24"/>
          <w:lang w:val="en-CA"/>
        </w:rPr>
        <w:t xml:space="preserve">complexes in LPS treatment. In the future, we hope to expand this research into </w:t>
      </w:r>
      <w:r w:rsidR="009C03CE" w:rsidRPr="00B74C78">
        <w:rPr>
          <w:rFonts w:ascii="Times New Roman" w:hAnsi="Times New Roman" w:cs="Times New Roman"/>
          <w:iCs/>
          <w:sz w:val="24"/>
          <w:szCs w:val="24"/>
          <w:lang w:val="en-CA"/>
        </w:rPr>
        <w:t xml:space="preserve">other treatment and cell contexts. </w:t>
      </w:r>
      <w:r w:rsidR="00773CC4" w:rsidRPr="00B74C78">
        <w:rPr>
          <w:rFonts w:ascii="Times New Roman" w:hAnsi="Times New Roman" w:cs="Times New Roman"/>
          <w:iCs/>
          <w:sz w:val="24"/>
          <w:szCs w:val="24"/>
          <w:lang w:val="en-CA"/>
        </w:rPr>
        <w:t xml:space="preserve">This project will provide training for Ph.D. </w:t>
      </w:r>
      <w:r w:rsidR="0099187E" w:rsidRPr="00B74C78">
        <w:rPr>
          <w:rFonts w:ascii="Times New Roman" w:hAnsi="Times New Roman" w:cs="Times New Roman"/>
          <w:iCs/>
          <w:sz w:val="24"/>
          <w:szCs w:val="24"/>
          <w:lang w:val="en-CA"/>
        </w:rPr>
        <w:t>and undergraduate students in genomics research</w:t>
      </w:r>
      <w:r w:rsidR="00DF7715" w:rsidRPr="00B74C78">
        <w:rPr>
          <w:rFonts w:ascii="Times New Roman" w:hAnsi="Times New Roman" w:cs="Times New Roman"/>
          <w:iCs/>
          <w:sz w:val="24"/>
          <w:szCs w:val="24"/>
          <w:lang w:val="en-CA"/>
        </w:rPr>
        <w:t xml:space="preserve"> and will lead to significant publications in the fields of </w:t>
      </w:r>
      <w:r w:rsidR="00DF7715" w:rsidRPr="00B74C78">
        <w:rPr>
          <w:rFonts w:ascii="Times New Roman" w:hAnsi="Times New Roman" w:cs="Times New Roman"/>
          <w:sz w:val="24"/>
          <w:szCs w:val="24"/>
          <w:lang w:val="en-CA"/>
        </w:rPr>
        <w:t xml:space="preserve">Nf-κB and </w:t>
      </w:r>
      <w:r w:rsidR="00D01B75" w:rsidRPr="00B74C78">
        <w:rPr>
          <w:rFonts w:ascii="Times New Roman" w:hAnsi="Times New Roman" w:cs="Times New Roman"/>
          <w:sz w:val="24"/>
          <w:szCs w:val="24"/>
          <w:lang w:val="en-CA"/>
        </w:rPr>
        <w:t>DNA motif</w:t>
      </w:r>
      <w:r w:rsidR="00193D03" w:rsidRPr="00B74C78">
        <w:rPr>
          <w:rFonts w:ascii="Times New Roman" w:hAnsi="Times New Roman" w:cs="Times New Roman"/>
          <w:sz w:val="24"/>
          <w:szCs w:val="24"/>
          <w:lang w:val="en-CA"/>
        </w:rPr>
        <w:t xml:space="preserve"> analysis</w:t>
      </w:r>
      <w:r w:rsidR="00F374BC" w:rsidRPr="00B74C78">
        <w:rPr>
          <w:rFonts w:ascii="Times New Roman" w:hAnsi="Times New Roman" w:cs="Times New Roman"/>
          <w:sz w:val="24"/>
          <w:szCs w:val="24"/>
          <w:lang w:val="en-CA"/>
        </w:rPr>
        <w:t>.</w:t>
      </w:r>
    </w:p>
    <w:p w14:paraId="6A90E12C" w14:textId="299EEE67" w:rsidR="00B74C78" w:rsidRDefault="00B74C78" w:rsidP="00F244AF">
      <w:pPr>
        <w:rPr>
          <w:lang w:val="en-CA"/>
        </w:rPr>
      </w:pPr>
    </w:p>
    <w:p w14:paraId="512CA003" w14:textId="2906367E" w:rsidR="00B74C78" w:rsidRDefault="00B74C78" w:rsidP="00F244AF">
      <w:pPr>
        <w:rPr>
          <w:rFonts w:ascii="Times New Roman" w:hAnsi="Times New Roman" w:cs="Times New Roman"/>
          <w:sz w:val="24"/>
          <w:szCs w:val="24"/>
          <w:lang w:val="en-CA"/>
        </w:rPr>
      </w:pPr>
      <w:r>
        <w:rPr>
          <w:rFonts w:ascii="Times New Roman" w:hAnsi="Times New Roman" w:cs="Times New Roman"/>
          <w:sz w:val="24"/>
          <w:szCs w:val="24"/>
          <w:lang w:val="en-CA"/>
        </w:rPr>
        <w:t>7. References</w:t>
      </w:r>
    </w:p>
    <w:p w14:paraId="51A7984F" w14:textId="7734664B" w:rsidR="00685598" w:rsidRPr="00685598" w:rsidRDefault="00685598" w:rsidP="00F244AF">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sz w:val="24"/>
          <w:szCs w:val="24"/>
          <w:lang w:val="en-CA"/>
        </w:rPr>
        <w:fldChar w:fldCharType="begin" w:fldLock="1"/>
      </w:r>
      <w:r>
        <w:rPr>
          <w:rFonts w:ascii="Times New Roman" w:hAnsi="Times New Roman" w:cs="Times New Roman"/>
          <w:sz w:val="24"/>
          <w:szCs w:val="24"/>
          <w:lang w:val="en-CA"/>
        </w:rPr>
        <w:instrText xml:space="preserve">ADDIN Mendeley Bibliography CSL_BIBLIOGRAPHY </w:instrText>
      </w:r>
      <w:r>
        <w:rPr>
          <w:rFonts w:ascii="Times New Roman" w:hAnsi="Times New Roman" w:cs="Times New Roman"/>
          <w:sz w:val="24"/>
          <w:szCs w:val="24"/>
          <w:lang w:val="en-CA"/>
        </w:rPr>
        <w:fldChar w:fldCharType="separate"/>
      </w:r>
      <w:r w:rsidRPr="00685598">
        <w:rPr>
          <w:rFonts w:ascii="Times New Roman" w:hAnsi="Times New Roman" w:cs="Times New Roman"/>
          <w:noProof/>
          <w:sz w:val="24"/>
          <w:szCs w:val="24"/>
        </w:rPr>
        <w:t>1.</w:t>
      </w:r>
      <w:r w:rsidRPr="00685598">
        <w:rPr>
          <w:rFonts w:ascii="Times New Roman" w:hAnsi="Times New Roman" w:cs="Times New Roman"/>
          <w:noProof/>
          <w:sz w:val="24"/>
          <w:szCs w:val="24"/>
        </w:rPr>
        <w:tab/>
        <w:t xml:space="preserve">Vandromme, M., Gauthier-Rouvière, C., Lamb, N. &amp; Fernandez, A. Regulation of transcription factor localization: fine-tuning of gene expression. </w:t>
      </w:r>
      <w:r w:rsidRPr="00685598">
        <w:rPr>
          <w:rFonts w:ascii="Times New Roman" w:hAnsi="Times New Roman" w:cs="Times New Roman"/>
          <w:i/>
          <w:iCs/>
          <w:noProof/>
          <w:sz w:val="24"/>
          <w:szCs w:val="24"/>
        </w:rPr>
        <w:t>Trends Biochem. Sci.</w:t>
      </w:r>
      <w:r w:rsidRPr="00685598">
        <w:rPr>
          <w:rFonts w:ascii="Times New Roman" w:hAnsi="Times New Roman" w:cs="Times New Roman"/>
          <w:noProof/>
          <w:sz w:val="24"/>
          <w:szCs w:val="24"/>
        </w:rPr>
        <w:t xml:space="preserve"> </w:t>
      </w:r>
      <w:r w:rsidRPr="00685598">
        <w:rPr>
          <w:rFonts w:ascii="Times New Roman" w:hAnsi="Times New Roman" w:cs="Times New Roman"/>
          <w:b/>
          <w:bCs/>
          <w:noProof/>
          <w:sz w:val="24"/>
          <w:szCs w:val="24"/>
        </w:rPr>
        <w:t>21</w:t>
      </w:r>
      <w:r w:rsidRPr="00685598">
        <w:rPr>
          <w:rFonts w:ascii="Times New Roman" w:hAnsi="Times New Roman" w:cs="Times New Roman"/>
          <w:noProof/>
          <w:sz w:val="24"/>
          <w:szCs w:val="24"/>
        </w:rPr>
        <w:t>, 59–64 (1996).</w:t>
      </w:r>
    </w:p>
    <w:p w14:paraId="258B00E4" w14:textId="77777777" w:rsidR="00685598" w:rsidRPr="00685598" w:rsidRDefault="00685598" w:rsidP="00F244AF">
      <w:pPr>
        <w:widowControl w:val="0"/>
        <w:autoSpaceDE w:val="0"/>
        <w:autoSpaceDN w:val="0"/>
        <w:adjustRightInd w:val="0"/>
        <w:spacing w:line="240" w:lineRule="auto"/>
        <w:rPr>
          <w:rFonts w:ascii="Times New Roman" w:hAnsi="Times New Roman" w:cs="Times New Roman"/>
          <w:noProof/>
          <w:sz w:val="24"/>
          <w:szCs w:val="24"/>
        </w:rPr>
      </w:pPr>
      <w:r w:rsidRPr="00685598">
        <w:rPr>
          <w:rFonts w:ascii="Times New Roman" w:hAnsi="Times New Roman" w:cs="Times New Roman"/>
          <w:noProof/>
          <w:sz w:val="24"/>
          <w:szCs w:val="24"/>
        </w:rPr>
        <w:lastRenderedPageBreak/>
        <w:t>2.</w:t>
      </w:r>
      <w:r w:rsidRPr="00685598">
        <w:rPr>
          <w:rFonts w:ascii="Times New Roman" w:hAnsi="Times New Roman" w:cs="Times New Roman"/>
          <w:noProof/>
          <w:sz w:val="24"/>
          <w:szCs w:val="24"/>
        </w:rPr>
        <w:tab/>
        <w:t xml:space="preserve">Fonseca, G. J. </w:t>
      </w:r>
      <w:r w:rsidRPr="00685598">
        <w:rPr>
          <w:rFonts w:ascii="Times New Roman" w:hAnsi="Times New Roman" w:cs="Times New Roman"/>
          <w:i/>
          <w:iCs/>
          <w:noProof/>
          <w:sz w:val="24"/>
          <w:szCs w:val="24"/>
        </w:rPr>
        <w:t>et al.</w:t>
      </w:r>
      <w:r w:rsidRPr="00685598">
        <w:rPr>
          <w:rFonts w:ascii="Times New Roman" w:hAnsi="Times New Roman" w:cs="Times New Roman"/>
          <w:noProof/>
          <w:sz w:val="24"/>
          <w:szCs w:val="24"/>
        </w:rPr>
        <w:t xml:space="preserve"> Diverse motif ensembles specify non-redundant DNA binding activities of AP-1 family members in macrophages. </w:t>
      </w:r>
      <w:r w:rsidRPr="00685598">
        <w:rPr>
          <w:rFonts w:ascii="Times New Roman" w:hAnsi="Times New Roman" w:cs="Times New Roman"/>
          <w:i/>
          <w:iCs/>
          <w:noProof/>
          <w:sz w:val="24"/>
          <w:szCs w:val="24"/>
        </w:rPr>
        <w:t>Nat. Commun.</w:t>
      </w:r>
      <w:r w:rsidRPr="00685598">
        <w:rPr>
          <w:rFonts w:ascii="Times New Roman" w:hAnsi="Times New Roman" w:cs="Times New Roman"/>
          <w:noProof/>
          <w:sz w:val="24"/>
          <w:szCs w:val="24"/>
        </w:rPr>
        <w:t xml:space="preserve"> </w:t>
      </w:r>
      <w:r w:rsidRPr="00685598">
        <w:rPr>
          <w:rFonts w:ascii="Times New Roman" w:hAnsi="Times New Roman" w:cs="Times New Roman"/>
          <w:b/>
          <w:bCs/>
          <w:noProof/>
          <w:sz w:val="24"/>
          <w:szCs w:val="24"/>
        </w:rPr>
        <w:t>10</w:t>
      </w:r>
      <w:r w:rsidRPr="00685598">
        <w:rPr>
          <w:rFonts w:ascii="Times New Roman" w:hAnsi="Times New Roman" w:cs="Times New Roman"/>
          <w:noProof/>
          <w:sz w:val="24"/>
          <w:szCs w:val="24"/>
        </w:rPr>
        <w:t>, 414 (2019).</w:t>
      </w:r>
    </w:p>
    <w:p w14:paraId="60ADFDC6" w14:textId="77777777" w:rsidR="00685598" w:rsidRPr="00685598" w:rsidRDefault="00685598" w:rsidP="00F244AF">
      <w:pPr>
        <w:widowControl w:val="0"/>
        <w:autoSpaceDE w:val="0"/>
        <w:autoSpaceDN w:val="0"/>
        <w:adjustRightInd w:val="0"/>
        <w:spacing w:line="240" w:lineRule="auto"/>
        <w:rPr>
          <w:rFonts w:ascii="Times New Roman" w:hAnsi="Times New Roman" w:cs="Times New Roman"/>
          <w:noProof/>
          <w:sz w:val="24"/>
          <w:szCs w:val="24"/>
        </w:rPr>
      </w:pPr>
      <w:r w:rsidRPr="00685598">
        <w:rPr>
          <w:rFonts w:ascii="Times New Roman" w:hAnsi="Times New Roman" w:cs="Times New Roman"/>
          <w:noProof/>
          <w:sz w:val="24"/>
          <w:szCs w:val="24"/>
        </w:rPr>
        <w:t>3.</w:t>
      </w:r>
      <w:r w:rsidRPr="00685598">
        <w:rPr>
          <w:rFonts w:ascii="Times New Roman" w:hAnsi="Times New Roman" w:cs="Times New Roman"/>
          <w:noProof/>
          <w:sz w:val="24"/>
          <w:szCs w:val="24"/>
        </w:rPr>
        <w:tab/>
        <w:t xml:space="preserve">Halazonetis, T. D., Georgopoulos, K., Greenberg, M. E. &amp; Leder, P. c-Jun dimerizes with itself and with c-Fos, forming complexes of different DNA binding affinities. </w:t>
      </w:r>
      <w:r w:rsidRPr="00685598">
        <w:rPr>
          <w:rFonts w:ascii="Times New Roman" w:hAnsi="Times New Roman" w:cs="Times New Roman"/>
          <w:i/>
          <w:iCs/>
          <w:noProof/>
          <w:sz w:val="24"/>
          <w:szCs w:val="24"/>
        </w:rPr>
        <w:t>Cell</w:t>
      </w:r>
      <w:r w:rsidRPr="00685598">
        <w:rPr>
          <w:rFonts w:ascii="Times New Roman" w:hAnsi="Times New Roman" w:cs="Times New Roman"/>
          <w:noProof/>
          <w:sz w:val="24"/>
          <w:szCs w:val="24"/>
        </w:rPr>
        <w:t xml:space="preserve"> </w:t>
      </w:r>
      <w:r w:rsidRPr="00685598">
        <w:rPr>
          <w:rFonts w:ascii="Times New Roman" w:hAnsi="Times New Roman" w:cs="Times New Roman"/>
          <w:b/>
          <w:bCs/>
          <w:noProof/>
          <w:sz w:val="24"/>
          <w:szCs w:val="24"/>
        </w:rPr>
        <w:t>55</w:t>
      </w:r>
      <w:r w:rsidRPr="00685598">
        <w:rPr>
          <w:rFonts w:ascii="Times New Roman" w:hAnsi="Times New Roman" w:cs="Times New Roman"/>
          <w:noProof/>
          <w:sz w:val="24"/>
          <w:szCs w:val="24"/>
        </w:rPr>
        <w:t>, 917–24 (1988).</w:t>
      </w:r>
    </w:p>
    <w:p w14:paraId="0DED71B2" w14:textId="77777777" w:rsidR="00685598" w:rsidRPr="00685598" w:rsidRDefault="00685598" w:rsidP="00F244AF">
      <w:pPr>
        <w:widowControl w:val="0"/>
        <w:autoSpaceDE w:val="0"/>
        <w:autoSpaceDN w:val="0"/>
        <w:adjustRightInd w:val="0"/>
        <w:spacing w:line="240" w:lineRule="auto"/>
        <w:rPr>
          <w:rFonts w:ascii="Times New Roman" w:hAnsi="Times New Roman" w:cs="Times New Roman"/>
          <w:noProof/>
          <w:sz w:val="24"/>
          <w:szCs w:val="24"/>
        </w:rPr>
      </w:pPr>
      <w:r w:rsidRPr="00685598">
        <w:rPr>
          <w:rFonts w:ascii="Times New Roman" w:hAnsi="Times New Roman" w:cs="Times New Roman"/>
          <w:noProof/>
          <w:sz w:val="24"/>
          <w:szCs w:val="24"/>
        </w:rPr>
        <w:t>4.</w:t>
      </w:r>
      <w:r w:rsidRPr="00685598">
        <w:rPr>
          <w:rFonts w:ascii="Times New Roman" w:hAnsi="Times New Roman" w:cs="Times New Roman"/>
          <w:noProof/>
          <w:sz w:val="24"/>
          <w:szCs w:val="24"/>
        </w:rPr>
        <w:tab/>
        <w:t xml:space="preserve">Zhang, Q., Lenardo, M. J. &amp; Baltimore, D. 30 Years of NF-κB: A Blossoming of Relevance to Human Pathobiology. </w:t>
      </w:r>
      <w:r w:rsidRPr="00685598">
        <w:rPr>
          <w:rFonts w:ascii="Times New Roman" w:hAnsi="Times New Roman" w:cs="Times New Roman"/>
          <w:i/>
          <w:iCs/>
          <w:noProof/>
          <w:sz w:val="24"/>
          <w:szCs w:val="24"/>
        </w:rPr>
        <w:t>Cell</w:t>
      </w:r>
      <w:r w:rsidRPr="00685598">
        <w:rPr>
          <w:rFonts w:ascii="Times New Roman" w:hAnsi="Times New Roman" w:cs="Times New Roman"/>
          <w:noProof/>
          <w:sz w:val="24"/>
          <w:szCs w:val="24"/>
        </w:rPr>
        <w:t xml:space="preserve"> </w:t>
      </w:r>
      <w:r w:rsidRPr="00685598">
        <w:rPr>
          <w:rFonts w:ascii="Times New Roman" w:hAnsi="Times New Roman" w:cs="Times New Roman"/>
          <w:b/>
          <w:bCs/>
          <w:noProof/>
          <w:sz w:val="24"/>
          <w:szCs w:val="24"/>
        </w:rPr>
        <w:t>168</w:t>
      </w:r>
      <w:r w:rsidRPr="00685598">
        <w:rPr>
          <w:rFonts w:ascii="Times New Roman" w:hAnsi="Times New Roman" w:cs="Times New Roman"/>
          <w:noProof/>
          <w:sz w:val="24"/>
          <w:szCs w:val="24"/>
        </w:rPr>
        <w:t>, 37–57 (2017).</w:t>
      </w:r>
    </w:p>
    <w:p w14:paraId="692F6831" w14:textId="77777777" w:rsidR="00685598" w:rsidRPr="00685598" w:rsidRDefault="00685598" w:rsidP="00F244AF">
      <w:pPr>
        <w:widowControl w:val="0"/>
        <w:autoSpaceDE w:val="0"/>
        <w:autoSpaceDN w:val="0"/>
        <w:adjustRightInd w:val="0"/>
        <w:spacing w:line="240" w:lineRule="auto"/>
        <w:rPr>
          <w:rFonts w:ascii="Times New Roman" w:hAnsi="Times New Roman" w:cs="Times New Roman"/>
          <w:noProof/>
          <w:sz w:val="24"/>
          <w:szCs w:val="24"/>
        </w:rPr>
      </w:pPr>
      <w:r w:rsidRPr="00685598">
        <w:rPr>
          <w:rFonts w:ascii="Times New Roman" w:hAnsi="Times New Roman" w:cs="Times New Roman"/>
          <w:noProof/>
          <w:sz w:val="24"/>
          <w:szCs w:val="24"/>
        </w:rPr>
        <w:t>5.</w:t>
      </w:r>
      <w:r w:rsidRPr="00685598">
        <w:rPr>
          <w:rFonts w:ascii="Times New Roman" w:hAnsi="Times New Roman" w:cs="Times New Roman"/>
          <w:noProof/>
          <w:sz w:val="24"/>
          <w:szCs w:val="24"/>
        </w:rPr>
        <w:tab/>
        <w:t xml:space="preserve">Khan, A. </w:t>
      </w:r>
      <w:r w:rsidRPr="00685598">
        <w:rPr>
          <w:rFonts w:ascii="Times New Roman" w:hAnsi="Times New Roman" w:cs="Times New Roman"/>
          <w:i/>
          <w:iCs/>
          <w:noProof/>
          <w:sz w:val="24"/>
          <w:szCs w:val="24"/>
        </w:rPr>
        <w:t>et al.</w:t>
      </w:r>
      <w:r w:rsidRPr="00685598">
        <w:rPr>
          <w:rFonts w:ascii="Times New Roman" w:hAnsi="Times New Roman" w:cs="Times New Roman"/>
          <w:noProof/>
          <w:sz w:val="24"/>
          <w:szCs w:val="24"/>
        </w:rPr>
        <w:t xml:space="preserve"> JASPAR 2018: update of the open-access database of transcription factor binding profiles and its web framework. </w:t>
      </w:r>
      <w:r w:rsidRPr="00685598">
        <w:rPr>
          <w:rFonts w:ascii="Times New Roman" w:hAnsi="Times New Roman" w:cs="Times New Roman"/>
          <w:i/>
          <w:iCs/>
          <w:noProof/>
          <w:sz w:val="24"/>
          <w:szCs w:val="24"/>
        </w:rPr>
        <w:t>Nucleic Acids Res.</w:t>
      </w:r>
      <w:r w:rsidRPr="00685598">
        <w:rPr>
          <w:rFonts w:ascii="Times New Roman" w:hAnsi="Times New Roman" w:cs="Times New Roman"/>
          <w:noProof/>
          <w:sz w:val="24"/>
          <w:szCs w:val="24"/>
        </w:rPr>
        <w:t xml:space="preserve"> </w:t>
      </w:r>
      <w:r w:rsidRPr="00685598">
        <w:rPr>
          <w:rFonts w:ascii="Times New Roman" w:hAnsi="Times New Roman" w:cs="Times New Roman"/>
          <w:b/>
          <w:bCs/>
          <w:noProof/>
          <w:sz w:val="24"/>
          <w:szCs w:val="24"/>
        </w:rPr>
        <w:t>46</w:t>
      </w:r>
      <w:r w:rsidRPr="00685598">
        <w:rPr>
          <w:rFonts w:ascii="Times New Roman" w:hAnsi="Times New Roman" w:cs="Times New Roman"/>
          <w:noProof/>
          <w:sz w:val="24"/>
          <w:szCs w:val="24"/>
        </w:rPr>
        <w:t>, D1284 (2018).</w:t>
      </w:r>
    </w:p>
    <w:p w14:paraId="5ABD1849" w14:textId="77777777" w:rsidR="00685598" w:rsidRPr="00685598" w:rsidRDefault="00685598" w:rsidP="00F244AF">
      <w:pPr>
        <w:widowControl w:val="0"/>
        <w:autoSpaceDE w:val="0"/>
        <w:autoSpaceDN w:val="0"/>
        <w:adjustRightInd w:val="0"/>
        <w:spacing w:line="240" w:lineRule="auto"/>
        <w:rPr>
          <w:rFonts w:ascii="Times New Roman" w:hAnsi="Times New Roman" w:cs="Times New Roman"/>
          <w:noProof/>
          <w:sz w:val="24"/>
          <w:szCs w:val="24"/>
        </w:rPr>
      </w:pPr>
      <w:r w:rsidRPr="00685598">
        <w:rPr>
          <w:rFonts w:ascii="Times New Roman" w:hAnsi="Times New Roman" w:cs="Times New Roman"/>
          <w:noProof/>
          <w:sz w:val="24"/>
          <w:szCs w:val="24"/>
        </w:rPr>
        <w:t>6.</w:t>
      </w:r>
      <w:r w:rsidRPr="00685598">
        <w:rPr>
          <w:rFonts w:ascii="Times New Roman" w:hAnsi="Times New Roman" w:cs="Times New Roman"/>
          <w:noProof/>
          <w:sz w:val="24"/>
          <w:szCs w:val="24"/>
        </w:rPr>
        <w:tab/>
        <w:t xml:space="preserve">Kaikkonen, M. U. </w:t>
      </w:r>
      <w:r w:rsidRPr="00685598">
        <w:rPr>
          <w:rFonts w:ascii="Times New Roman" w:hAnsi="Times New Roman" w:cs="Times New Roman"/>
          <w:i/>
          <w:iCs/>
          <w:noProof/>
          <w:sz w:val="24"/>
          <w:szCs w:val="24"/>
        </w:rPr>
        <w:t>et al.</w:t>
      </w:r>
      <w:r w:rsidRPr="00685598">
        <w:rPr>
          <w:rFonts w:ascii="Times New Roman" w:hAnsi="Times New Roman" w:cs="Times New Roman"/>
          <w:noProof/>
          <w:sz w:val="24"/>
          <w:szCs w:val="24"/>
        </w:rPr>
        <w:t xml:space="preserve"> Remodeling of the enhancer landscape during macrophage activation is coupled to enhancer transcription. </w:t>
      </w:r>
      <w:r w:rsidRPr="00685598">
        <w:rPr>
          <w:rFonts w:ascii="Times New Roman" w:hAnsi="Times New Roman" w:cs="Times New Roman"/>
          <w:i/>
          <w:iCs/>
          <w:noProof/>
          <w:sz w:val="24"/>
          <w:szCs w:val="24"/>
        </w:rPr>
        <w:t>Mol. Cell</w:t>
      </w:r>
      <w:r w:rsidRPr="00685598">
        <w:rPr>
          <w:rFonts w:ascii="Times New Roman" w:hAnsi="Times New Roman" w:cs="Times New Roman"/>
          <w:noProof/>
          <w:sz w:val="24"/>
          <w:szCs w:val="24"/>
        </w:rPr>
        <w:t xml:space="preserve"> </w:t>
      </w:r>
      <w:r w:rsidRPr="00685598">
        <w:rPr>
          <w:rFonts w:ascii="Times New Roman" w:hAnsi="Times New Roman" w:cs="Times New Roman"/>
          <w:b/>
          <w:bCs/>
          <w:noProof/>
          <w:sz w:val="24"/>
          <w:szCs w:val="24"/>
        </w:rPr>
        <w:t>51</w:t>
      </w:r>
      <w:r w:rsidRPr="00685598">
        <w:rPr>
          <w:rFonts w:ascii="Times New Roman" w:hAnsi="Times New Roman" w:cs="Times New Roman"/>
          <w:noProof/>
          <w:sz w:val="24"/>
          <w:szCs w:val="24"/>
        </w:rPr>
        <w:t>, 310–25 (2013).</w:t>
      </w:r>
    </w:p>
    <w:p w14:paraId="2359855C" w14:textId="77777777" w:rsidR="00685598" w:rsidRPr="00685598" w:rsidRDefault="00685598" w:rsidP="00F244AF">
      <w:pPr>
        <w:widowControl w:val="0"/>
        <w:autoSpaceDE w:val="0"/>
        <w:autoSpaceDN w:val="0"/>
        <w:adjustRightInd w:val="0"/>
        <w:spacing w:line="240" w:lineRule="auto"/>
        <w:rPr>
          <w:rFonts w:ascii="Times New Roman" w:hAnsi="Times New Roman" w:cs="Times New Roman"/>
          <w:noProof/>
          <w:sz w:val="24"/>
          <w:szCs w:val="24"/>
        </w:rPr>
      </w:pPr>
      <w:r w:rsidRPr="00685598">
        <w:rPr>
          <w:rFonts w:ascii="Times New Roman" w:hAnsi="Times New Roman" w:cs="Times New Roman"/>
          <w:noProof/>
          <w:sz w:val="24"/>
          <w:szCs w:val="24"/>
        </w:rPr>
        <w:t>7.</w:t>
      </w:r>
      <w:r w:rsidRPr="00685598">
        <w:rPr>
          <w:rFonts w:ascii="Times New Roman" w:hAnsi="Times New Roman" w:cs="Times New Roman"/>
          <w:noProof/>
          <w:sz w:val="24"/>
          <w:szCs w:val="24"/>
        </w:rPr>
        <w:tab/>
        <w:t xml:space="preserve">Heinz, S. </w:t>
      </w:r>
      <w:r w:rsidRPr="00685598">
        <w:rPr>
          <w:rFonts w:ascii="Times New Roman" w:hAnsi="Times New Roman" w:cs="Times New Roman"/>
          <w:i/>
          <w:iCs/>
          <w:noProof/>
          <w:sz w:val="24"/>
          <w:szCs w:val="24"/>
        </w:rPr>
        <w:t>et al.</w:t>
      </w:r>
      <w:r w:rsidRPr="00685598">
        <w:rPr>
          <w:rFonts w:ascii="Times New Roman" w:hAnsi="Times New Roman" w:cs="Times New Roman"/>
          <w:noProof/>
          <w:sz w:val="24"/>
          <w:szCs w:val="24"/>
        </w:rPr>
        <w:t xml:space="preserve"> Simple combinations of lineage-determining transcription factors prime cis-regulatory elements required for macrophage and B cell identities. </w:t>
      </w:r>
      <w:r w:rsidRPr="00685598">
        <w:rPr>
          <w:rFonts w:ascii="Times New Roman" w:hAnsi="Times New Roman" w:cs="Times New Roman"/>
          <w:i/>
          <w:iCs/>
          <w:noProof/>
          <w:sz w:val="24"/>
          <w:szCs w:val="24"/>
        </w:rPr>
        <w:t>Mol. Cell</w:t>
      </w:r>
      <w:r w:rsidRPr="00685598">
        <w:rPr>
          <w:rFonts w:ascii="Times New Roman" w:hAnsi="Times New Roman" w:cs="Times New Roman"/>
          <w:noProof/>
          <w:sz w:val="24"/>
          <w:szCs w:val="24"/>
        </w:rPr>
        <w:t xml:space="preserve"> </w:t>
      </w:r>
      <w:r w:rsidRPr="00685598">
        <w:rPr>
          <w:rFonts w:ascii="Times New Roman" w:hAnsi="Times New Roman" w:cs="Times New Roman"/>
          <w:b/>
          <w:bCs/>
          <w:noProof/>
          <w:sz w:val="24"/>
          <w:szCs w:val="24"/>
        </w:rPr>
        <w:t>38</w:t>
      </w:r>
      <w:r w:rsidRPr="00685598">
        <w:rPr>
          <w:rFonts w:ascii="Times New Roman" w:hAnsi="Times New Roman" w:cs="Times New Roman"/>
          <w:noProof/>
          <w:sz w:val="24"/>
          <w:szCs w:val="24"/>
        </w:rPr>
        <w:t>, 576–89 (2010).</w:t>
      </w:r>
    </w:p>
    <w:p w14:paraId="3C5DCFEC" w14:textId="77777777" w:rsidR="00685598" w:rsidRPr="00685598" w:rsidRDefault="00685598" w:rsidP="00F244AF">
      <w:pPr>
        <w:widowControl w:val="0"/>
        <w:autoSpaceDE w:val="0"/>
        <w:autoSpaceDN w:val="0"/>
        <w:adjustRightInd w:val="0"/>
        <w:spacing w:line="240" w:lineRule="auto"/>
        <w:rPr>
          <w:rFonts w:ascii="Times New Roman" w:hAnsi="Times New Roman" w:cs="Times New Roman"/>
          <w:noProof/>
          <w:sz w:val="24"/>
          <w:szCs w:val="24"/>
        </w:rPr>
      </w:pPr>
      <w:r w:rsidRPr="00685598">
        <w:rPr>
          <w:rFonts w:ascii="Times New Roman" w:hAnsi="Times New Roman" w:cs="Times New Roman"/>
          <w:noProof/>
          <w:sz w:val="24"/>
          <w:szCs w:val="24"/>
        </w:rPr>
        <w:t>8.</w:t>
      </w:r>
      <w:r w:rsidRPr="00685598">
        <w:rPr>
          <w:rFonts w:ascii="Times New Roman" w:hAnsi="Times New Roman" w:cs="Times New Roman"/>
          <w:noProof/>
          <w:sz w:val="24"/>
          <w:szCs w:val="24"/>
        </w:rPr>
        <w:tab/>
        <w:t xml:space="preserve">Liu, Z. </w:t>
      </w:r>
      <w:r w:rsidRPr="00685598">
        <w:rPr>
          <w:rFonts w:ascii="Times New Roman" w:hAnsi="Times New Roman" w:cs="Times New Roman"/>
          <w:i/>
          <w:iCs/>
          <w:noProof/>
          <w:sz w:val="24"/>
          <w:szCs w:val="24"/>
        </w:rPr>
        <w:t>et al.</w:t>
      </w:r>
      <w:r w:rsidRPr="00685598">
        <w:rPr>
          <w:rFonts w:ascii="Times New Roman" w:hAnsi="Times New Roman" w:cs="Times New Roman"/>
          <w:noProof/>
          <w:sz w:val="24"/>
          <w:szCs w:val="24"/>
        </w:rPr>
        <w:t xml:space="preserve"> Enhancer Activation Requires trans-Recruitment of a Mega Transcription Factor Complex. </w:t>
      </w:r>
      <w:r w:rsidRPr="00685598">
        <w:rPr>
          <w:rFonts w:ascii="Times New Roman" w:hAnsi="Times New Roman" w:cs="Times New Roman"/>
          <w:i/>
          <w:iCs/>
          <w:noProof/>
          <w:sz w:val="24"/>
          <w:szCs w:val="24"/>
        </w:rPr>
        <w:t>Cell</w:t>
      </w:r>
      <w:r w:rsidRPr="00685598">
        <w:rPr>
          <w:rFonts w:ascii="Times New Roman" w:hAnsi="Times New Roman" w:cs="Times New Roman"/>
          <w:noProof/>
          <w:sz w:val="24"/>
          <w:szCs w:val="24"/>
        </w:rPr>
        <w:t xml:space="preserve"> </w:t>
      </w:r>
      <w:r w:rsidRPr="00685598">
        <w:rPr>
          <w:rFonts w:ascii="Times New Roman" w:hAnsi="Times New Roman" w:cs="Times New Roman"/>
          <w:b/>
          <w:bCs/>
          <w:noProof/>
          <w:sz w:val="24"/>
          <w:szCs w:val="24"/>
        </w:rPr>
        <w:t>159</w:t>
      </w:r>
      <w:r w:rsidRPr="00685598">
        <w:rPr>
          <w:rFonts w:ascii="Times New Roman" w:hAnsi="Times New Roman" w:cs="Times New Roman"/>
          <w:noProof/>
          <w:sz w:val="24"/>
          <w:szCs w:val="24"/>
        </w:rPr>
        <w:t>, 358–373 (2014).</w:t>
      </w:r>
    </w:p>
    <w:p w14:paraId="75FE5EBB" w14:textId="77777777" w:rsidR="00685598" w:rsidRPr="00685598" w:rsidRDefault="00685598" w:rsidP="00F244AF">
      <w:pPr>
        <w:widowControl w:val="0"/>
        <w:autoSpaceDE w:val="0"/>
        <w:autoSpaceDN w:val="0"/>
        <w:adjustRightInd w:val="0"/>
        <w:spacing w:line="240" w:lineRule="auto"/>
        <w:rPr>
          <w:rFonts w:ascii="Times New Roman" w:hAnsi="Times New Roman" w:cs="Times New Roman"/>
          <w:noProof/>
          <w:sz w:val="24"/>
          <w:szCs w:val="24"/>
        </w:rPr>
      </w:pPr>
      <w:r w:rsidRPr="00685598">
        <w:rPr>
          <w:rFonts w:ascii="Times New Roman" w:hAnsi="Times New Roman" w:cs="Times New Roman"/>
          <w:noProof/>
          <w:sz w:val="24"/>
          <w:szCs w:val="24"/>
        </w:rPr>
        <w:t>9.</w:t>
      </w:r>
      <w:r w:rsidRPr="00685598">
        <w:rPr>
          <w:rFonts w:ascii="Times New Roman" w:hAnsi="Times New Roman" w:cs="Times New Roman"/>
          <w:noProof/>
          <w:sz w:val="24"/>
          <w:szCs w:val="24"/>
        </w:rPr>
        <w:tab/>
        <w:t xml:space="preserve">Heinz, S. </w:t>
      </w:r>
      <w:r w:rsidRPr="00685598">
        <w:rPr>
          <w:rFonts w:ascii="Times New Roman" w:hAnsi="Times New Roman" w:cs="Times New Roman"/>
          <w:i/>
          <w:iCs/>
          <w:noProof/>
          <w:sz w:val="24"/>
          <w:szCs w:val="24"/>
        </w:rPr>
        <w:t>et al.</w:t>
      </w:r>
      <w:r w:rsidRPr="00685598">
        <w:rPr>
          <w:rFonts w:ascii="Times New Roman" w:hAnsi="Times New Roman" w:cs="Times New Roman"/>
          <w:noProof/>
          <w:sz w:val="24"/>
          <w:szCs w:val="24"/>
        </w:rPr>
        <w:t xml:space="preserve"> Effect of natural genetic variation on enhancer selection and function. </w:t>
      </w:r>
      <w:r w:rsidRPr="00685598">
        <w:rPr>
          <w:rFonts w:ascii="Times New Roman" w:hAnsi="Times New Roman" w:cs="Times New Roman"/>
          <w:i/>
          <w:iCs/>
          <w:noProof/>
          <w:sz w:val="24"/>
          <w:szCs w:val="24"/>
        </w:rPr>
        <w:t>Nature</w:t>
      </w:r>
      <w:r w:rsidRPr="00685598">
        <w:rPr>
          <w:rFonts w:ascii="Times New Roman" w:hAnsi="Times New Roman" w:cs="Times New Roman"/>
          <w:noProof/>
          <w:sz w:val="24"/>
          <w:szCs w:val="24"/>
        </w:rPr>
        <w:t xml:space="preserve"> (2013). doi:10.1038/nature12615</w:t>
      </w:r>
    </w:p>
    <w:p w14:paraId="3A852F82" w14:textId="77777777" w:rsidR="00685598" w:rsidRPr="00685598" w:rsidRDefault="00685598" w:rsidP="00F244AF">
      <w:pPr>
        <w:widowControl w:val="0"/>
        <w:autoSpaceDE w:val="0"/>
        <w:autoSpaceDN w:val="0"/>
        <w:adjustRightInd w:val="0"/>
        <w:spacing w:line="240" w:lineRule="auto"/>
        <w:rPr>
          <w:rFonts w:ascii="Times New Roman" w:hAnsi="Times New Roman" w:cs="Times New Roman"/>
          <w:noProof/>
          <w:sz w:val="24"/>
          <w:szCs w:val="24"/>
        </w:rPr>
      </w:pPr>
      <w:r w:rsidRPr="00685598">
        <w:rPr>
          <w:rFonts w:ascii="Times New Roman" w:hAnsi="Times New Roman" w:cs="Times New Roman"/>
          <w:noProof/>
          <w:sz w:val="24"/>
          <w:szCs w:val="24"/>
        </w:rPr>
        <w:t>10.</w:t>
      </w:r>
      <w:r w:rsidRPr="00685598">
        <w:rPr>
          <w:rFonts w:ascii="Times New Roman" w:hAnsi="Times New Roman" w:cs="Times New Roman"/>
          <w:noProof/>
          <w:sz w:val="24"/>
          <w:szCs w:val="24"/>
        </w:rPr>
        <w:tab/>
        <w:t xml:space="preserve">Barozzi, I. </w:t>
      </w:r>
      <w:r w:rsidRPr="00685598">
        <w:rPr>
          <w:rFonts w:ascii="Times New Roman" w:hAnsi="Times New Roman" w:cs="Times New Roman"/>
          <w:i/>
          <w:iCs/>
          <w:noProof/>
          <w:sz w:val="24"/>
          <w:szCs w:val="24"/>
        </w:rPr>
        <w:t>et al.</w:t>
      </w:r>
      <w:r w:rsidRPr="00685598">
        <w:rPr>
          <w:rFonts w:ascii="Times New Roman" w:hAnsi="Times New Roman" w:cs="Times New Roman"/>
          <w:noProof/>
          <w:sz w:val="24"/>
          <w:szCs w:val="24"/>
        </w:rPr>
        <w:t xml:space="preserve"> Coregulation of Transcription Factor Binding and Nucleosome Occupancy through DNA Features of Mammalian Enhancers. </w:t>
      </w:r>
      <w:r w:rsidRPr="00685598">
        <w:rPr>
          <w:rFonts w:ascii="Times New Roman" w:hAnsi="Times New Roman" w:cs="Times New Roman"/>
          <w:i/>
          <w:iCs/>
          <w:noProof/>
          <w:sz w:val="24"/>
          <w:szCs w:val="24"/>
        </w:rPr>
        <w:t>Mol. Cell</w:t>
      </w:r>
      <w:r w:rsidRPr="00685598">
        <w:rPr>
          <w:rFonts w:ascii="Times New Roman" w:hAnsi="Times New Roman" w:cs="Times New Roman"/>
          <w:noProof/>
          <w:sz w:val="24"/>
          <w:szCs w:val="24"/>
        </w:rPr>
        <w:t xml:space="preserve"> </w:t>
      </w:r>
      <w:r w:rsidRPr="00685598">
        <w:rPr>
          <w:rFonts w:ascii="Times New Roman" w:hAnsi="Times New Roman" w:cs="Times New Roman"/>
          <w:b/>
          <w:bCs/>
          <w:noProof/>
          <w:sz w:val="24"/>
          <w:szCs w:val="24"/>
        </w:rPr>
        <w:t>54</w:t>
      </w:r>
      <w:r w:rsidRPr="00685598">
        <w:rPr>
          <w:rFonts w:ascii="Times New Roman" w:hAnsi="Times New Roman" w:cs="Times New Roman"/>
          <w:noProof/>
          <w:sz w:val="24"/>
          <w:szCs w:val="24"/>
        </w:rPr>
        <w:t>, 844–857 (2014).</w:t>
      </w:r>
    </w:p>
    <w:p w14:paraId="227C6692" w14:textId="77777777" w:rsidR="00685598" w:rsidRPr="00685598" w:rsidRDefault="00685598" w:rsidP="00F244AF">
      <w:pPr>
        <w:widowControl w:val="0"/>
        <w:autoSpaceDE w:val="0"/>
        <w:autoSpaceDN w:val="0"/>
        <w:adjustRightInd w:val="0"/>
        <w:spacing w:line="240" w:lineRule="auto"/>
        <w:rPr>
          <w:rFonts w:ascii="Times New Roman" w:hAnsi="Times New Roman" w:cs="Times New Roman"/>
          <w:noProof/>
          <w:sz w:val="24"/>
          <w:szCs w:val="24"/>
        </w:rPr>
      </w:pPr>
      <w:r w:rsidRPr="00685598">
        <w:rPr>
          <w:rFonts w:ascii="Times New Roman" w:hAnsi="Times New Roman" w:cs="Times New Roman"/>
          <w:noProof/>
          <w:sz w:val="24"/>
          <w:szCs w:val="24"/>
        </w:rPr>
        <w:t>11.</w:t>
      </w:r>
      <w:r w:rsidRPr="00685598">
        <w:rPr>
          <w:rFonts w:ascii="Times New Roman" w:hAnsi="Times New Roman" w:cs="Times New Roman"/>
          <w:noProof/>
          <w:sz w:val="24"/>
          <w:szCs w:val="24"/>
        </w:rPr>
        <w:tab/>
        <w:t xml:space="preserve">Zhang, Q., Lenardo, M. J. &amp; Baltimore, D. 30 Years of NF-κB: A Blossoming of Relevance to Human Pathobiology. </w:t>
      </w:r>
      <w:r w:rsidRPr="00685598">
        <w:rPr>
          <w:rFonts w:ascii="Times New Roman" w:hAnsi="Times New Roman" w:cs="Times New Roman"/>
          <w:i/>
          <w:iCs/>
          <w:noProof/>
          <w:sz w:val="24"/>
          <w:szCs w:val="24"/>
        </w:rPr>
        <w:t>Cell</w:t>
      </w:r>
      <w:r w:rsidRPr="00685598">
        <w:rPr>
          <w:rFonts w:ascii="Times New Roman" w:hAnsi="Times New Roman" w:cs="Times New Roman"/>
          <w:noProof/>
          <w:sz w:val="24"/>
          <w:szCs w:val="24"/>
        </w:rPr>
        <w:t xml:space="preserve"> </w:t>
      </w:r>
      <w:r w:rsidRPr="00685598">
        <w:rPr>
          <w:rFonts w:ascii="Times New Roman" w:hAnsi="Times New Roman" w:cs="Times New Roman"/>
          <w:b/>
          <w:bCs/>
          <w:noProof/>
          <w:sz w:val="24"/>
          <w:szCs w:val="24"/>
        </w:rPr>
        <w:t>168</w:t>
      </w:r>
      <w:r w:rsidRPr="00685598">
        <w:rPr>
          <w:rFonts w:ascii="Times New Roman" w:hAnsi="Times New Roman" w:cs="Times New Roman"/>
          <w:noProof/>
          <w:sz w:val="24"/>
          <w:szCs w:val="24"/>
        </w:rPr>
        <w:t>, 37–57 (2017).</w:t>
      </w:r>
    </w:p>
    <w:p w14:paraId="1977A870" w14:textId="77777777" w:rsidR="00685598" w:rsidRPr="00685598" w:rsidRDefault="00685598" w:rsidP="00F244AF">
      <w:pPr>
        <w:widowControl w:val="0"/>
        <w:autoSpaceDE w:val="0"/>
        <w:autoSpaceDN w:val="0"/>
        <w:adjustRightInd w:val="0"/>
        <w:spacing w:line="240" w:lineRule="auto"/>
        <w:rPr>
          <w:rFonts w:ascii="Times New Roman" w:hAnsi="Times New Roman" w:cs="Times New Roman"/>
          <w:noProof/>
          <w:sz w:val="24"/>
          <w:szCs w:val="24"/>
        </w:rPr>
      </w:pPr>
      <w:r w:rsidRPr="00685598">
        <w:rPr>
          <w:rFonts w:ascii="Times New Roman" w:hAnsi="Times New Roman" w:cs="Times New Roman"/>
          <w:noProof/>
          <w:sz w:val="24"/>
          <w:szCs w:val="24"/>
        </w:rPr>
        <w:t>12.</w:t>
      </w:r>
      <w:r w:rsidRPr="00685598">
        <w:rPr>
          <w:rFonts w:ascii="Times New Roman" w:hAnsi="Times New Roman" w:cs="Times New Roman"/>
          <w:noProof/>
          <w:sz w:val="24"/>
          <w:szCs w:val="24"/>
        </w:rPr>
        <w:tab/>
        <w:t xml:space="preserve">Hayden, M. S. &amp; Ghosh, S. NF-κB, the first quarter-century: remarkable progress and outstanding questions. </w:t>
      </w:r>
      <w:r w:rsidRPr="00685598">
        <w:rPr>
          <w:rFonts w:ascii="Times New Roman" w:hAnsi="Times New Roman" w:cs="Times New Roman"/>
          <w:i/>
          <w:iCs/>
          <w:noProof/>
          <w:sz w:val="24"/>
          <w:szCs w:val="24"/>
        </w:rPr>
        <w:t>Genes Dev.</w:t>
      </w:r>
      <w:r w:rsidRPr="00685598">
        <w:rPr>
          <w:rFonts w:ascii="Times New Roman" w:hAnsi="Times New Roman" w:cs="Times New Roman"/>
          <w:noProof/>
          <w:sz w:val="24"/>
          <w:szCs w:val="24"/>
        </w:rPr>
        <w:t xml:space="preserve"> </w:t>
      </w:r>
      <w:r w:rsidRPr="00685598">
        <w:rPr>
          <w:rFonts w:ascii="Times New Roman" w:hAnsi="Times New Roman" w:cs="Times New Roman"/>
          <w:b/>
          <w:bCs/>
          <w:noProof/>
          <w:sz w:val="24"/>
          <w:szCs w:val="24"/>
        </w:rPr>
        <w:t>26</w:t>
      </w:r>
      <w:r w:rsidRPr="00685598">
        <w:rPr>
          <w:rFonts w:ascii="Times New Roman" w:hAnsi="Times New Roman" w:cs="Times New Roman"/>
          <w:noProof/>
          <w:sz w:val="24"/>
          <w:szCs w:val="24"/>
        </w:rPr>
        <w:t>, 203–34 (2012).</w:t>
      </w:r>
    </w:p>
    <w:p w14:paraId="1E858969" w14:textId="77777777" w:rsidR="00685598" w:rsidRPr="00685598" w:rsidRDefault="00685598" w:rsidP="00F244AF">
      <w:pPr>
        <w:widowControl w:val="0"/>
        <w:autoSpaceDE w:val="0"/>
        <w:autoSpaceDN w:val="0"/>
        <w:adjustRightInd w:val="0"/>
        <w:spacing w:line="240" w:lineRule="auto"/>
        <w:rPr>
          <w:rFonts w:ascii="Times New Roman" w:hAnsi="Times New Roman" w:cs="Times New Roman"/>
          <w:noProof/>
          <w:sz w:val="24"/>
          <w:szCs w:val="24"/>
        </w:rPr>
      </w:pPr>
      <w:r w:rsidRPr="00685598">
        <w:rPr>
          <w:rFonts w:ascii="Times New Roman" w:hAnsi="Times New Roman" w:cs="Times New Roman"/>
          <w:noProof/>
          <w:sz w:val="24"/>
          <w:szCs w:val="24"/>
        </w:rPr>
        <w:t>13.</w:t>
      </w:r>
      <w:r w:rsidRPr="00685598">
        <w:rPr>
          <w:rFonts w:ascii="Times New Roman" w:hAnsi="Times New Roman" w:cs="Times New Roman"/>
          <w:noProof/>
          <w:sz w:val="24"/>
          <w:szCs w:val="24"/>
        </w:rPr>
        <w:tab/>
        <w:t xml:space="preserve">Zhang, Q., Lenardo, M. J. &amp; Baltimore, D. 30 Years of NF-κB: A Blossoming of Relevance to Human Pathobiology. </w:t>
      </w:r>
      <w:r w:rsidRPr="00685598">
        <w:rPr>
          <w:rFonts w:ascii="Times New Roman" w:hAnsi="Times New Roman" w:cs="Times New Roman"/>
          <w:i/>
          <w:iCs/>
          <w:noProof/>
          <w:sz w:val="24"/>
          <w:szCs w:val="24"/>
        </w:rPr>
        <w:t>Cell</w:t>
      </w:r>
      <w:r w:rsidRPr="00685598">
        <w:rPr>
          <w:rFonts w:ascii="Times New Roman" w:hAnsi="Times New Roman" w:cs="Times New Roman"/>
          <w:noProof/>
          <w:sz w:val="24"/>
          <w:szCs w:val="24"/>
        </w:rPr>
        <w:t xml:space="preserve"> </w:t>
      </w:r>
      <w:r w:rsidRPr="00685598">
        <w:rPr>
          <w:rFonts w:ascii="Times New Roman" w:hAnsi="Times New Roman" w:cs="Times New Roman"/>
          <w:b/>
          <w:bCs/>
          <w:noProof/>
          <w:sz w:val="24"/>
          <w:szCs w:val="24"/>
        </w:rPr>
        <w:t>168</w:t>
      </w:r>
      <w:r w:rsidRPr="00685598">
        <w:rPr>
          <w:rFonts w:ascii="Times New Roman" w:hAnsi="Times New Roman" w:cs="Times New Roman"/>
          <w:noProof/>
          <w:sz w:val="24"/>
          <w:szCs w:val="24"/>
        </w:rPr>
        <w:t>, 37–57 (2017).</w:t>
      </w:r>
    </w:p>
    <w:p w14:paraId="03F547E1" w14:textId="77777777" w:rsidR="00685598" w:rsidRPr="00685598" w:rsidRDefault="00685598" w:rsidP="00F244AF">
      <w:pPr>
        <w:widowControl w:val="0"/>
        <w:autoSpaceDE w:val="0"/>
        <w:autoSpaceDN w:val="0"/>
        <w:adjustRightInd w:val="0"/>
        <w:spacing w:line="240" w:lineRule="auto"/>
        <w:rPr>
          <w:rFonts w:ascii="Times New Roman" w:hAnsi="Times New Roman" w:cs="Times New Roman"/>
          <w:noProof/>
          <w:sz w:val="24"/>
          <w:szCs w:val="24"/>
        </w:rPr>
      </w:pPr>
      <w:r w:rsidRPr="00685598">
        <w:rPr>
          <w:rFonts w:ascii="Times New Roman" w:hAnsi="Times New Roman" w:cs="Times New Roman"/>
          <w:noProof/>
          <w:sz w:val="24"/>
          <w:szCs w:val="24"/>
        </w:rPr>
        <w:t>14.</w:t>
      </w:r>
      <w:r w:rsidRPr="00685598">
        <w:rPr>
          <w:rFonts w:ascii="Times New Roman" w:hAnsi="Times New Roman" w:cs="Times New Roman"/>
          <w:noProof/>
          <w:sz w:val="24"/>
          <w:szCs w:val="24"/>
        </w:rPr>
        <w:tab/>
        <w:t xml:space="preserve">Wan, F. &amp; Lenardo, M. J. Specification of DNA binding activity of NF-kappaB proteins. </w:t>
      </w:r>
      <w:r w:rsidRPr="00685598">
        <w:rPr>
          <w:rFonts w:ascii="Times New Roman" w:hAnsi="Times New Roman" w:cs="Times New Roman"/>
          <w:i/>
          <w:iCs/>
          <w:noProof/>
          <w:sz w:val="24"/>
          <w:szCs w:val="24"/>
        </w:rPr>
        <w:t>Cold Spring Harb. Perspect. Biol.</w:t>
      </w:r>
      <w:r w:rsidRPr="00685598">
        <w:rPr>
          <w:rFonts w:ascii="Times New Roman" w:hAnsi="Times New Roman" w:cs="Times New Roman"/>
          <w:noProof/>
          <w:sz w:val="24"/>
          <w:szCs w:val="24"/>
        </w:rPr>
        <w:t xml:space="preserve"> </w:t>
      </w:r>
      <w:r w:rsidRPr="00685598">
        <w:rPr>
          <w:rFonts w:ascii="Times New Roman" w:hAnsi="Times New Roman" w:cs="Times New Roman"/>
          <w:b/>
          <w:bCs/>
          <w:noProof/>
          <w:sz w:val="24"/>
          <w:szCs w:val="24"/>
        </w:rPr>
        <w:t>1</w:t>
      </w:r>
      <w:r w:rsidRPr="00685598">
        <w:rPr>
          <w:rFonts w:ascii="Times New Roman" w:hAnsi="Times New Roman" w:cs="Times New Roman"/>
          <w:noProof/>
          <w:sz w:val="24"/>
          <w:szCs w:val="24"/>
        </w:rPr>
        <w:t>, a000067 (2009).</w:t>
      </w:r>
    </w:p>
    <w:p w14:paraId="73D34832" w14:textId="77777777" w:rsidR="00685598" w:rsidRPr="00685598" w:rsidRDefault="00685598" w:rsidP="00F244AF">
      <w:pPr>
        <w:widowControl w:val="0"/>
        <w:autoSpaceDE w:val="0"/>
        <w:autoSpaceDN w:val="0"/>
        <w:adjustRightInd w:val="0"/>
        <w:spacing w:line="240" w:lineRule="auto"/>
        <w:rPr>
          <w:rFonts w:ascii="Times New Roman" w:hAnsi="Times New Roman" w:cs="Times New Roman"/>
          <w:noProof/>
          <w:sz w:val="24"/>
          <w:szCs w:val="24"/>
        </w:rPr>
      </w:pPr>
      <w:r w:rsidRPr="00685598">
        <w:rPr>
          <w:rFonts w:ascii="Times New Roman" w:hAnsi="Times New Roman" w:cs="Times New Roman"/>
          <w:noProof/>
          <w:sz w:val="24"/>
          <w:szCs w:val="24"/>
        </w:rPr>
        <w:t>15.</w:t>
      </w:r>
      <w:r w:rsidRPr="00685598">
        <w:rPr>
          <w:rFonts w:ascii="Times New Roman" w:hAnsi="Times New Roman" w:cs="Times New Roman"/>
          <w:noProof/>
          <w:sz w:val="24"/>
          <w:szCs w:val="24"/>
        </w:rPr>
        <w:tab/>
        <w:t xml:space="preserve">Cildir, G., Low, K. C. &amp; Tergaonkar, V. Noncanonical NF-κB Signaling in Health and Disease. </w:t>
      </w:r>
      <w:r w:rsidRPr="00685598">
        <w:rPr>
          <w:rFonts w:ascii="Times New Roman" w:hAnsi="Times New Roman" w:cs="Times New Roman"/>
          <w:i/>
          <w:iCs/>
          <w:noProof/>
          <w:sz w:val="24"/>
          <w:szCs w:val="24"/>
        </w:rPr>
        <w:t>Trends in Molecular Medicine</w:t>
      </w:r>
      <w:r w:rsidRPr="00685598">
        <w:rPr>
          <w:rFonts w:ascii="Times New Roman" w:hAnsi="Times New Roman" w:cs="Times New Roman"/>
          <w:noProof/>
          <w:sz w:val="24"/>
          <w:szCs w:val="24"/>
        </w:rPr>
        <w:t xml:space="preserve"> </w:t>
      </w:r>
      <w:r w:rsidRPr="00685598">
        <w:rPr>
          <w:rFonts w:ascii="Times New Roman" w:hAnsi="Times New Roman" w:cs="Times New Roman"/>
          <w:b/>
          <w:bCs/>
          <w:noProof/>
          <w:sz w:val="24"/>
          <w:szCs w:val="24"/>
        </w:rPr>
        <w:t>22</w:t>
      </w:r>
      <w:r w:rsidRPr="00685598">
        <w:rPr>
          <w:rFonts w:ascii="Times New Roman" w:hAnsi="Times New Roman" w:cs="Times New Roman"/>
          <w:noProof/>
          <w:sz w:val="24"/>
          <w:szCs w:val="24"/>
        </w:rPr>
        <w:t>, 414–429 (2016).</w:t>
      </w:r>
    </w:p>
    <w:p w14:paraId="0B858E9E" w14:textId="77777777" w:rsidR="00685598" w:rsidRPr="00685598" w:rsidRDefault="00685598" w:rsidP="00F244AF">
      <w:pPr>
        <w:widowControl w:val="0"/>
        <w:autoSpaceDE w:val="0"/>
        <w:autoSpaceDN w:val="0"/>
        <w:adjustRightInd w:val="0"/>
        <w:spacing w:line="240" w:lineRule="auto"/>
        <w:rPr>
          <w:rFonts w:ascii="Times New Roman" w:hAnsi="Times New Roman" w:cs="Times New Roman"/>
          <w:noProof/>
          <w:sz w:val="24"/>
          <w:szCs w:val="24"/>
        </w:rPr>
      </w:pPr>
      <w:r w:rsidRPr="00685598">
        <w:rPr>
          <w:rFonts w:ascii="Times New Roman" w:hAnsi="Times New Roman" w:cs="Times New Roman"/>
          <w:noProof/>
          <w:sz w:val="24"/>
          <w:szCs w:val="24"/>
        </w:rPr>
        <w:t>16.</w:t>
      </w:r>
      <w:r w:rsidRPr="00685598">
        <w:rPr>
          <w:rFonts w:ascii="Times New Roman" w:hAnsi="Times New Roman" w:cs="Times New Roman"/>
          <w:noProof/>
          <w:sz w:val="24"/>
          <w:szCs w:val="24"/>
        </w:rPr>
        <w:tab/>
        <w:t xml:space="preserve">Franzoso, G. </w:t>
      </w:r>
      <w:r w:rsidRPr="00685598">
        <w:rPr>
          <w:rFonts w:ascii="Times New Roman" w:hAnsi="Times New Roman" w:cs="Times New Roman"/>
          <w:i/>
          <w:iCs/>
          <w:noProof/>
          <w:sz w:val="24"/>
          <w:szCs w:val="24"/>
        </w:rPr>
        <w:t>et al.</w:t>
      </w:r>
      <w:r w:rsidRPr="00685598">
        <w:rPr>
          <w:rFonts w:ascii="Times New Roman" w:hAnsi="Times New Roman" w:cs="Times New Roman"/>
          <w:noProof/>
          <w:sz w:val="24"/>
          <w:szCs w:val="24"/>
        </w:rPr>
        <w:t xml:space="preserve"> Mice deficient in nuclear factor (NF)-κB/p52 present with defects in humoral responses, germinal center reactions, and splenic microarchitecture. </w:t>
      </w:r>
      <w:r w:rsidRPr="00685598">
        <w:rPr>
          <w:rFonts w:ascii="Times New Roman" w:hAnsi="Times New Roman" w:cs="Times New Roman"/>
          <w:i/>
          <w:iCs/>
          <w:noProof/>
          <w:sz w:val="24"/>
          <w:szCs w:val="24"/>
        </w:rPr>
        <w:t>J. Exp. Med.</w:t>
      </w:r>
      <w:r w:rsidRPr="00685598">
        <w:rPr>
          <w:rFonts w:ascii="Times New Roman" w:hAnsi="Times New Roman" w:cs="Times New Roman"/>
          <w:noProof/>
          <w:sz w:val="24"/>
          <w:szCs w:val="24"/>
        </w:rPr>
        <w:t xml:space="preserve"> </w:t>
      </w:r>
      <w:r w:rsidRPr="00685598">
        <w:rPr>
          <w:rFonts w:ascii="Times New Roman" w:hAnsi="Times New Roman" w:cs="Times New Roman"/>
          <w:b/>
          <w:bCs/>
          <w:noProof/>
          <w:sz w:val="24"/>
          <w:szCs w:val="24"/>
        </w:rPr>
        <w:t>187</w:t>
      </w:r>
      <w:r w:rsidRPr="00685598">
        <w:rPr>
          <w:rFonts w:ascii="Times New Roman" w:hAnsi="Times New Roman" w:cs="Times New Roman"/>
          <w:noProof/>
          <w:sz w:val="24"/>
          <w:szCs w:val="24"/>
        </w:rPr>
        <w:t>, 147–159 (1998).</w:t>
      </w:r>
    </w:p>
    <w:p w14:paraId="1DBCFEF8" w14:textId="77777777" w:rsidR="00685598" w:rsidRPr="00685598" w:rsidRDefault="00685598" w:rsidP="00F244AF">
      <w:pPr>
        <w:widowControl w:val="0"/>
        <w:autoSpaceDE w:val="0"/>
        <w:autoSpaceDN w:val="0"/>
        <w:adjustRightInd w:val="0"/>
        <w:spacing w:line="240" w:lineRule="auto"/>
        <w:rPr>
          <w:rFonts w:ascii="Times New Roman" w:hAnsi="Times New Roman" w:cs="Times New Roman"/>
          <w:noProof/>
          <w:sz w:val="24"/>
          <w:szCs w:val="24"/>
        </w:rPr>
      </w:pPr>
      <w:r w:rsidRPr="00685598">
        <w:rPr>
          <w:rFonts w:ascii="Times New Roman" w:hAnsi="Times New Roman" w:cs="Times New Roman"/>
          <w:noProof/>
          <w:sz w:val="24"/>
          <w:szCs w:val="24"/>
        </w:rPr>
        <w:t>17.</w:t>
      </w:r>
      <w:r w:rsidRPr="00685598">
        <w:rPr>
          <w:rFonts w:ascii="Times New Roman" w:hAnsi="Times New Roman" w:cs="Times New Roman"/>
          <w:noProof/>
          <w:sz w:val="24"/>
          <w:szCs w:val="24"/>
        </w:rPr>
        <w:tab/>
        <w:t xml:space="preserve">Caamaño, J. H. </w:t>
      </w:r>
      <w:r w:rsidRPr="00685598">
        <w:rPr>
          <w:rFonts w:ascii="Times New Roman" w:hAnsi="Times New Roman" w:cs="Times New Roman"/>
          <w:i/>
          <w:iCs/>
          <w:noProof/>
          <w:sz w:val="24"/>
          <w:szCs w:val="24"/>
        </w:rPr>
        <w:t>et al.</w:t>
      </w:r>
      <w:r w:rsidRPr="00685598">
        <w:rPr>
          <w:rFonts w:ascii="Times New Roman" w:hAnsi="Times New Roman" w:cs="Times New Roman"/>
          <w:noProof/>
          <w:sz w:val="24"/>
          <w:szCs w:val="24"/>
        </w:rPr>
        <w:t xml:space="preserve"> Nuclear factor (NF)-κB2 (p100/p52) is required for normal splenic microarchitecture and B cell-mediated immune responses. </w:t>
      </w:r>
      <w:r w:rsidRPr="00685598">
        <w:rPr>
          <w:rFonts w:ascii="Times New Roman" w:hAnsi="Times New Roman" w:cs="Times New Roman"/>
          <w:i/>
          <w:iCs/>
          <w:noProof/>
          <w:sz w:val="24"/>
          <w:szCs w:val="24"/>
        </w:rPr>
        <w:t>J. Exp. Med.</w:t>
      </w:r>
      <w:r w:rsidRPr="00685598">
        <w:rPr>
          <w:rFonts w:ascii="Times New Roman" w:hAnsi="Times New Roman" w:cs="Times New Roman"/>
          <w:noProof/>
          <w:sz w:val="24"/>
          <w:szCs w:val="24"/>
        </w:rPr>
        <w:t xml:space="preserve"> </w:t>
      </w:r>
      <w:r w:rsidRPr="00685598">
        <w:rPr>
          <w:rFonts w:ascii="Times New Roman" w:hAnsi="Times New Roman" w:cs="Times New Roman"/>
          <w:b/>
          <w:bCs/>
          <w:noProof/>
          <w:sz w:val="24"/>
          <w:szCs w:val="24"/>
        </w:rPr>
        <w:t>187</w:t>
      </w:r>
      <w:r w:rsidRPr="00685598">
        <w:rPr>
          <w:rFonts w:ascii="Times New Roman" w:hAnsi="Times New Roman" w:cs="Times New Roman"/>
          <w:noProof/>
          <w:sz w:val="24"/>
          <w:szCs w:val="24"/>
        </w:rPr>
        <w:t>, 185–196 (1998).</w:t>
      </w:r>
    </w:p>
    <w:p w14:paraId="768E3314" w14:textId="77777777" w:rsidR="00685598" w:rsidRPr="00685598" w:rsidRDefault="00685598" w:rsidP="00F244AF">
      <w:pPr>
        <w:widowControl w:val="0"/>
        <w:autoSpaceDE w:val="0"/>
        <w:autoSpaceDN w:val="0"/>
        <w:adjustRightInd w:val="0"/>
        <w:spacing w:line="240" w:lineRule="auto"/>
        <w:rPr>
          <w:rFonts w:ascii="Times New Roman" w:hAnsi="Times New Roman" w:cs="Times New Roman"/>
          <w:noProof/>
          <w:sz w:val="24"/>
          <w:szCs w:val="24"/>
        </w:rPr>
      </w:pPr>
      <w:r w:rsidRPr="00685598">
        <w:rPr>
          <w:rFonts w:ascii="Times New Roman" w:hAnsi="Times New Roman" w:cs="Times New Roman"/>
          <w:noProof/>
          <w:sz w:val="24"/>
          <w:szCs w:val="24"/>
        </w:rPr>
        <w:t>18.</w:t>
      </w:r>
      <w:r w:rsidRPr="00685598">
        <w:rPr>
          <w:rFonts w:ascii="Times New Roman" w:hAnsi="Times New Roman" w:cs="Times New Roman"/>
          <w:noProof/>
          <w:sz w:val="24"/>
          <w:szCs w:val="24"/>
        </w:rPr>
        <w:tab/>
        <w:t xml:space="preserve">Stein, S. J. &amp; Baldwin, A. S. Deletion of the NF-κB subunit p65/RelA in the hematopoietic compartment leads to defects in hematopoietic stem cell function. </w:t>
      </w:r>
      <w:r w:rsidRPr="00685598">
        <w:rPr>
          <w:rFonts w:ascii="Times New Roman" w:hAnsi="Times New Roman" w:cs="Times New Roman"/>
          <w:i/>
          <w:iCs/>
          <w:noProof/>
          <w:sz w:val="24"/>
          <w:szCs w:val="24"/>
        </w:rPr>
        <w:t>Blood</w:t>
      </w:r>
      <w:r w:rsidRPr="00685598">
        <w:rPr>
          <w:rFonts w:ascii="Times New Roman" w:hAnsi="Times New Roman" w:cs="Times New Roman"/>
          <w:noProof/>
          <w:sz w:val="24"/>
          <w:szCs w:val="24"/>
        </w:rPr>
        <w:t xml:space="preserve"> </w:t>
      </w:r>
      <w:r w:rsidRPr="00685598">
        <w:rPr>
          <w:rFonts w:ascii="Times New Roman" w:hAnsi="Times New Roman" w:cs="Times New Roman"/>
          <w:b/>
          <w:bCs/>
          <w:noProof/>
          <w:sz w:val="24"/>
          <w:szCs w:val="24"/>
        </w:rPr>
        <w:t>121</w:t>
      </w:r>
      <w:r w:rsidRPr="00685598">
        <w:rPr>
          <w:rFonts w:ascii="Times New Roman" w:hAnsi="Times New Roman" w:cs="Times New Roman"/>
          <w:noProof/>
          <w:sz w:val="24"/>
          <w:szCs w:val="24"/>
        </w:rPr>
        <w:t>, 5015–5024 (2013).</w:t>
      </w:r>
    </w:p>
    <w:p w14:paraId="484A6EF1" w14:textId="77777777" w:rsidR="00685598" w:rsidRPr="00685598" w:rsidRDefault="00685598" w:rsidP="00F244AF">
      <w:pPr>
        <w:widowControl w:val="0"/>
        <w:autoSpaceDE w:val="0"/>
        <w:autoSpaceDN w:val="0"/>
        <w:adjustRightInd w:val="0"/>
        <w:spacing w:line="240" w:lineRule="auto"/>
        <w:rPr>
          <w:rFonts w:ascii="Times New Roman" w:hAnsi="Times New Roman" w:cs="Times New Roman"/>
          <w:noProof/>
          <w:sz w:val="24"/>
          <w:szCs w:val="24"/>
        </w:rPr>
      </w:pPr>
      <w:r w:rsidRPr="00685598">
        <w:rPr>
          <w:rFonts w:ascii="Times New Roman" w:hAnsi="Times New Roman" w:cs="Times New Roman"/>
          <w:noProof/>
          <w:sz w:val="24"/>
          <w:szCs w:val="24"/>
        </w:rPr>
        <w:t>19.</w:t>
      </w:r>
      <w:r w:rsidRPr="00685598">
        <w:rPr>
          <w:rFonts w:ascii="Times New Roman" w:hAnsi="Times New Roman" w:cs="Times New Roman"/>
          <w:noProof/>
          <w:sz w:val="24"/>
          <w:szCs w:val="24"/>
        </w:rPr>
        <w:tab/>
        <w:t xml:space="preserve">Weih, F. </w:t>
      </w:r>
      <w:r w:rsidRPr="00685598">
        <w:rPr>
          <w:rFonts w:ascii="Times New Roman" w:hAnsi="Times New Roman" w:cs="Times New Roman"/>
          <w:i/>
          <w:iCs/>
          <w:noProof/>
          <w:sz w:val="24"/>
          <w:szCs w:val="24"/>
        </w:rPr>
        <w:t>et al.</w:t>
      </w:r>
      <w:r w:rsidRPr="00685598">
        <w:rPr>
          <w:rFonts w:ascii="Times New Roman" w:hAnsi="Times New Roman" w:cs="Times New Roman"/>
          <w:noProof/>
          <w:sz w:val="24"/>
          <w:szCs w:val="24"/>
        </w:rPr>
        <w:t xml:space="preserve"> Multiorgan inflammation and hematopoietic abnormalities in mice with a targeted disruption of RelB, a member of the NF-κB/Rel family. </w:t>
      </w:r>
      <w:r w:rsidRPr="00685598">
        <w:rPr>
          <w:rFonts w:ascii="Times New Roman" w:hAnsi="Times New Roman" w:cs="Times New Roman"/>
          <w:i/>
          <w:iCs/>
          <w:noProof/>
          <w:sz w:val="24"/>
          <w:szCs w:val="24"/>
        </w:rPr>
        <w:t>Cell</w:t>
      </w:r>
      <w:r w:rsidRPr="00685598">
        <w:rPr>
          <w:rFonts w:ascii="Times New Roman" w:hAnsi="Times New Roman" w:cs="Times New Roman"/>
          <w:noProof/>
          <w:sz w:val="24"/>
          <w:szCs w:val="24"/>
        </w:rPr>
        <w:t xml:space="preserve"> </w:t>
      </w:r>
      <w:r w:rsidRPr="00685598">
        <w:rPr>
          <w:rFonts w:ascii="Times New Roman" w:hAnsi="Times New Roman" w:cs="Times New Roman"/>
          <w:b/>
          <w:bCs/>
          <w:noProof/>
          <w:sz w:val="24"/>
          <w:szCs w:val="24"/>
        </w:rPr>
        <w:t>80</w:t>
      </w:r>
      <w:r w:rsidRPr="00685598">
        <w:rPr>
          <w:rFonts w:ascii="Times New Roman" w:hAnsi="Times New Roman" w:cs="Times New Roman"/>
          <w:noProof/>
          <w:sz w:val="24"/>
          <w:szCs w:val="24"/>
        </w:rPr>
        <w:t>, 331–340 (1995).</w:t>
      </w:r>
    </w:p>
    <w:p w14:paraId="6A8EE3F2" w14:textId="77777777" w:rsidR="00685598" w:rsidRPr="00685598" w:rsidRDefault="00685598" w:rsidP="00F244AF">
      <w:pPr>
        <w:widowControl w:val="0"/>
        <w:autoSpaceDE w:val="0"/>
        <w:autoSpaceDN w:val="0"/>
        <w:adjustRightInd w:val="0"/>
        <w:spacing w:line="240" w:lineRule="auto"/>
        <w:rPr>
          <w:rFonts w:ascii="Times New Roman" w:hAnsi="Times New Roman" w:cs="Times New Roman"/>
          <w:noProof/>
          <w:sz w:val="24"/>
          <w:szCs w:val="24"/>
        </w:rPr>
      </w:pPr>
      <w:r w:rsidRPr="00685598">
        <w:rPr>
          <w:rFonts w:ascii="Times New Roman" w:hAnsi="Times New Roman" w:cs="Times New Roman"/>
          <w:noProof/>
          <w:sz w:val="24"/>
          <w:szCs w:val="24"/>
        </w:rPr>
        <w:t>20.</w:t>
      </w:r>
      <w:r w:rsidRPr="00685598">
        <w:rPr>
          <w:rFonts w:ascii="Times New Roman" w:hAnsi="Times New Roman" w:cs="Times New Roman"/>
          <w:noProof/>
          <w:sz w:val="24"/>
          <w:szCs w:val="24"/>
        </w:rPr>
        <w:tab/>
        <w:t xml:space="preserve">Grant, C. E., Bailey, T. L. &amp; Noble, W. S. FIMO: scanning for occurrences of a given motif. </w:t>
      </w:r>
      <w:r w:rsidRPr="00685598">
        <w:rPr>
          <w:rFonts w:ascii="Times New Roman" w:hAnsi="Times New Roman" w:cs="Times New Roman"/>
          <w:i/>
          <w:iCs/>
          <w:noProof/>
          <w:sz w:val="24"/>
          <w:szCs w:val="24"/>
        </w:rPr>
        <w:t>Bioinformatics</w:t>
      </w:r>
      <w:r w:rsidRPr="00685598">
        <w:rPr>
          <w:rFonts w:ascii="Times New Roman" w:hAnsi="Times New Roman" w:cs="Times New Roman"/>
          <w:noProof/>
          <w:sz w:val="24"/>
          <w:szCs w:val="24"/>
        </w:rPr>
        <w:t xml:space="preserve"> </w:t>
      </w:r>
      <w:r w:rsidRPr="00685598">
        <w:rPr>
          <w:rFonts w:ascii="Times New Roman" w:hAnsi="Times New Roman" w:cs="Times New Roman"/>
          <w:b/>
          <w:bCs/>
          <w:noProof/>
          <w:sz w:val="24"/>
          <w:szCs w:val="24"/>
        </w:rPr>
        <w:t>27</w:t>
      </w:r>
      <w:r w:rsidRPr="00685598">
        <w:rPr>
          <w:rFonts w:ascii="Times New Roman" w:hAnsi="Times New Roman" w:cs="Times New Roman"/>
          <w:noProof/>
          <w:sz w:val="24"/>
          <w:szCs w:val="24"/>
        </w:rPr>
        <w:t>, 1017–1018 (2011).</w:t>
      </w:r>
    </w:p>
    <w:p w14:paraId="06CBB74D" w14:textId="77777777" w:rsidR="00685598" w:rsidRPr="00685598" w:rsidRDefault="00685598" w:rsidP="00F244AF">
      <w:pPr>
        <w:widowControl w:val="0"/>
        <w:autoSpaceDE w:val="0"/>
        <w:autoSpaceDN w:val="0"/>
        <w:adjustRightInd w:val="0"/>
        <w:spacing w:line="240" w:lineRule="auto"/>
        <w:rPr>
          <w:rFonts w:ascii="Times New Roman" w:hAnsi="Times New Roman" w:cs="Times New Roman"/>
          <w:noProof/>
          <w:sz w:val="24"/>
          <w:szCs w:val="24"/>
        </w:rPr>
      </w:pPr>
      <w:r w:rsidRPr="00685598">
        <w:rPr>
          <w:rFonts w:ascii="Times New Roman" w:hAnsi="Times New Roman" w:cs="Times New Roman"/>
          <w:noProof/>
          <w:sz w:val="24"/>
          <w:szCs w:val="24"/>
        </w:rPr>
        <w:lastRenderedPageBreak/>
        <w:t>21.</w:t>
      </w:r>
      <w:r w:rsidRPr="00685598">
        <w:rPr>
          <w:rFonts w:ascii="Times New Roman" w:hAnsi="Times New Roman" w:cs="Times New Roman"/>
          <w:noProof/>
          <w:sz w:val="24"/>
          <w:szCs w:val="24"/>
        </w:rPr>
        <w:tab/>
        <w:t xml:space="preserve">Hiebl, B., Fuhrmann, R. &amp; Franke, R. P. Characterization of cryopreserved CD14+-human monocytes after differentiation towards macrophages and stimulation with VEGF-A(165). </w:t>
      </w:r>
      <w:r w:rsidRPr="00685598">
        <w:rPr>
          <w:rFonts w:ascii="Times New Roman" w:hAnsi="Times New Roman" w:cs="Times New Roman"/>
          <w:i/>
          <w:iCs/>
          <w:noProof/>
          <w:sz w:val="24"/>
          <w:szCs w:val="24"/>
        </w:rPr>
        <w:t>Clin. Hemorheol. Microcirc.</w:t>
      </w:r>
      <w:r w:rsidRPr="00685598">
        <w:rPr>
          <w:rFonts w:ascii="Times New Roman" w:hAnsi="Times New Roman" w:cs="Times New Roman"/>
          <w:noProof/>
          <w:sz w:val="24"/>
          <w:szCs w:val="24"/>
        </w:rPr>
        <w:t xml:space="preserve"> </w:t>
      </w:r>
      <w:r w:rsidRPr="00685598">
        <w:rPr>
          <w:rFonts w:ascii="Times New Roman" w:hAnsi="Times New Roman" w:cs="Times New Roman"/>
          <w:b/>
          <w:bCs/>
          <w:noProof/>
          <w:sz w:val="24"/>
          <w:szCs w:val="24"/>
        </w:rPr>
        <w:t>39</w:t>
      </w:r>
      <w:r w:rsidRPr="00685598">
        <w:rPr>
          <w:rFonts w:ascii="Times New Roman" w:hAnsi="Times New Roman" w:cs="Times New Roman"/>
          <w:noProof/>
          <w:sz w:val="24"/>
          <w:szCs w:val="24"/>
        </w:rPr>
        <w:t>, 221–8 (2008).</w:t>
      </w:r>
    </w:p>
    <w:p w14:paraId="5043A62A" w14:textId="77777777" w:rsidR="00685598" w:rsidRPr="00685598" w:rsidRDefault="00685598" w:rsidP="00F244AF">
      <w:pPr>
        <w:widowControl w:val="0"/>
        <w:autoSpaceDE w:val="0"/>
        <w:autoSpaceDN w:val="0"/>
        <w:adjustRightInd w:val="0"/>
        <w:spacing w:line="240" w:lineRule="auto"/>
        <w:rPr>
          <w:rFonts w:ascii="Times New Roman" w:hAnsi="Times New Roman" w:cs="Times New Roman"/>
          <w:noProof/>
          <w:sz w:val="24"/>
        </w:rPr>
      </w:pPr>
      <w:r w:rsidRPr="00685598">
        <w:rPr>
          <w:rFonts w:ascii="Times New Roman" w:hAnsi="Times New Roman" w:cs="Times New Roman"/>
          <w:noProof/>
          <w:sz w:val="24"/>
          <w:szCs w:val="24"/>
        </w:rPr>
        <w:t>22.</w:t>
      </w:r>
      <w:r w:rsidRPr="00685598">
        <w:rPr>
          <w:rFonts w:ascii="Times New Roman" w:hAnsi="Times New Roman" w:cs="Times New Roman"/>
          <w:noProof/>
          <w:sz w:val="24"/>
          <w:szCs w:val="24"/>
        </w:rPr>
        <w:tab/>
        <w:t xml:space="preserve">Rey-Giraud, F., Hafner, M. &amp; Ries, C. H. In vitro generation of monocyte-derived macrophages under serum-free conditions improves their tumor promoting functions. </w:t>
      </w:r>
      <w:r w:rsidRPr="00685598">
        <w:rPr>
          <w:rFonts w:ascii="Times New Roman" w:hAnsi="Times New Roman" w:cs="Times New Roman"/>
          <w:i/>
          <w:iCs/>
          <w:noProof/>
          <w:sz w:val="24"/>
          <w:szCs w:val="24"/>
        </w:rPr>
        <w:t>PLoS One</w:t>
      </w:r>
      <w:r w:rsidRPr="00685598">
        <w:rPr>
          <w:rFonts w:ascii="Times New Roman" w:hAnsi="Times New Roman" w:cs="Times New Roman"/>
          <w:noProof/>
          <w:sz w:val="24"/>
          <w:szCs w:val="24"/>
        </w:rPr>
        <w:t xml:space="preserve"> </w:t>
      </w:r>
      <w:r w:rsidRPr="00685598">
        <w:rPr>
          <w:rFonts w:ascii="Times New Roman" w:hAnsi="Times New Roman" w:cs="Times New Roman"/>
          <w:b/>
          <w:bCs/>
          <w:noProof/>
          <w:sz w:val="24"/>
          <w:szCs w:val="24"/>
        </w:rPr>
        <w:t>7</w:t>
      </w:r>
      <w:r w:rsidRPr="00685598">
        <w:rPr>
          <w:rFonts w:ascii="Times New Roman" w:hAnsi="Times New Roman" w:cs="Times New Roman"/>
          <w:noProof/>
          <w:sz w:val="24"/>
          <w:szCs w:val="24"/>
        </w:rPr>
        <w:t>, e42656 (2012).</w:t>
      </w:r>
    </w:p>
    <w:p w14:paraId="0A9A2ABC" w14:textId="1BDD58D9" w:rsidR="00B74C78" w:rsidRPr="00B74C78" w:rsidRDefault="00685598" w:rsidP="00F244AF">
      <w:pPr>
        <w:rPr>
          <w:rFonts w:ascii="Times New Roman" w:hAnsi="Times New Roman" w:cs="Times New Roman"/>
          <w:sz w:val="24"/>
          <w:szCs w:val="24"/>
          <w:lang w:val="en-CA"/>
        </w:rPr>
      </w:pPr>
      <w:r>
        <w:rPr>
          <w:rFonts w:ascii="Times New Roman" w:hAnsi="Times New Roman" w:cs="Times New Roman"/>
          <w:sz w:val="24"/>
          <w:szCs w:val="24"/>
          <w:lang w:val="en-CA"/>
        </w:rPr>
        <w:fldChar w:fldCharType="end"/>
      </w:r>
    </w:p>
    <w:p w14:paraId="7CA9C1D9" w14:textId="77777777" w:rsidR="001E49F7" w:rsidRPr="00EA103C" w:rsidRDefault="001E49F7" w:rsidP="00F244AF">
      <w:pPr>
        <w:widowControl w:val="0"/>
        <w:spacing w:after="0"/>
        <w:jc w:val="both"/>
        <w:rPr>
          <w:rFonts w:ascii="Times New Roman" w:hAnsi="Times New Roman" w:cs="Times New Roman"/>
          <w:iCs/>
          <w:sz w:val="24"/>
          <w:szCs w:val="24"/>
          <w:lang w:val="en-CA"/>
        </w:rPr>
      </w:pPr>
    </w:p>
    <w:sectPr w:rsidR="001E49F7" w:rsidRPr="00EA103C" w:rsidSect="00F76400">
      <w:pgSz w:w="12240" w:h="15840" w:code="1"/>
      <w:pgMar w:top="1060" w:right="1060" w:bottom="1060" w:left="10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DE60F5"/>
    <w:multiLevelType w:val="hybridMultilevel"/>
    <w:tmpl w:val="E3E447D4"/>
    <w:lvl w:ilvl="0" w:tplc="C75A43FE">
      <w:start w:val="5"/>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33EA68AA"/>
    <w:multiLevelType w:val="hybridMultilevel"/>
    <w:tmpl w:val="A6BE4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701B5A"/>
    <w:multiLevelType w:val="multilevel"/>
    <w:tmpl w:val="0B622E62"/>
    <w:lvl w:ilvl="0">
      <w:start w:val="5"/>
      <w:numFmt w:val="decimal"/>
      <w:lvlText w:val="%1"/>
      <w:lvlJc w:val="left"/>
      <w:pPr>
        <w:ind w:left="360" w:hanging="360"/>
      </w:pPr>
      <w:rPr>
        <w:rFonts w:ascii="Times New Roman" w:hAnsi="Times New Roman" w:cs="Times New Roman" w:hint="default"/>
        <w:sz w:val="24"/>
      </w:rPr>
    </w:lvl>
    <w:lvl w:ilvl="1">
      <w:start w:val="3"/>
      <w:numFmt w:val="decimal"/>
      <w:lvlText w:val="%1.%2"/>
      <w:lvlJc w:val="left"/>
      <w:pPr>
        <w:ind w:left="720" w:hanging="360"/>
      </w:pPr>
      <w:rPr>
        <w:rFonts w:ascii="Times New Roman" w:hAnsi="Times New Roman" w:cs="Times New Roman" w:hint="default"/>
        <w:i/>
        <w:iCs/>
        <w:sz w:val="24"/>
      </w:rPr>
    </w:lvl>
    <w:lvl w:ilvl="2">
      <w:start w:val="1"/>
      <w:numFmt w:val="decimal"/>
      <w:lvlText w:val="%1.%2.%3"/>
      <w:lvlJc w:val="left"/>
      <w:pPr>
        <w:ind w:left="1440" w:hanging="720"/>
      </w:pPr>
      <w:rPr>
        <w:rFonts w:ascii="Times New Roman" w:hAnsi="Times New Roman" w:cs="Times New Roman" w:hint="default"/>
        <w:sz w:val="24"/>
      </w:rPr>
    </w:lvl>
    <w:lvl w:ilvl="3">
      <w:start w:val="1"/>
      <w:numFmt w:val="decimal"/>
      <w:lvlText w:val="%1.%2.%3.%4"/>
      <w:lvlJc w:val="left"/>
      <w:pPr>
        <w:ind w:left="1800" w:hanging="720"/>
      </w:pPr>
      <w:rPr>
        <w:rFonts w:ascii="Times New Roman" w:hAnsi="Times New Roman" w:cs="Times New Roman" w:hint="default"/>
        <w:sz w:val="24"/>
      </w:rPr>
    </w:lvl>
    <w:lvl w:ilvl="4">
      <w:start w:val="1"/>
      <w:numFmt w:val="decimal"/>
      <w:lvlText w:val="%1.%2.%3.%4.%5"/>
      <w:lvlJc w:val="left"/>
      <w:pPr>
        <w:ind w:left="2520" w:hanging="1080"/>
      </w:pPr>
      <w:rPr>
        <w:rFonts w:ascii="Times New Roman" w:hAnsi="Times New Roman" w:cs="Times New Roman" w:hint="default"/>
        <w:sz w:val="24"/>
      </w:rPr>
    </w:lvl>
    <w:lvl w:ilvl="5">
      <w:start w:val="1"/>
      <w:numFmt w:val="decimal"/>
      <w:lvlText w:val="%1.%2.%3.%4.%5.%6"/>
      <w:lvlJc w:val="left"/>
      <w:pPr>
        <w:ind w:left="2880" w:hanging="1080"/>
      </w:pPr>
      <w:rPr>
        <w:rFonts w:ascii="Times New Roman" w:hAnsi="Times New Roman" w:cs="Times New Roman" w:hint="default"/>
        <w:sz w:val="24"/>
      </w:rPr>
    </w:lvl>
    <w:lvl w:ilvl="6">
      <w:start w:val="1"/>
      <w:numFmt w:val="decimal"/>
      <w:lvlText w:val="%1.%2.%3.%4.%5.%6.%7"/>
      <w:lvlJc w:val="left"/>
      <w:pPr>
        <w:ind w:left="3600" w:hanging="1440"/>
      </w:pPr>
      <w:rPr>
        <w:rFonts w:ascii="Times New Roman" w:hAnsi="Times New Roman" w:cs="Times New Roman" w:hint="default"/>
        <w:sz w:val="24"/>
      </w:rPr>
    </w:lvl>
    <w:lvl w:ilvl="7">
      <w:start w:val="1"/>
      <w:numFmt w:val="decimal"/>
      <w:lvlText w:val="%1.%2.%3.%4.%5.%6.%7.%8"/>
      <w:lvlJc w:val="left"/>
      <w:pPr>
        <w:ind w:left="3960" w:hanging="1440"/>
      </w:pPr>
      <w:rPr>
        <w:rFonts w:ascii="Times New Roman" w:hAnsi="Times New Roman" w:cs="Times New Roman" w:hint="default"/>
        <w:sz w:val="24"/>
      </w:rPr>
    </w:lvl>
    <w:lvl w:ilvl="8">
      <w:start w:val="1"/>
      <w:numFmt w:val="decimal"/>
      <w:lvlText w:val="%1.%2.%3.%4.%5.%6.%7.%8.%9"/>
      <w:lvlJc w:val="left"/>
      <w:pPr>
        <w:ind w:left="4320" w:hanging="1440"/>
      </w:pPr>
      <w:rPr>
        <w:rFonts w:ascii="Times New Roman" w:hAnsi="Times New Roman" w:cs="Times New Roman" w:hint="default"/>
        <w:sz w:val="24"/>
      </w:rPr>
    </w:lvl>
  </w:abstractNum>
  <w:abstractNum w:abstractNumId="3" w15:restartNumberingAfterBreak="0">
    <w:nsid w:val="77E609F8"/>
    <w:multiLevelType w:val="hybridMultilevel"/>
    <w:tmpl w:val="74AC62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4"/>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1A4E"/>
    <w:rsid w:val="000005AC"/>
    <w:rsid w:val="000030D3"/>
    <w:rsid w:val="000150F7"/>
    <w:rsid w:val="00031284"/>
    <w:rsid w:val="00032134"/>
    <w:rsid w:val="0004163A"/>
    <w:rsid w:val="00046652"/>
    <w:rsid w:val="00053839"/>
    <w:rsid w:val="00057BEC"/>
    <w:rsid w:val="000600E3"/>
    <w:rsid w:val="00063B06"/>
    <w:rsid w:val="00064174"/>
    <w:rsid w:val="00065C32"/>
    <w:rsid w:val="00066781"/>
    <w:rsid w:val="00070072"/>
    <w:rsid w:val="00075AEB"/>
    <w:rsid w:val="0008094F"/>
    <w:rsid w:val="00086929"/>
    <w:rsid w:val="000A4E00"/>
    <w:rsid w:val="000A55F1"/>
    <w:rsid w:val="000A649D"/>
    <w:rsid w:val="000B5D17"/>
    <w:rsid w:val="000C1746"/>
    <w:rsid w:val="000E3D0A"/>
    <w:rsid w:val="000E7FB4"/>
    <w:rsid w:val="000F190C"/>
    <w:rsid w:val="00107222"/>
    <w:rsid w:val="0011267A"/>
    <w:rsid w:val="00112800"/>
    <w:rsid w:val="00114D08"/>
    <w:rsid w:val="00114D5B"/>
    <w:rsid w:val="0011530E"/>
    <w:rsid w:val="001331C8"/>
    <w:rsid w:val="00141F7D"/>
    <w:rsid w:val="0014539B"/>
    <w:rsid w:val="00155E83"/>
    <w:rsid w:val="001605BA"/>
    <w:rsid w:val="00171874"/>
    <w:rsid w:val="00174578"/>
    <w:rsid w:val="00174A62"/>
    <w:rsid w:val="00176181"/>
    <w:rsid w:val="001774E3"/>
    <w:rsid w:val="001808AB"/>
    <w:rsid w:val="00180A2A"/>
    <w:rsid w:val="001878D1"/>
    <w:rsid w:val="0019254F"/>
    <w:rsid w:val="00193D03"/>
    <w:rsid w:val="001B134F"/>
    <w:rsid w:val="001D1699"/>
    <w:rsid w:val="001D6DB3"/>
    <w:rsid w:val="001D7A2E"/>
    <w:rsid w:val="001E3C43"/>
    <w:rsid w:val="001E49F7"/>
    <w:rsid w:val="001E4F39"/>
    <w:rsid w:val="001F07CF"/>
    <w:rsid w:val="00204872"/>
    <w:rsid w:val="00211700"/>
    <w:rsid w:val="00213082"/>
    <w:rsid w:val="00213D9D"/>
    <w:rsid w:val="002301CE"/>
    <w:rsid w:val="002305C8"/>
    <w:rsid w:val="00231317"/>
    <w:rsid w:val="00231ABD"/>
    <w:rsid w:val="0023393A"/>
    <w:rsid w:val="0023612D"/>
    <w:rsid w:val="00254FE8"/>
    <w:rsid w:val="002640C4"/>
    <w:rsid w:val="00266649"/>
    <w:rsid w:val="002675FE"/>
    <w:rsid w:val="002679E3"/>
    <w:rsid w:val="00280EF1"/>
    <w:rsid w:val="00281A4E"/>
    <w:rsid w:val="00292043"/>
    <w:rsid w:val="002A000B"/>
    <w:rsid w:val="002A4CC7"/>
    <w:rsid w:val="002A6FD3"/>
    <w:rsid w:val="002C143E"/>
    <w:rsid w:val="002C259B"/>
    <w:rsid w:val="002D68BA"/>
    <w:rsid w:val="002E56FA"/>
    <w:rsid w:val="002E75CA"/>
    <w:rsid w:val="002F02E6"/>
    <w:rsid w:val="002F3FB3"/>
    <w:rsid w:val="002F79BE"/>
    <w:rsid w:val="0030079C"/>
    <w:rsid w:val="003076A7"/>
    <w:rsid w:val="00310A71"/>
    <w:rsid w:val="00322C88"/>
    <w:rsid w:val="0032510D"/>
    <w:rsid w:val="003253B8"/>
    <w:rsid w:val="00327BFF"/>
    <w:rsid w:val="003300EB"/>
    <w:rsid w:val="00332389"/>
    <w:rsid w:val="003349C7"/>
    <w:rsid w:val="00336E39"/>
    <w:rsid w:val="00341ACA"/>
    <w:rsid w:val="0034359B"/>
    <w:rsid w:val="00346933"/>
    <w:rsid w:val="003577A8"/>
    <w:rsid w:val="0037288A"/>
    <w:rsid w:val="003776EE"/>
    <w:rsid w:val="00380BAD"/>
    <w:rsid w:val="003834BD"/>
    <w:rsid w:val="003879AE"/>
    <w:rsid w:val="0039049C"/>
    <w:rsid w:val="0039732C"/>
    <w:rsid w:val="003A04A5"/>
    <w:rsid w:val="003A0CBC"/>
    <w:rsid w:val="003A393C"/>
    <w:rsid w:val="003B02EB"/>
    <w:rsid w:val="003B3203"/>
    <w:rsid w:val="003D279F"/>
    <w:rsid w:val="003E494A"/>
    <w:rsid w:val="003E5CBE"/>
    <w:rsid w:val="003E677B"/>
    <w:rsid w:val="003E7C09"/>
    <w:rsid w:val="003F20D4"/>
    <w:rsid w:val="003F55F5"/>
    <w:rsid w:val="004006BD"/>
    <w:rsid w:val="00406DC0"/>
    <w:rsid w:val="0042599C"/>
    <w:rsid w:val="00427FAC"/>
    <w:rsid w:val="00433054"/>
    <w:rsid w:val="004419FC"/>
    <w:rsid w:val="00442878"/>
    <w:rsid w:val="00445838"/>
    <w:rsid w:val="004601BF"/>
    <w:rsid w:val="00466FB4"/>
    <w:rsid w:val="00467CEB"/>
    <w:rsid w:val="00471532"/>
    <w:rsid w:val="00472ACE"/>
    <w:rsid w:val="004803F5"/>
    <w:rsid w:val="0048275A"/>
    <w:rsid w:val="004866CB"/>
    <w:rsid w:val="0049460B"/>
    <w:rsid w:val="004A7E14"/>
    <w:rsid w:val="004B0BE2"/>
    <w:rsid w:val="004B4C05"/>
    <w:rsid w:val="004C3A9B"/>
    <w:rsid w:val="004D24DB"/>
    <w:rsid w:val="004E6207"/>
    <w:rsid w:val="004F30AE"/>
    <w:rsid w:val="00505DA7"/>
    <w:rsid w:val="00510B01"/>
    <w:rsid w:val="00511CC6"/>
    <w:rsid w:val="005378A0"/>
    <w:rsid w:val="00540AAD"/>
    <w:rsid w:val="0054556A"/>
    <w:rsid w:val="00550FD7"/>
    <w:rsid w:val="005531B5"/>
    <w:rsid w:val="00553596"/>
    <w:rsid w:val="005662F6"/>
    <w:rsid w:val="0057432D"/>
    <w:rsid w:val="00582C6C"/>
    <w:rsid w:val="0058795C"/>
    <w:rsid w:val="00593802"/>
    <w:rsid w:val="005963D4"/>
    <w:rsid w:val="00597A82"/>
    <w:rsid w:val="005B11E5"/>
    <w:rsid w:val="005B1274"/>
    <w:rsid w:val="005B3DAA"/>
    <w:rsid w:val="005B59E0"/>
    <w:rsid w:val="005C09B7"/>
    <w:rsid w:val="005C3000"/>
    <w:rsid w:val="005C4A80"/>
    <w:rsid w:val="005D33D1"/>
    <w:rsid w:val="005D443B"/>
    <w:rsid w:val="005D6472"/>
    <w:rsid w:val="005F045D"/>
    <w:rsid w:val="00613E66"/>
    <w:rsid w:val="006144BF"/>
    <w:rsid w:val="0063226C"/>
    <w:rsid w:val="00645BBA"/>
    <w:rsid w:val="00647604"/>
    <w:rsid w:val="006576C7"/>
    <w:rsid w:val="00664424"/>
    <w:rsid w:val="006758AA"/>
    <w:rsid w:val="00681F54"/>
    <w:rsid w:val="006850A8"/>
    <w:rsid w:val="00685598"/>
    <w:rsid w:val="006862E2"/>
    <w:rsid w:val="006863CF"/>
    <w:rsid w:val="006912F7"/>
    <w:rsid w:val="006922DC"/>
    <w:rsid w:val="0069325D"/>
    <w:rsid w:val="00695E40"/>
    <w:rsid w:val="006A0248"/>
    <w:rsid w:val="006A5733"/>
    <w:rsid w:val="006B3714"/>
    <w:rsid w:val="006C489F"/>
    <w:rsid w:val="006E03F7"/>
    <w:rsid w:val="006E2A8D"/>
    <w:rsid w:val="006E31BF"/>
    <w:rsid w:val="006E763E"/>
    <w:rsid w:val="006E7C59"/>
    <w:rsid w:val="007003E9"/>
    <w:rsid w:val="007041F9"/>
    <w:rsid w:val="00713407"/>
    <w:rsid w:val="00714953"/>
    <w:rsid w:val="007246EF"/>
    <w:rsid w:val="00732D55"/>
    <w:rsid w:val="00734879"/>
    <w:rsid w:val="00746CB0"/>
    <w:rsid w:val="0077212D"/>
    <w:rsid w:val="00773969"/>
    <w:rsid w:val="00773CC4"/>
    <w:rsid w:val="00776CFB"/>
    <w:rsid w:val="0077794E"/>
    <w:rsid w:val="00782350"/>
    <w:rsid w:val="007826AF"/>
    <w:rsid w:val="00795DF1"/>
    <w:rsid w:val="00797DBA"/>
    <w:rsid w:val="007A1B28"/>
    <w:rsid w:val="007B0757"/>
    <w:rsid w:val="007B1C8A"/>
    <w:rsid w:val="007C564E"/>
    <w:rsid w:val="007C703D"/>
    <w:rsid w:val="007D14DA"/>
    <w:rsid w:val="007D745C"/>
    <w:rsid w:val="007E010B"/>
    <w:rsid w:val="007F29EA"/>
    <w:rsid w:val="008019DF"/>
    <w:rsid w:val="008244F1"/>
    <w:rsid w:val="00826764"/>
    <w:rsid w:val="008302C9"/>
    <w:rsid w:val="0083703D"/>
    <w:rsid w:val="00842F4A"/>
    <w:rsid w:val="008520CB"/>
    <w:rsid w:val="00856B59"/>
    <w:rsid w:val="0086122B"/>
    <w:rsid w:val="00861F6A"/>
    <w:rsid w:val="00867ED8"/>
    <w:rsid w:val="00871839"/>
    <w:rsid w:val="00875514"/>
    <w:rsid w:val="008939B0"/>
    <w:rsid w:val="00895D67"/>
    <w:rsid w:val="008E0376"/>
    <w:rsid w:val="008F1A16"/>
    <w:rsid w:val="008F28B3"/>
    <w:rsid w:val="008F6A49"/>
    <w:rsid w:val="00903588"/>
    <w:rsid w:val="0091452F"/>
    <w:rsid w:val="00925926"/>
    <w:rsid w:val="009262DE"/>
    <w:rsid w:val="00933B06"/>
    <w:rsid w:val="009349D7"/>
    <w:rsid w:val="009438B4"/>
    <w:rsid w:val="00945F63"/>
    <w:rsid w:val="0095128A"/>
    <w:rsid w:val="0096025A"/>
    <w:rsid w:val="00990109"/>
    <w:rsid w:val="009909D4"/>
    <w:rsid w:val="0099187E"/>
    <w:rsid w:val="0099746A"/>
    <w:rsid w:val="009A04C0"/>
    <w:rsid w:val="009B1A24"/>
    <w:rsid w:val="009C03CE"/>
    <w:rsid w:val="009C7DC6"/>
    <w:rsid w:val="009E1519"/>
    <w:rsid w:val="009F2304"/>
    <w:rsid w:val="009F324E"/>
    <w:rsid w:val="009F4928"/>
    <w:rsid w:val="009F5CCF"/>
    <w:rsid w:val="00A13DE6"/>
    <w:rsid w:val="00A1716A"/>
    <w:rsid w:val="00A202FA"/>
    <w:rsid w:val="00A21076"/>
    <w:rsid w:val="00A24E3E"/>
    <w:rsid w:val="00A26C07"/>
    <w:rsid w:val="00A272AA"/>
    <w:rsid w:val="00A3089C"/>
    <w:rsid w:val="00A4432B"/>
    <w:rsid w:val="00A458FC"/>
    <w:rsid w:val="00A53FF8"/>
    <w:rsid w:val="00A65CA1"/>
    <w:rsid w:val="00A7470B"/>
    <w:rsid w:val="00A82D44"/>
    <w:rsid w:val="00A8353F"/>
    <w:rsid w:val="00A9585D"/>
    <w:rsid w:val="00AA332A"/>
    <w:rsid w:val="00AB6669"/>
    <w:rsid w:val="00AB7E97"/>
    <w:rsid w:val="00AC7829"/>
    <w:rsid w:val="00AD3A63"/>
    <w:rsid w:val="00AD7424"/>
    <w:rsid w:val="00AF0C3F"/>
    <w:rsid w:val="00B00610"/>
    <w:rsid w:val="00B043FF"/>
    <w:rsid w:val="00B11692"/>
    <w:rsid w:val="00B12CF0"/>
    <w:rsid w:val="00B266D0"/>
    <w:rsid w:val="00B27C95"/>
    <w:rsid w:val="00B30B9C"/>
    <w:rsid w:val="00B354CD"/>
    <w:rsid w:val="00B451A7"/>
    <w:rsid w:val="00B45D64"/>
    <w:rsid w:val="00B529F4"/>
    <w:rsid w:val="00B5595F"/>
    <w:rsid w:val="00B62731"/>
    <w:rsid w:val="00B7081A"/>
    <w:rsid w:val="00B718F0"/>
    <w:rsid w:val="00B7412E"/>
    <w:rsid w:val="00B74C78"/>
    <w:rsid w:val="00B77B29"/>
    <w:rsid w:val="00B81FE9"/>
    <w:rsid w:val="00B91322"/>
    <w:rsid w:val="00B93F91"/>
    <w:rsid w:val="00B96022"/>
    <w:rsid w:val="00BB0D77"/>
    <w:rsid w:val="00BB4C7F"/>
    <w:rsid w:val="00BC0FC1"/>
    <w:rsid w:val="00BD31CC"/>
    <w:rsid w:val="00BD3D41"/>
    <w:rsid w:val="00BE027F"/>
    <w:rsid w:val="00BE4C63"/>
    <w:rsid w:val="00BE519F"/>
    <w:rsid w:val="00BE596F"/>
    <w:rsid w:val="00C0221E"/>
    <w:rsid w:val="00C05084"/>
    <w:rsid w:val="00C3407B"/>
    <w:rsid w:val="00C4442B"/>
    <w:rsid w:val="00C47601"/>
    <w:rsid w:val="00C5348B"/>
    <w:rsid w:val="00C54C91"/>
    <w:rsid w:val="00C64622"/>
    <w:rsid w:val="00C6649C"/>
    <w:rsid w:val="00C80CFB"/>
    <w:rsid w:val="00C922BE"/>
    <w:rsid w:val="00C92B25"/>
    <w:rsid w:val="00CB0708"/>
    <w:rsid w:val="00CC19C7"/>
    <w:rsid w:val="00CC25CA"/>
    <w:rsid w:val="00CD5EBB"/>
    <w:rsid w:val="00CE676C"/>
    <w:rsid w:val="00D01B75"/>
    <w:rsid w:val="00D03C50"/>
    <w:rsid w:val="00D04E2D"/>
    <w:rsid w:val="00D0501E"/>
    <w:rsid w:val="00D25831"/>
    <w:rsid w:val="00D26353"/>
    <w:rsid w:val="00D31C49"/>
    <w:rsid w:val="00D341A2"/>
    <w:rsid w:val="00D451DF"/>
    <w:rsid w:val="00D5015D"/>
    <w:rsid w:val="00D57AD0"/>
    <w:rsid w:val="00D646B4"/>
    <w:rsid w:val="00D74AA4"/>
    <w:rsid w:val="00D76B36"/>
    <w:rsid w:val="00D8268D"/>
    <w:rsid w:val="00D86708"/>
    <w:rsid w:val="00D872AE"/>
    <w:rsid w:val="00D908E8"/>
    <w:rsid w:val="00D97E0E"/>
    <w:rsid w:val="00DA01AD"/>
    <w:rsid w:val="00DA3AE6"/>
    <w:rsid w:val="00DA4E6D"/>
    <w:rsid w:val="00DA5C31"/>
    <w:rsid w:val="00DB493A"/>
    <w:rsid w:val="00DC42E9"/>
    <w:rsid w:val="00DC4955"/>
    <w:rsid w:val="00DC7A03"/>
    <w:rsid w:val="00DE2B07"/>
    <w:rsid w:val="00DE5F94"/>
    <w:rsid w:val="00DF1275"/>
    <w:rsid w:val="00DF7715"/>
    <w:rsid w:val="00E1497D"/>
    <w:rsid w:val="00E2412D"/>
    <w:rsid w:val="00E26277"/>
    <w:rsid w:val="00E27422"/>
    <w:rsid w:val="00E37E89"/>
    <w:rsid w:val="00E45679"/>
    <w:rsid w:val="00E52B9D"/>
    <w:rsid w:val="00E6228D"/>
    <w:rsid w:val="00E75BC8"/>
    <w:rsid w:val="00E803CB"/>
    <w:rsid w:val="00E869B8"/>
    <w:rsid w:val="00E86BBC"/>
    <w:rsid w:val="00E91895"/>
    <w:rsid w:val="00E93F36"/>
    <w:rsid w:val="00EA103C"/>
    <w:rsid w:val="00EA5ED9"/>
    <w:rsid w:val="00EB0D31"/>
    <w:rsid w:val="00EC010F"/>
    <w:rsid w:val="00EC4FA3"/>
    <w:rsid w:val="00EC77C4"/>
    <w:rsid w:val="00ED1DED"/>
    <w:rsid w:val="00ED64FD"/>
    <w:rsid w:val="00EE33D4"/>
    <w:rsid w:val="00EE5729"/>
    <w:rsid w:val="00EE5897"/>
    <w:rsid w:val="00EE7ADC"/>
    <w:rsid w:val="00EF4487"/>
    <w:rsid w:val="00F05A1C"/>
    <w:rsid w:val="00F064B9"/>
    <w:rsid w:val="00F11D6E"/>
    <w:rsid w:val="00F156E0"/>
    <w:rsid w:val="00F244AF"/>
    <w:rsid w:val="00F3393F"/>
    <w:rsid w:val="00F35046"/>
    <w:rsid w:val="00F35FC6"/>
    <w:rsid w:val="00F374BC"/>
    <w:rsid w:val="00F41B0A"/>
    <w:rsid w:val="00F45445"/>
    <w:rsid w:val="00F467EA"/>
    <w:rsid w:val="00F558D5"/>
    <w:rsid w:val="00F63820"/>
    <w:rsid w:val="00F65E41"/>
    <w:rsid w:val="00F734BD"/>
    <w:rsid w:val="00F743A7"/>
    <w:rsid w:val="00F74B9E"/>
    <w:rsid w:val="00F76400"/>
    <w:rsid w:val="00FA2E7A"/>
    <w:rsid w:val="00FA44FA"/>
    <w:rsid w:val="00FA4EB9"/>
    <w:rsid w:val="00FA6588"/>
    <w:rsid w:val="00FB5CCC"/>
    <w:rsid w:val="00FD3904"/>
    <w:rsid w:val="00FD6284"/>
    <w:rsid w:val="00FE30FD"/>
    <w:rsid w:val="00FE6B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BB0812"/>
  <w15:chartTrackingRefBased/>
  <w15:docId w15:val="{F17449F6-C231-4551-A405-9C155548C8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1A4E"/>
    <w:pPr>
      <w:ind w:left="720"/>
      <w:contextualSpacing/>
    </w:pPr>
  </w:style>
  <w:style w:type="character" w:styleId="CommentReference">
    <w:name w:val="annotation reference"/>
    <w:basedOn w:val="DefaultParagraphFont"/>
    <w:uiPriority w:val="99"/>
    <w:semiHidden/>
    <w:unhideWhenUsed/>
    <w:rsid w:val="00204872"/>
    <w:rPr>
      <w:sz w:val="16"/>
      <w:szCs w:val="16"/>
    </w:rPr>
  </w:style>
  <w:style w:type="paragraph" w:styleId="CommentText">
    <w:name w:val="annotation text"/>
    <w:basedOn w:val="Normal"/>
    <w:link w:val="CommentTextChar"/>
    <w:uiPriority w:val="99"/>
    <w:semiHidden/>
    <w:unhideWhenUsed/>
    <w:rsid w:val="00204872"/>
    <w:pPr>
      <w:spacing w:line="240" w:lineRule="auto"/>
    </w:pPr>
    <w:rPr>
      <w:sz w:val="20"/>
      <w:szCs w:val="20"/>
    </w:rPr>
  </w:style>
  <w:style w:type="character" w:customStyle="1" w:styleId="CommentTextChar">
    <w:name w:val="Comment Text Char"/>
    <w:basedOn w:val="DefaultParagraphFont"/>
    <w:link w:val="CommentText"/>
    <w:uiPriority w:val="99"/>
    <w:semiHidden/>
    <w:rsid w:val="00204872"/>
    <w:rPr>
      <w:sz w:val="20"/>
      <w:szCs w:val="20"/>
    </w:rPr>
  </w:style>
  <w:style w:type="paragraph" w:styleId="CommentSubject">
    <w:name w:val="annotation subject"/>
    <w:basedOn w:val="CommentText"/>
    <w:next w:val="CommentText"/>
    <w:link w:val="CommentSubjectChar"/>
    <w:uiPriority w:val="99"/>
    <w:semiHidden/>
    <w:unhideWhenUsed/>
    <w:rsid w:val="00204872"/>
    <w:rPr>
      <w:b/>
      <w:bCs/>
    </w:rPr>
  </w:style>
  <w:style w:type="character" w:customStyle="1" w:styleId="CommentSubjectChar">
    <w:name w:val="Comment Subject Char"/>
    <w:basedOn w:val="CommentTextChar"/>
    <w:link w:val="CommentSubject"/>
    <w:uiPriority w:val="99"/>
    <w:semiHidden/>
    <w:rsid w:val="00204872"/>
    <w:rPr>
      <w:b/>
      <w:bCs/>
      <w:sz w:val="20"/>
      <w:szCs w:val="20"/>
    </w:rPr>
  </w:style>
  <w:style w:type="paragraph" w:styleId="BalloonText">
    <w:name w:val="Balloon Text"/>
    <w:basedOn w:val="Normal"/>
    <w:link w:val="BalloonTextChar"/>
    <w:uiPriority w:val="99"/>
    <w:semiHidden/>
    <w:unhideWhenUsed/>
    <w:rsid w:val="002048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487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39822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8C05C9-0370-3045-BEB5-A5909ABC10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7</Pages>
  <Words>18014</Words>
  <Characters>102681</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y Fonseca</dc:creator>
  <cp:keywords/>
  <dc:description/>
  <cp:lastModifiedBy>Kristof Tessier Carl</cp:lastModifiedBy>
  <cp:revision>2</cp:revision>
  <dcterms:created xsi:type="dcterms:W3CDTF">2020-06-01T15:56:00Z</dcterms:created>
  <dcterms:modified xsi:type="dcterms:W3CDTF">2020-06-01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2e38c4-e653-3e83-b5ba-822d5e215880</vt:lpwstr>
  </property>
  <property fmtid="{D5CDD505-2E9C-101B-9397-08002B2CF9AE}" pid="24" name="Mendeley Citation Style_1">
    <vt:lpwstr>http://www.zotero.org/styles/nature</vt:lpwstr>
  </property>
</Properties>
</file>